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522524848" w:displacedByCustomXml="next"/>
    <w:bookmarkStart w:id="1" w:name="_Toc522612544" w:displacedByCustomXml="next"/>
    <w:sdt>
      <w:sdtPr>
        <w:rPr>
          <w:color w:val="4F81BD" w:themeColor="accent1"/>
        </w:rPr>
        <w:id w:val="1442416654"/>
        <w:docPartObj>
          <w:docPartGallery w:val="Cover Pages"/>
          <w:docPartUnique/>
        </w:docPartObj>
      </w:sdtPr>
      <w:sdtEndPr>
        <w:rPr>
          <w:color w:val="auto"/>
        </w:rPr>
      </w:sdtEndPr>
      <w:sdtContent>
        <w:p w14:paraId="3B6B6195" w14:textId="3A247681" w:rsidR="00E87404" w:rsidRDefault="00E87404">
          <w:pPr>
            <w:pStyle w:val="NoSpacing"/>
            <w:spacing w:before="1540" w:after="240"/>
            <w:jc w:val="center"/>
            <w:rPr>
              <w:color w:val="4F81BD" w:themeColor="accent1"/>
            </w:rPr>
          </w:pPr>
        </w:p>
        <w:sdt>
          <w:sdtPr>
            <w:rPr>
              <w:rFonts w:ascii="Calibri Light" w:eastAsiaTheme="majorEastAsia" w:hAnsi="Calibri Light" w:cstheme="majorBidi"/>
              <w:sz w:val="50"/>
              <w:szCs w:val="50"/>
            </w:rPr>
            <w:alias w:val="Title"/>
            <w:tag w:val=""/>
            <w:id w:val="1735040861"/>
            <w:placeholder>
              <w:docPart w:val="5323F3AF3C854CE1A6B137E79D42629A"/>
            </w:placeholder>
            <w:dataBinding w:prefixMappings="xmlns:ns0='http://purl.org/dc/elements/1.1/' xmlns:ns1='http://schemas.openxmlformats.org/package/2006/metadata/core-properties' " w:xpath="/ns1:coreProperties[1]/ns0:title[1]" w:storeItemID="{6C3C8BC8-F283-45AE-878A-BAB7291924A1}"/>
            <w:text/>
          </w:sdtPr>
          <w:sdtEndPr/>
          <w:sdtContent>
            <w:p w14:paraId="680F5F2B" w14:textId="38FE15D4" w:rsidR="00E87404" w:rsidRDefault="00E87404">
              <w:pPr>
                <w:pStyle w:val="NoSpacing"/>
                <w:pBdr>
                  <w:top w:val="single" w:sz="6" w:space="6" w:color="4F81BD" w:themeColor="accent1"/>
                  <w:bottom w:val="single" w:sz="6" w:space="6" w:color="4F81BD" w:themeColor="accent1"/>
                </w:pBdr>
                <w:spacing w:after="240"/>
                <w:jc w:val="center"/>
                <w:rPr>
                  <w:rFonts w:asciiTheme="majorHAnsi" w:eastAsiaTheme="majorEastAsia" w:hAnsiTheme="majorHAnsi" w:cstheme="majorBidi"/>
                  <w:caps/>
                  <w:color w:val="4F81BD" w:themeColor="accent1"/>
                  <w:sz w:val="80"/>
                  <w:szCs w:val="80"/>
                </w:rPr>
              </w:pPr>
              <w:r w:rsidRPr="00E87404">
                <w:rPr>
                  <w:rFonts w:ascii="Calibri Light" w:eastAsiaTheme="majorEastAsia" w:hAnsi="Calibri Light" w:cstheme="majorBidi"/>
                  <w:sz w:val="50"/>
                  <w:szCs w:val="50"/>
                </w:rPr>
                <w:t>Chemoattractants in neutrophil recruitment to target disease and its applications</w:t>
              </w:r>
            </w:p>
          </w:sdtContent>
        </w:sdt>
        <w:p w14:paraId="3D65EBCE" w14:textId="1635D933" w:rsidR="00E87404" w:rsidRDefault="00E87404">
          <w:pPr>
            <w:pStyle w:val="NoSpacing"/>
            <w:spacing w:before="480"/>
            <w:jc w:val="center"/>
            <w:rPr>
              <w:color w:val="4F81BD" w:themeColor="accent1"/>
            </w:rPr>
          </w:pPr>
        </w:p>
        <w:p w14:paraId="104A9AAB" w14:textId="2ADA388B" w:rsidR="004919F0" w:rsidRDefault="004919F0">
          <w:pPr>
            <w:rPr>
              <w:sz w:val="50"/>
              <w:szCs w:val="50"/>
              <w:lang w:val="en-GB"/>
            </w:rPr>
          </w:pPr>
          <w:bookmarkStart w:id="2" w:name="_GoBack"/>
          <w:bookmarkEnd w:id="2"/>
          <w:r>
            <w:rPr>
              <w:noProof/>
              <w:color w:val="4F81BD" w:themeColor="accent1"/>
              <w:lang w:eastAsia="nl-NL"/>
            </w:rPr>
            <mc:AlternateContent>
              <mc:Choice Requires="wps">
                <w:drawing>
                  <wp:anchor distT="0" distB="0" distL="114300" distR="114300" simplePos="0" relativeHeight="251684864" behindDoc="0" locked="0" layoutInCell="1" allowOverlap="1" wp14:anchorId="10562AAA" wp14:editId="3681EC17">
                    <wp:simplePos x="0" y="0"/>
                    <wp:positionH relativeFrom="margin">
                      <wp:posOffset>-30480</wp:posOffset>
                    </wp:positionH>
                    <wp:positionV relativeFrom="page">
                      <wp:posOffset>4066540</wp:posOffset>
                    </wp:positionV>
                    <wp:extent cx="6553200" cy="557530"/>
                    <wp:effectExtent l="0" t="0" r="11430" b="6985"/>
                    <wp:wrapNone/>
                    <wp:docPr id="142" name="Text Box 142"/>
                    <wp:cNvGraphicFramePr/>
                    <a:graphic xmlns:a="http://schemas.openxmlformats.org/drawingml/2006/main">
                      <a:graphicData uri="http://schemas.microsoft.com/office/word/2010/wordprocessingShape">
                        <wps:wsp>
                          <wps:cNvSpPr txBox="1"/>
                          <wps:spPr>
                            <a:xfrm>
                              <a:off x="0" y="0"/>
                              <a:ext cx="6553200" cy="5575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6C44AF" w14:textId="195D2EE4" w:rsidR="00A44113" w:rsidRPr="00E87404" w:rsidRDefault="00A44113" w:rsidP="0036125D">
                                <w:pPr>
                                  <w:pStyle w:val="NoSpacing"/>
                                  <w:spacing w:line="276" w:lineRule="auto"/>
                                  <w:jc w:val="center"/>
                                  <w:rPr>
                                    <w:sz w:val="28"/>
                                  </w:rPr>
                                </w:pPr>
                                <w:r w:rsidRPr="00E87404">
                                  <w:rPr>
                                    <w:sz w:val="28"/>
                                  </w:rPr>
                                  <w:t>Iris Verhoek</w:t>
                                </w:r>
                                <w:r>
                                  <w:rPr>
                                    <w:sz w:val="28"/>
                                  </w:rPr>
                                  <w:t xml:space="preserve"> (s3010724)</w:t>
                                </w:r>
                              </w:p>
                              <w:p w14:paraId="3793D4C0" w14:textId="77777777" w:rsidR="00A44113" w:rsidRPr="00E87404" w:rsidRDefault="00A44113" w:rsidP="0036125D">
                                <w:pPr>
                                  <w:pStyle w:val="NoSpacing"/>
                                  <w:spacing w:line="276" w:lineRule="auto"/>
                                  <w:jc w:val="center"/>
                                  <w:rPr>
                                    <w:sz w:val="28"/>
                                  </w:rPr>
                                </w:pPr>
                                <w:r w:rsidRPr="00E87404">
                                  <w:rPr>
                                    <w:sz w:val="28"/>
                                  </w:rPr>
                                  <w:t xml:space="preserve">Supervised by </w:t>
                                </w:r>
                                <w:proofErr w:type="spellStart"/>
                                <w:r w:rsidRPr="00E87404">
                                  <w:rPr>
                                    <w:sz w:val="28"/>
                                  </w:rPr>
                                  <w:t>Prof.</w:t>
                                </w:r>
                                <w:proofErr w:type="spellEnd"/>
                                <w:r w:rsidRPr="00E87404">
                                  <w:rPr>
                                    <w:sz w:val="28"/>
                                  </w:rPr>
                                  <w:t xml:space="preserve"> </w:t>
                                </w:r>
                                <w:proofErr w:type="spellStart"/>
                                <w:r w:rsidRPr="00E87404">
                                  <w:rPr>
                                    <w:sz w:val="28"/>
                                  </w:rPr>
                                  <w:t>Dr.</w:t>
                                </w:r>
                                <w:proofErr w:type="spellEnd"/>
                                <w:r w:rsidRPr="00E87404">
                                  <w:rPr>
                                    <w:sz w:val="28"/>
                                  </w:rPr>
                                  <w:t xml:space="preserve"> P. J. M. van </w:t>
                                </w:r>
                                <w:proofErr w:type="spellStart"/>
                                <w:r w:rsidRPr="00E87404">
                                  <w:rPr>
                                    <w:sz w:val="28"/>
                                  </w:rPr>
                                  <w:t>Haastert</w:t>
                                </w:r>
                                <w:proofErr w:type="spellEnd"/>
                              </w:p>
                              <w:p w14:paraId="1A2101A4" w14:textId="1222A29D" w:rsidR="00A44113" w:rsidRPr="00E87404" w:rsidRDefault="00A44113" w:rsidP="0036125D">
                                <w:pPr>
                                  <w:pStyle w:val="NoSpacing"/>
                                  <w:spacing w:line="276" w:lineRule="auto"/>
                                  <w:jc w:val="center"/>
                                  <w:rPr>
                                    <w:sz w:val="28"/>
                                  </w:rPr>
                                </w:pPr>
                                <w:r w:rsidRPr="00E87404">
                                  <w:rPr>
                                    <w:sz w:val="28"/>
                                  </w:rPr>
                                  <w:t>Date:</w:t>
                                </w:r>
                                <w:r w:rsidR="00DD7584">
                                  <w:rPr>
                                    <w:sz w:val="28"/>
                                  </w:rPr>
                                  <w:t xml:space="preserve"> 22-08-2018</w:t>
                                </w:r>
                              </w:p>
                              <w:p w14:paraId="2AF3DB78" w14:textId="64ED1A9A" w:rsidR="00A44113" w:rsidRDefault="001472D7" w:rsidP="0036125D">
                                <w:pPr>
                                  <w:pStyle w:val="NoSpacing"/>
                                  <w:jc w:val="center"/>
                                  <w:rPr>
                                    <w:color w:val="4F81BD" w:themeColor="accent1"/>
                                  </w:rPr>
                                </w:pPr>
                                <w:sdt>
                                  <w:sdtPr>
                                    <w:rPr>
                                      <w:caps/>
                                      <w:color w:val="4F81BD" w:themeColor="accent1"/>
                                    </w:rPr>
                                    <w:alias w:val="Company"/>
                                    <w:tag w:val=""/>
                                    <w:id w:val="1357858845"/>
                                    <w:showingPlcHdr/>
                                    <w:dataBinding w:prefixMappings="xmlns:ns0='http://schemas.openxmlformats.org/officeDocument/2006/extended-properties' " w:xpath="/ns0:Properties[1]/ns0:Company[1]" w:storeItemID="{6668398D-A668-4E3E-A5EB-62B293D839F1}"/>
                                    <w:text/>
                                  </w:sdtPr>
                                  <w:sdtEndPr/>
                                  <w:sdtContent>
                                    <w:r w:rsidR="00A44113">
                                      <w:rPr>
                                        <w:caps/>
                                        <w:color w:val="4F81BD" w:themeColor="accent1"/>
                                      </w:rPr>
                                      <w:t xml:space="preserve">     </w:t>
                                    </w:r>
                                  </w:sdtContent>
                                </w:sdt>
                              </w:p>
                              <w:p w14:paraId="68374EC7" w14:textId="51C5E54E" w:rsidR="00A44113" w:rsidRDefault="00A44113" w:rsidP="0036125D">
                                <w:pPr>
                                  <w:pStyle w:val="NoSpacing"/>
                                  <w:jc w:val="center"/>
                                  <w:rPr>
                                    <w:color w:val="4F81BD"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10562AAA" id="_x0000_t202" coordsize="21600,21600" o:spt="202" path="m,l,21600r21600,l21600,xe">
                    <v:stroke joinstyle="miter"/>
                    <v:path gradientshapeok="t" o:connecttype="rect"/>
                  </v:shapetype>
                  <v:shape id="Text Box 142" o:spid="_x0000_s1026" type="#_x0000_t202" style="position:absolute;margin-left:-2.4pt;margin-top:320.2pt;width:516pt;height:43.9pt;z-index:251684864;visibility:visible;mso-wrap-style:square;mso-width-percent:1000;mso-height-percent:0;mso-wrap-distance-left:9pt;mso-wrap-distance-top:0;mso-wrap-distance-right:9pt;mso-wrap-distance-bottom:0;mso-position-horizontal:absolute;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" filled="f" stroked="f" strokeweight=".5pt">
                    <v:textbox style="mso-fit-shape-to-text:t" inset="0,0,0,0">
                      <w:txbxContent>
                        <w:p w14:paraId="3F6C44AF" w14:textId="195D2EE4" w:rsidR="00A44113" w:rsidRPr="00E87404" w:rsidRDefault="00A44113" w:rsidP="0036125D">
                          <w:pPr>
                            <w:pStyle w:val="NoSpacing"/>
                            <w:spacing w:line="276" w:lineRule="auto"/>
                            <w:jc w:val="center"/>
                            <w:rPr>
                              <w:sz w:val="28"/>
                            </w:rPr>
                          </w:pPr>
                          <w:r w:rsidRPr="00E87404">
                            <w:rPr>
                              <w:sz w:val="28"/>
                            </w:rPr>
                            <w:t>Iris Verhoek</w:t>
                          </w:r>
                          <w:r>
                            <w:rPr>
                              <w:sz w:val="28"/>
                            </w:rPr>
                            <w:t xml:space="preserve"> (s3010724)</w:t>
                          </w:r>
                        </w:p>
                        <w:p w14:paraId="3793D4C0" w14:textId="77777777" w:rsidR="00A44113" w:rsidRPr="00E87404" w:rsidRDefault="00A44113" w:rsidP="0036125D">
                          <w:pPr>
                            <w:pStyle w:val="NoSpacing"/>
                            <w:spacing w:line="276" w:lineRule="auto"/>
                            <w:jc w:val="center"/>
                            <w:rPr>
                              <w:sz w:val="28"/>
                            </w:rPr>
                          </w:pPr>
                          <w:r w:rsidRPr="00E87404">
                            <w:rPr>
                              <w:sz w:val="28"/>
                            </w:rPr>
                            <w:t xml:space="preserve">Supervised by </w:t>
                          </w:r>
                          <w:proofErr w:type="spellStart"/>
                          <w:r w:rsidRPr="00E87404">
                            <w:rPr>
                              <w:sz w:val="28"/>
                            </w:rPr>
                            <w:t>Prof.</w:t>
                          </w:r>
                          <w:proofErr w:type="spellEnd"/>
                          <w:r w:rsidRPr="00E87404">
                            <w:rPr>
                              <w:sz w:val="28"/>
                            </w:rPr>
                            <w:t xml:space="preserve"> </w:t>
                          </w:r>
                          <w:proofErr w:type="spellStart"/>
                          <w:r w:rsidRPr="00E87404">
                            <w:rPr>
                              <w:sz w:val="28"/>
                            </w:rPr>
                            <w:t>Dr.</w:t>
                          </w:r>
                          <w:proofErr w:type="spellEnd"/>
                          <w:r w:rsidRPr="00E87404">
                            <w:rPr>
                              <w:sz w:val="28"/>
                            </w:rPr>
                            <w:t xml:space="preserve"> P. J. M. van </w:t>
                          </w:r>
                          <w:proofErr w:type="spellStart"/>
                          <w:r w:rsidRPr="00E87404">
                            <w:rPr>
                              <w:sz w:val="28"/>
                            </w:rPr>
                            <w:t>Haastert</w:t>
                          </w:r>
                          <w:proofErr w:type="spellEnd"/>
                        </w:p>
                        <w:p w14:paraId="1A2101A4" w14:textId="1222A29D" w:rsidR="00A44113" w:rsidRPr="00E87404" w:rsidRDefault="00A44113" w:rsidP="0036125D">
                          <w:pPr>
                            <w:pStyle w:val="NoSpacing"/>
                            <w:spacing w:line="276" w:lineRule="auto"/>
                            <w:jc w:val="center"/>
                            <w:rPr>
                              <w:sz w:val="28"/>
                            </w:rPr>
                          </w:pPr>
                          <w:r w:rsidRPr="00E87404">
                            <w:rPr>
                              <w:sz w:val="28"/>
                            </w:rPr>
                            <w:t>Date:</w:t>
                          </w:r>
                          <w:r w:rsidR="00DD7584">
                            <w:rPr>
                              <w:sz w:val="28"/>
                            </w:rPr>
                            <w:t xml:space="preserve"> 22-08-2018</w:t>
                          </w:r>
                        </w:p>
                        <w:p w14:paraId="2AF3DB78" w14:textId="64ED1A9A" w:rsidR="00A44113" w:rsidRDefault="001472D7" w:rsidP="0036125D">
                          <w:pPr>
                            <w:pStyle w:val="NoSpacing"/>
                            <w:jc w:val="center"/>
                            <w:rPr>
                              <w:color w:val="4F81BD" w:themeColor="accent1"/>
                            </w:rPr>
                          </w:pPr>
                          <w:sdt>
                            <w:sdtPr>
                              <w:rPr>
                                <w:caps/>
                                <w:color w:val="4F81BD" w:themeColor="accent1"/>
                              </w:rPr>
                              <w:alias w:val="Company"/>
                              <w:tag w:val=""/>
                              <w:id w:val="1357858845"/>
                              <w:showingPlcHdr/>
                              <w:dataBinding w:prefixMappings="xmlns:ns0='http://schemas.openxmlformats.org/officeDocument/2006/extended-properties' " w:xpath="/ns0:Properties[1]/ns0:Company[1]" w:storeItemID="{6668398D-A668-4E3E-A5EB-62B293D839F1}"/>
                              <w:text/>
                            </w:sdtPr>
                            <w:sdtEndPr/>
                            <w:sdtContent>
                              <w:r w:rsidR="00A44113">
                                <w:rPr>
                                  <w:caps/>
                                  <w:color w:val="4F81BD" w:themeColor="accent1"/>
                                </w:rPr>
                                <w:t xml:space="preserve">     </w:t>
                              </w:r>
                            </w:sdtContent>
                          </w:sdt>
                        </w:p>
                        <w:p w14:paraId="68374EC7" w14:textId="51C5E54E" w:rsidR="00A44113" w:rsidRDefault="00A44113" w:rsidP="0036125D">
                          <w:pPr>
                            <w:pStyle w:val="NoSpacing"/>
                            <w:jc w:val="center"/>
                            <w:rPr>
                              <w:color w:val="4F81BD" w:themeColor="accent1"/>
                            </w:rPr>
                          </w:pPr>
                        </w:p>
                      </w:txbxContent>
                    </v:textbox>
                    <w10:wrap anchorx="margin" anchory="page"/>
                  </v:shape>
                </w:pict>
              </mc:Fallback>
            </mc:AlternateContent>
          </w:r>
        </w:p>
        <w:p w14:paraId="191C3C75" w14:textId="2EB0D15D" w:rsidR="004919F0" w:rsidRDefault="004919F0">
          <w:pPr>
            <w:rPr>
              <w:sz w:val="50"/>
              <w:szCs w:val="50"/>
              <w:lang w:val="en-GB"/>
            </w:rPr>
          </w:pPr>
        </w:p>
        <w:p w14:paraId="6B482008" w14:textId="20C837E1" w:rsidR="004919F0" w:rsidRDefault="004919F0">
          <w:pPr>
            <w:rPr>
              <w:sz w:val="50"/>
              <w:szCs w:val="50"/>
              <w:lang w:val="en-GB"/>
            </w:rPr>
          </w:pPr>
        </w:p>
        <w:p w14:paraId="4901B057" w14:textId="751CD7D3" w:rsidR="004919F0" w:rsidRDefault="004919F0">
          <w:pPr>
            <w:rPr>
              <w:sz w:val="50"/>
              <w:szCs w:val="50"/>
              <w:lang w:val="en-GB"/>
            </w:rPr>
          </w:pPr>
        </w:p>
        <w:p w14:paraId="60D6E6ED" w14:textId="4E98DB12" w:rsidR="004919F0" w:rsidRDefault="004919F0">
          <w:pPr>
            <w:rPr>
              <w:sz w:val="50"/>
              <w:szCs w:val="50"/>
              <w:lang w:val="en-GB"/>
            </w:rPr>
          </w:pPr>
        </w:p>
        <w:p w14:paraId="2F65EC76" w14:textId="027DFB16" w:rsidR="004919F0" w:rsidRDefault="004919F0">
          <w:pPr>
            <w:rPr>
              <w:sz w:val="50"/>
              <w:szCs w:val="50"/>
              <w:lang w:val="en-GB"/>
            </w:rPr>
          </w:pPr>
        </w:p>
        <w:p w14:paraId="0807E18D" w14:textId="0DF70315" w:rsidR="004919F0" w:rsidRDefault="004919F0">
          <w:pPr>
            <w:rPr>
              <w:sz w:val="50"/>
              <w:szCs w:val="50"/>
              <w:lang w:val="en-GB"/>
            </w:rPr>
          </w:pPr>
          <w:r>
            <w:rPr>
              <w:sz w:val="50"/>
              <w:szCs w:val="50"/>
              <w:lang w:val="en-GB"/>
            </w:rPr>
            <w:br w:type="page"/>
          </w:r>
        </w:p>
        <w:tbl>
          <w:tblPr>
            <w:tblStyle w:val="PlainTable5"/>
            <w:tblpPr w:leftFromText="141" w:rightFromText="141" w:horzAnchor="margin" w:tblpY="636"/>
            <w:tblW w:w="0" w:type="auto"/>
            <w:tblLook w:val="04A0" w:firstRow="1" w:lastRow="0" w:firstColumn="1" w:lastColumn="0" w:noHBand="0" w:noVBand="1"/>
          </w:tblPr>
          <w:tblGrid>
            <w:gridCol w:w="1843"/>
            <w:gridCol w:w="7219"/>
          </w:tblGrid>
          <w:tr w:rsidR="004919F0" w14:paraId="5E7A9A77" w14:textId="77777777" w:rsidTr="0035226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tcPr>
              <w:p w14:paraId="314B1190"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jc w:val="left"/>
                </w:pPr>
                <w:r>
                  <w:lastRenderedPageBreak/>
                  <w:t>Abbreviation</w:t>
                </w:r>
              </w:p>
            </w:tc>
            <w:tc>
              <w:tcPr>
                <w:tcW w:w="7219" w:type="dxa"/>
              </w:tcPr>
              <w:p w14:paraId="27ED87AC"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pPr>
                <w:r>
                  <w:t>Explanation</w:t>
                </w:r>
              </w:p>
            </w:tc>
          </w:tr>
          <w:tr w:rsidR="004919F0" w14:paraId="37C1EE9A" w14:textId="77777777" w:rsidTr="00352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0849DED"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jc w:val="left"/>
                </w:pPr>
                <w:r>
                  <w:rPr>
                    <w:i w:val="0"/>
                    <w:lang w:val="en-GB"/>
                  </w:rPr>
                  <w:t>CF</w:t>
                </w:r>
              </w:p>
            </w:tc>
            <w:tc>
              <w:tcPr>
                <w:tcW w:w="7219" w:type="dxa"/>
              </w:tcPr>
              <w:p w14:paraId="1AAB46A5"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pPr>
                <w:r>
                  <w:rPr>
                    <w:lang w:val="en-GB"/>
                  </w:rPr>
                  <w:t>Cystic fibrosis</w:t>
                </w:r>
              </w:p>
            </w:tc>
          </w:tr>
          <w:tr w:rsidR="004919F0" w14:paraId="09E3509A" w14:textId="77777777" w:rsidTr="00352261">
            <w:tc>
              <w:tcPr>
                <w:cnfStyle w:val="001000000000" w:firstRow="0" w:lastRow="0" w:firstColumn="1" w:lastColumn="0" w:oddVBand="0" w:evenVBand="0" w:oddHBand="0" w:evenHBand="0" w:firstRowFirstColumn="0" w:firstRowLastColumn="0" w:lastRowFirstColumn="0" w:lastRowLastColumn="0"/>
                <w:tcW w:w="1843" w:type="dxa"/>
              </w:tcPr>
              <w:p w14:paraId="25EB4870"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lang w:val="en-GB"/>
                  </w:rPr>
                </w:pPr>
                <w:r>
                  <w:rPr>
                    <w:i w:val="0"/>
                    <w:lang w:val="en-GB"/>
                  </w:rPr>
                  <w:t>COPD</w:t>
                </w:r>
              </w:p>
            </w:tc>
            <w:tc>
              <w:tcPr>
                <w:tcW w:w="7219" w:type="dxa"/>
              </w:tcPr>
              <w:p w14:paraId="4E46B6E5"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lang w:val="en-GB"/>
                  </w:rPr>
                </w:pPr>
                <w:r>
                  <w:rPr>
                    <w:lang w:val="en-GB"/>
                  </w:rPr>
                  <w:t>Chronic obstructive pulmonary disease</w:t>
                </w:r>
              </w:p>
            </w:tc>
          </w:tr>
          <w:tr w:rsidR="004919F0" w14:paraId="775F8D62" w14:textId="77777777" w:rsidTr="00352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7097DC83"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lang w:val="en-GB"/>
                  </w:rPr>
                </w:pPr>
                <w:r>
                  <w:rPr>
                    <w:i w:val="0"/>
                    <w:lang w:val="en-GB"/>
                  </w:rPr>
                  <w:t>CpG</w:t>
                </w:r>
              </w:p>
            </w:tc>
            <w:tc>
              <w:tcPr>
                <w:tcW w:w="7219" w:type="dxa"/>
              </w:tcPr>
              <w:p w14:paraId="0CF3931E"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lang w:val="en-GB"/>
                  </w:rPr>
                </w:pPr>
                <w:r>
                  <w:rPr>
                    <w:lang w:val="en-GB"/>
                  </w:rPr>
                  <w:t>Cytosine phosphate guanosine motif</w:t>
                </w:r>
              </w:p>
            </w:tc>
          </w:tr>
          <w:tr w:rsidR="004919F0" w14:paraId="3551D9C6" w14:textId="77777777" w:rsidTr="00352261">
            <w:tc>
              <w:tcPr>
                <w:cnfStyle w:val="001000000000" w:firstRow="0" w:lastRow="0" w:firstColumn="1" w:lastColumn="0" w:oddVBand="0" w:evenVBand="0" w:oddHBand="0" w:evenHBand="0" w:firstRowFirstColumn="0" w:firstRowLastColumn="0" w:lastRowFirstColumn="0" w:lastRowLastColumn="0"/>
                <w:tcW w:w="1843" w:type="dxa"/>
              </w:tcPr>
              <w:p w14:paraId="27BFDE3E"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lang w:val="en-GB"/>
                  </w:rPr>
                </w:pPr>
                <w:r>
                  <w:rPr>
                    <w:i w:val="0"/>
                  </w:rPr>
                  <w:t>DAMPs</w:t>
                </w:r>
              </w:p>
            </w:tc>
            <w:tc>
              <w:tcPr>
                <w:tcW w:w="7219" w:type="dxa"/>
              </w:tcPr>
              <w:p w14:paraId="06BDAAE5"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lang w:val="en-GB"/>
                  </w:rPr>
                </w:pPr>
                <w:r>
                  <w:t>Damage-associated molecular pattern</w:t>
                </w:r>
              </w:p>
            </w:tc>
          </w:tr>
          <w:tr w:rsidR="004919F0" w:rsidRPr="00CF7340" w14:paraId="4FF098A5" w14:textId="77777777" w:rsidTr="00352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01C5ED1"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lang w:val="en-GB"/>
                  </w:rPr>
                </w:pPr>
                <w:r>
                  <w:rPr>
                    <w:i w:val="0"/>
                    <w:lang w:val="en-GB"/>
                  </w:rPr>
                  <w:t>ELR</w:t>
                </w:r>
              </w:p>
            </w:tc>
            <w:tc>
              <w:tcPr>
                <w:tcW w:w="7219" w:type="dxa"/>
              </w:tcPr>
              <w:p w14:paraId="7B6E4240"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lang w:val="en-GB"/>
                  </w:rPr>
                </w:pPr>
                <w:r>
                  <w:rPr>
                    <w:lang w:val="en-GB"/>
                  </w:rPr>
                  <w:t>Glutamic acid-leucine-arginine motif</w:t>
                </w:r>
              </w:p>
            </w:tc>
          </w:tr>
          <w:tr w:rsidR="004919F0" w:rsidRPr="00CF7340" w14:paraId="55033039" w14:textId="77777777" w:rsidTr="00352261">
            <w:tc>
              <w:tcPr>
                <w:cnfStyle w:val="001000000000" w:firstRow="0" w:lastRow="0" w:firstColumn="1" w:lastColumn="0" w:oddVBand="0" w:evenVBand="0" w:oddHBand="0" w:evenHBand="0" w:firstRowFirstColumn="0" w:firstRowLastColumn="0" w:lastRowFirstColumn="0" w:lastRowLastColumn="0"/>
                <w:tcW w:w="1843" w:type="dxa"/>
              </w:tcPr>
              <w:p w14:paraId="5C1CD479"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lang w:val="en-GB"/>
                  </w:rPr>
                </w:pPr>
                <w:r>
                  <w:rPr>
                    <w:i w:val="0"/>
                  </w:rPr>
                  <w:t>fMLP</w:t>
                </w:r>
              </w:p>
            </w:tc>
            <w:tc>
              <w:tcPr>
                <w:tcW w:w="7219" w:type="dxa"/>
              </w:tcPr>
              <w:p w14:paraId="590FFA53"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lang w:val="en-GB"/>
                  </w:rPr>
                </w:pPr>
                <w:r w:rsidRPr="00E32B84">
                  <w:rPr>
                    <w:lang w:val="en-GB"/>
                  </w:rPr>
                  <w:t>N-formyl-1-methionyl-1-leucyl-1-phenylalanine</w:t>
                </w:r>
              </w:p>
            </w:tc>
          </w:tr>
          <w:tr w:rsidR="004919F0" w:rsidRPr="007B70BE" w14:paraId="61F1CE62" w14:textId="77777777" w:rsidTr="00352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765DCE06"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rPr>
                </w:pPr>
                <w:r>
                  <w:rPr>
                    <w:i w:val="0"/>
                  </w:rPr>
                  <w:t>ICAM</w:t>
                </w:r>
              </w:p>
            </w:tc>
            <w:tc>
              <w:tcPr>
                <w:tcW w:w="7219" w:type="dxa"/>
              </w:tcPr>
              <w:p w14:paraId="07B5BBC9" w14:textId="77777777" w:rsidR="004919F0" w:rsidRPr="00E32B84" w:rsidRDefault="004919F0" w:rsidP="00352261">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lang w:val="en-GB"/>
                  </w:rPr>
                </w:pPr>
                <w:r>
                  <w:t>Intercellular adhesion molecule</w:t>
                </w:r>
              </w:p>
            </w:tc>
          </w:tr>
          <w:tr w:rsidR="004919F0" w:rsidRPr="007B70BE" w14:paraId="46041DF5" w14:textId="77777777" w:rsidTr="00352261">
            <w:tc>
              <w:tcPr>
                <w:cnfStyle w:val="001000000000" w:firstRow="0" w:lastRow="0" w:firstColumn="1" w:lastColumn="0" w:oddVBand="0" w:evenVBand="0" w:oddHBand="0" w:evenHBand="0" w:firstRowFirstColumn="0" w:firstRowLastColumn="0" w:lastRowFirstColumn="0" w:lastRowLastColumn="0"/>
                <w:tcW w:w="1843" w:type="dxa"/>
              </w:tcPr>
              <w:p w14:paraId="14876091"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lang w:val="en-GB"/>
                  </w:rPr>
                </w:pPr>
                <w:r>
                  <w:rPr>
                    <w:i w:val="0"/>
                  </w:rPr>
                  <w:t>IL</w:t>
                </w:r>
              </w:p>
            </w:tc>
            <w:tc>
              <w:tcPr>
                <w:tcW w:w="7219" w:type="dxa"/>
              </w:tcPr>
              <w:p w14:paraId="289061C9"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lang w:val="en-GB"/>
                  </w:rPr>
                </w:pPr>
                <w:r>
                  <w:t>Interleukin</w:t>
                </w:r>
              </w:p>
            </w:tc>
          </w:tr>
          <w:tr w:rsidR="004919F0" w:rsidRPr="007B70BE" w14:paraId="16923838" w14:textId="77777777" w:rsidTr="00352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6FE13DA"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rPr>
                </w:pPr>
                <w:r>
                  <w:rPr>
                    <w:i w:val="0"/>
                  </w:rPr>
                  <w:t>LFA</w:t>
                </w:r>
              </w:p>
            </w:tc>
            <w:tc>
              <w:tcPr>
                <w:tcW w:w="7219" w:type="dxa"/>
              </w:tcPr>
              <w:p w14:paraId="7C4C4F7C"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pPr>
                <w:r>
                  <w:t>Lymphocyte function-associated antigen</w:t>
                </w:r>
              </w:p>
            </w:tc>
          </w:tr>
          <w:tr w:rsidR="004919F0" w:rsidRPr="007B70BE" w14:paraId="48B6035A" w14:textId="77777777" w:rsidTr="00352261">
            <w:tc>
              <w:tcPr>
                <w:cnfStyle w:val="001000000000" w:firstRow="0" w:lastRow="0" w:firstColumn="1" w:lastColumn="0" w:oddVBand="0" w:evenVBand="0" w:oddHBand="0" w:evenHBand="0" w:firstRowFirstColumn="0" w:firstRowLastColumn="0" w:lastRowFirstColumn="0" w:lastRowLastColumn="0"/>
                <w:tcW w:w="1843" w:type="dxa"/>
              </w:tcPr>
              <w:p w14:paraId="02836CAD"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lang w:val="en-GB"/>
                  </w:rPr>
                </w:pPr>
                <w:r>
                  <w:rPr>
                    <w:i w:val="0"/>
                  </w:rPr>
                  <w:t>LPS</w:t>
                </w:r>
              </w:p>
            </w:tc>
            <w:tc>
              <w:tcPr>
                <w:tcW w:w="7219" w:type="dxa"/>
              </w:tcPr>
              <w:p w14:paraId="06ECE265"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lang w:val="en-GB"/>
                  </w:rPr>
                </w:pPr>
                <w:r>
                  <w:t>Lipopolysaccharide</w:t>
                </w:r>
              </w:p>
            </w:tc>
          </w:tr>
          <w:tr w:rsidR="004919F0" w:rsidRPr="007B70BE" w14:paraId="59C4D398" w14:textId="77777777" w:rsidTr="00352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9AB692F" w14:textId="78956532" w:rsidR="004919F0"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lang w:val="en-GB"/>
                  </w:rPr>
                </w:pPr>
                <w:r>
                  <w:rPr>
                    <w:i w:val="0"/>
                  </w:rPr>
                  <w:t>MAC</w:t>
                </w:r>
                <w:r w:rsidR="000E13B9">
                  <w:rPr>
                    <w:i w:val="0"/>
                  </w:rPr>
                  <w:t>-1</w:t>
                </w:r>
              </w:p>
            </w:tc>
            <w:tc>
              <w:tcPr>
                <w:tcW w:w="7219" w:type="dxa"/>
              </w:tcPr>
              <w:p w14:paraId="0FEEDDEF" w14:textId="51670771" w:rsidR="004919F0" w:rsidRDefault="004919F0" w:rsidP="00352261">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Macrophage </w:t>
                </w:r>
                <w:r w:rsidR="000E13B9">
                  <w:rPr>
                    <w:lang w:val="en-GB"/>
                  </w:rPr>
                  <w:t xml:space="preserve">1 </w:t>
                </w:r>
                <w:r>
                  <w:rPr>
                    <w:lang w:val="en-GB"/>
                  </w:rPr>
                  <w:t>antigen</w:t>
                </w:r>
              </w:p>
            </w:tc>
          </w:tr>
          <w:tr w:rsidR="004919F0" w:rsidRPr="007B70BE" w14:paraId="3EEAB736" w14:textId="77777777" w:rsidTr="00352261">
            <w:tc>
              <w:tcPr>
                <w:cnfStyle w:val="001000000000" w:firstRow="0" w:lastRow="0" w:firstColumn="1" w:lastColumn="0" w:oddVBand="0" w:evenVBand="0" w:oddHBand="0" w:evenHBand="0" w:firstRowFirstColumn="0" w:firstRowLastColumn="0" w:lastRowFirstColumn="0" w:lastRowLastColumn="0"/>
                <w:tcW w:w="1843" w:type="dxa"/>
              </w:tcPr>
              <w:p w14:paraId="6EF649C7"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lang w:val="en-GB"/>
                  </w:rPr>
                </w:pPr>
                <w:r>
                  <w:rPr>
                    <w:i w:val="0"/>
                    <w:lang w:val="en-GB"/>
                  </w:rPr>
                  <w:t>MAPK</w:t>
                </w:r>
              </w:p>
            </w:tc>
            <w:tc>
              <w:tcPr>
                <w:tcW w:w="7219" w:type="dxa"/>
              </w:tcPr>
              <w:p w14:paraId="79795625"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lang w:val="en-GB"/>
                  </w:rPr>
                </w:pPr>
                <w:r>
                  <w:rPr>
                    <w:lang w:val="en-GB"/>
                  </w:rPr>
                  <w:t>Mitogen-activated protein kinase</w:t>
                </w:r>
              </w:p>
            </w:tc>
          </w:tr>
          <w:tr w:rsidR="004919F0" w:rsidRPr="007B70BE" w14:paraId="303C6BD6" w14:textId="77777777" w:rsidTr="00352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D837080"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lang w:val="en-GB"/>
                  </w:rPr>
                </w:pPr>
                <w:r>
                  <w:rPr>
                    <w:i w:val="0"/>
                  </w:rPr>
                  <w:t>MMP</w:t>
                </w:r>
              </w:p>
            </w:tc>
            <w:tc>
              <w:tcPr>
                <w:tcW w:w="7219" w:type="dxa"/>
              </w:tcPr>
              <w:p w14:paraId="467FCF31"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lang w:val="en-GB"/>
                  </w:rPr>
                </w:pPr>
                <w:r>
                  <w:t>Matrix metalloproteinase</w:t>
                </w:r>
              </w:p>
            </w:tc>
          </w:tr>
          <w:tr w:rsidR="004919F0" w:rsidRPr="007B70BE" w14:paraId="55C56645" w14:textId="77777777" w:rsidTr="00352261">
            <w:tc>
              <w:tcPr>
                <w:cnfStyle w:val="001000000000" w:firstRow="0" w:lastRow="0" w:firstColumn="1" w:lastColumn="0" w:oddVBand="0" w:evenVBand="0" w:oddHBand="0" w:evenHBand="0" w:firstRowFirstColumn="0" w:firstRowLastColumn="0" w:lastRowFirstColumn="0" w:lastRowLastColumn="0"/>
                <w:tcW w:w="1843" w:type="dxa"/>
              </w:tcPr>
              <w:p w14:paraId="1901ACD6"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lang w:val="en-GB"/>
                  </w:rPr>
                </w:pPr>
                <w:r>
                  <w:rPr>
                    <w:i w:val="0"/>
                  </w:rPr>
                  <w:t>MPO</w:t>
                </w:r>
              </w:p>
            </w:tc>
            <w:tc>
              <w:tcPr>
                <w:tcW w:w="7219" w:type="dxa"/>
              </w:tcPr>
              <w:p w14:paraId="70505B24"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lang w:val="en-GB"/>
                  </w:rPr>
                </w:pPr>
                <w:r>
                  <w:t>meyeloperoxidase</w:t>
                </w:r>
              </w:p>
            </w:tc>
          </w:tr>
          <w:tr w:rsidR="004919F0" w:rsidRPr="007B70BE" w14:paraId="147A2B18" w14:textId="77777777" w:rsidTr="00352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10F13804"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lang w:val="en-GB"/>
                  </w:rPr>
                </w:pPr>
                <w:r>
                  <w:rPr>
                    <w:i w:val="0"/>
                  </w:rPr>
                  <w:t>NETs</w:t>
                </w:r>
              </w:p>
            </w:tc>
            <w:tc>
              <w:tcPr>
                <w:tcW w:w="7219" w:type="dxa"/>
              </w:tcPr>
              <w:p w14:paraId="10FEA7DB"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lang w:val="en-GB"/>
                  </w:rPr>
                </w:pPr>
                <w:r>
                  <w:t>Neutrophil extracellular traps</w:t>
                </w:r>
              </w:p>
            </w:tc>
          </w:tr>
          <w:tr w:rsidR="004919F0" w:rsidRPr="007B70BE" w14:paraId="5BD58664" w14:textId="77777777" w:rsidTr="00352261">
            <w:tc>
              <w:tcPr>
                <w:cnfStyle w:val="001000000000" w:firstRow="0" w:lastRow="0" w:firstColumn="1" w:lastColumn="0" w:oddVBand="0" w:evenVBand="0" w:oddHBand="0" w:evenHBand="0" w:firstRowFirstColumn="0" w:firstRowLastColumn="0" w:lastRowFirstColumn="0" w:lastRowLastColumn="0"/>
                <w:tcW w:w="1843" w:type="dxa"/>
              </w:tcPr>
              <w:p w14:paraId="2DD3E37A"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lang w:val="en-GB"/>
                  </w:rPr>
                </w:pPr>
                <w:r>
                  <w:rPr>
                    <w:i w:val="0"/>
                  </w:rPr>
                  <w:t>PAMPs</w:t>
                </w:r>
              </w:p>
            </w:tc>
            <w:tc>
              <w:tcPr>
                <w:tcW w:w="7219" w:type="dxa"/>
              </w:tcPr>
              <w:p w14:paraId="34CA9C28"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lang w:val="en-GB"/>
                  </w:rPr>
                </w:pPr>
                <w:r>
                  <w:t>Pathogen-associated molecular pattern</w:t>
                </w:r>
              </w:p>
            </w:tc>
          </w:tr>
          <w:tr w:rsidR="004919F0" w:rsidRPr="00D83267" w14:paraId="581C7EEE" w14:textId="77777777" w:rsidTr="00352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9919EB2" w14:textId="77777777" w:rsidR="004919F0" w:rsidRPr="00D83267"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rPr>
                </w:pPr>
                <w:r>
                  <w:rPr>
                    <w:i w:val="0"/>
                    <w:lang w:val="en-GB"/>
                  </w:rPr>
                  <w:t>PEG</w:t>
                </w:r>
              </w:p>
            </w:tc>
            <w:tc>
              <w:tcPr>
                <w:tcW w:w="7219" w:type="dxa"/>
              </w:tcPr>
              <w:p w14:paraId="5281C983" w14:textId="77777777" w:rsidR="004919F0" w:rsidRPr="00D83267" w:rsidRDefault="004919F0" w:rsidP="00352261">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pPr>
                <w:r>
                  <w:rPr>
                    <w:lang w:val="en-GB"/>
                  </w:rPr>
                  <w:t>Polyethylene glycol</w:t>
                </w:r>
              </w:p>
            </w:tc>
          </w:tr>
          <w:tr w:rsidR="004919F0" w:rsidRPr="00D83267" w14:paraId="13C569B2" w14:textId="77777777" w:rsidTr="00352261">
            <w:tc>
              <w:tcPr>
                <w:cnfStyle w:val="001000000000" w:firstRow="0" w:lastRow="0" w:firstColumn="1" w:lastColumn="0" w:oddVBand="0" w:evenVBand="0" w:oddHBand="0" w:evenHBand="0" w:firstRowFirstColumn="0" w:firstRowLastColumn="0" w:lastRowFirstColumn="0" w:lastRowLastColumn="0"/>
                <w:tcW w:w="1843" w:type="dxa"/>
              </w:tcPr>
              <w:p w14:paraId="583E5038" w14:textId="77777777" w:rsidR="004919F0" w:rsidRPr="00D83267"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rPr>
                </w:pPr>
                <w:r>
                  <w:rPr>
                    <w:i w:val="0"/>
                  </w:rPr>
                  <w:t>PI3K</w:t>
                </w:r>
              </w:p>
            </w:tc>
            <w:tc>
              <w:tcPr>
                <w:tcW w:w="7219" w:type="dxa"/>
              </w:tcPr>
              <w:p w14:paraId="6998536D" w14:textId="77777777" w:rsidR="004919F0" w:rsidRPr="00D83267" w:rsidRDefault="004919F0" w:rsidP="00352261">
                <w:pPr>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pPr>
                <w:r>
                  <w:t>Phosphatidylinositol 3 kinase</w:t>
                </w:r>
              </w:p>
            </w:tc>
          </w:tr>
          <w:tr w:rsidR="004919F0" w:rsidRPr="00D83267" w14:paraId="327BEFE6" w14:textId="77777777" w:rsidTr="00352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17749720" w14:textId="77777777" w:rsidR="004919F0" w:rsidRPr="00D83267"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rPr>
                </w:pPr>
                <w:r>
                  <w:rPr>
                    <w:i w:val="0"/>
                  </w:rPr>
                  <w:t>PIP2</w:t>
                </w:r>
              </w:p>
            </w:tc>
            <w:tc>
              <w:tcPr>
                <w:tcW w:w="7219" w:type="dxa"/>
              </w:tcPr>
              <w:p w14:paraId="6ED668B6" w14:textId="77777777" w:rsidR="004919F0" w:rsidRPr="00D83267" w:rsidRDefault="004919F0" w:rsidP="00352261">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pPr>
                <w:r>
                  <w:t>Phosphatidylinositol-4,5-bisphosphate</w:t>
                </w:r>
              </w:p>
            </w:tc>
          </w:tr>
          <w:tr w:rsidR="004919F0" w:rsidRPr="00D83267" w14:paraId="169ECAC6" w14:textId="77777777" w:rsidTr="00352261">
            <w:tc>
              <w:tcPr>
                <w:cnfStyle w:val="001000000000" w:firstRow="0" w:lastRow="0" w:firstColumn="1" w:lastColumn="0" w:oddVBand="0" w:evenVBand="0" w:oddHBand="0" w:evenHBand="0" w:firstRowFirstColumn="0" w:firstRowLastColumn="0" w:lastRowFirstColumn="0" w:lastRowLastColumn="0"/>
                <w:tcW w:w="1843" w:type="dxa"/>
              </w:tcPr>
              <w:p w14:paraId="57AF260A" w14:textId="77777777" w:rsidR="004919F0" w:rsidRPr="00D83267"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rPr>
                </w:pPr>
                <w:r>
                  <w:rPr>
                    <w:i w:val="0"/>
                  </w:rPr>
                  <w:t>PIP3</w:t>
                </w:r>
              </w:p>
            </w:tc>
            <w:tc>
              <w:tcPr>
                <w:tcW w:w="7219" w:type="dxa"/>
              </w:tcPr>
              <w:p w14:paraId="75534584" w14:textId="77777777" w:rsidR="004919F0" w:rsidRPr="00D83267" w:rsidRDefault="004919F0" w:rsidP="00352261">
                <w:pPr>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pPr>
                <w:r>
                  <w:t>Phosphatidylinositol-3,4,5-triphosphate</w:t>
                </w:r>
              </w:p>
            </w:tc>
          </w:tr>
          <w:tr w:rsidR="004919F0" w:rsidRPr="00D83267" w14:paraId="31F0FC58" w14:textId="77777777" w:rsidTr="00352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4D5BE1B"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rPr>
                </w:pPr>
                <w:r>
                  <w:rPr>
                    <w:i w:val="0"/>
                  </w:rPr>
                  <w:t xml:space="preserve">PPR </w:t>
                </w:r>
              </w:p>
            </w:tc>
            <w:tc>
              <w:tcPr>
                <w:tcW w:w="7219" w:type="dxa"/>
              </w:tcPr>
              <w:p w14:paraId="76EB0A24" w14:textId="77777777" w:rsidR="004919F0" w:rsidRPr="00D83267" w:rsidRDefault="004919F0" w:rsidP="00352261">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pPr>
                <w:r>
                  <w:t>Pattern recognition receptor</w:t>
                </w:r>
              </w:p>
            </w:tc>
          </w:tr>
          <w:tr w:rsidR="004919F0" w:rsidRPr="00D83267" w14:paraId="0AAB4C4C" w14:textId="77777777" w:rsidTr="00352261">
            <w:tc>
              <w:tcPr>
                <w:cnfStyle w:val="001000000000" w:firstRow="0" w:lastRow="0" w:firstColumn="1" w:lastColumn="0" w:oddVBand="0" w:evenVBand="0" w:oddHBand="0" w:evenHBand="0" w:firstRowFirstColumn="0" w:firstRowLastColumn="0" w:lastRowFirstColumn="0" w:lastRowLastColumn="0"/>
                <w:tcW w:w="1843" w:type="dxa"/>
              </w:tcPr>
              <w:p w14:paraId="050D79CA"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rPr>
                </w:pPr>
                <w:r>
                  <w:rPr>
                    <w:i w:val="0"/>
                  </w:rPr>
                  <w:t>PSGL</w:t>
                </w:r>
              </w:p>
            </w:tc>
            <w:tc>
              <w:tcPr>
                <w:tcW w:w="7219" w:type="dxa"/>
              </w:tcPr>
              <w:p w14:paraId="7105E83C"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pPr>
                <w:r>
                  <w:t>P-selectin glycoprotein ligand</w:t>
                </w:r>
              </w:p>
            </w:tc>
          </w:tr>
          <w:tr w:rsidR="004919F0" w:rsidRPr="00D83267" w14:paraId="0F865487" w14:textId="77777777" w:rsidTr="00352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89AB4E2"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rPr>
                </w:pPr>
                <w:r>
                  <w:rPr>
                    <w:i w:val="0"/>
                  </w:rPr>
                  <w:t>PTEN</w:t>
                </w:r>
              </w:p>
            </w:tc>
            <w:tc>
              <w:tcPr>
                <w:tcW w:w="7219" w:type="dxa"/>
              </w:tcPr>
              <w:p w14:paraId="121A2190"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pPr>
                <w:r>
                  <w:t>Phosphatase and tensin homolog</w:t>
                </w:r>
              </w:p>
            </w:tc>
          </w:tr>
          <w:tr w:rsidR="004919F0" w:rsidRPr="00D83267" w14:paraId="68A22E20" w14:textId="77777777" w:rsidTr="00352261">
            <w:tc>
              <w:tcPr>
                <w:cnfStyle w:val="001000000000" w:firstRow="0" w:lastRow="0" w:firstColumn="1" w:lastColumn="0" w:oddVBand="0" w:evenVBand="0" w:oddHBand="0" w:evenHBand="0" w:firstRowFirstColumn="0" w:firstRowLastColumn="0" w:lastRowFirstColumn="0" w:lastRowLastColumn="0"/>
                <w:tcW w:w="1843" w:type="dxa"/>
              </w:tcPr>
              <w:p w14:paraId="2F656FE6"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jc w:val="left"/>
                  <w:rPr>
                    <w:i w:val="0"/>
                  </w:rPr>
                </w:pPr>
                <w:r>
                  <w:rPr>
                    <w:i w:val="0"/>
                  </w:rPr>
                  <w:t>TNF</w:t>
                </w:r>
              </w:p>
            </w:tc>
            <w:tc>
              <w:tcPr>
                <w:tcW w:w="7219" w:type="dxa"/>
              </w:tcPr>
              <w:p w14:paraId="61828E83" w14:textId="77777777" w:rsidR="004919F0" w:rsidRDefault="004919F0" w:rsidP="00352261">
                <w:pPr>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pPr>
                <w:r>
                  <w:t>Tumor necrosis factor</w:t>
                </w:r>
              </w:p>
            </w:tc>
          </w:tr>
        </w:tbl>
        <w:p w14:paraId="465CDE5D" w14:textId="77777777" w:rsidR="004919F0" w:rsidRDefault="004919F0" w:rsidP="004919F0">
          <w:pPr>
            <w:pStyle w:val="Heading1"/>
          </w:pPr>
          <w:bookmarkStart w:id="3" w:name="_Toc522701420"/>
          <w:r>
            <w:t>List of abbreviations</w:t>
          </w:r>
          <w:bookmarkEnd w:id="3"/>
        </w:p>
        <w:p w14:paraId="779439F3" w14:textId="414796F1" w:rsidR="00E87404" w:rsidRDefault="00E87404" w:rsidP="004919F0">
          <w:pPr>
            <w:pStyle w:val="NoSpacing"/>
          </w:pPr>
          <w:r w:rsidRPr="00E87404">
            <w:br w:type="page"/>
          </w:r>
        </w:p>
      </w:sdtContent>
    </w:sdt>
    <w:bookmarkEnd w:id="0" w:displacedByCustomXml="next"/>
    <w:bookmarkEnd w:id="1" w:displacedByCustomXml="next"/>
    <w:sdt>
      <w:sdtPr>
        <w:rPr>
          <w:rFonts w:ascii="Calibri" w:eastAsia="Calibri" w:hAnsi="Calibri" w:cs="Calibri"/>
          <w:color w:val="000000"/>
          <w:sz w:val="22"/>
          <w:szCs w:val="22"/>
          <w:lang w:val="nl-NL"/>
        </w:rPr>
        <w:id w:val="-63493705"/>
        <w:docPartObj>
          <w:docPartGallery w:val="Table of Contents"/>
          <w:docPartUnique/>
        </w:docPartObj>
      </w:sdtPr>
      <w:sdtEndPr>
        <w:rPr>
          <w:b/>
          <w:bCs/>
          <w:noProof/>
        </w:rPr>
      </w:sdtEndPr>
      <w:sdtContent>
        <w:p w14:paraId="2EDA0ACA" w14:textId="17BE2E3C" w:rsidR="00C14C65" w:rsidRPr="00C14C65" w:rsidRDefault="00C14C65">
          <w:pPr>
            <w:pStyle w:val="TOCHeading"/>
            <w:rPr>
              <w:rStyle w:val="Heading1Char"/>
            </w:rPr>
          </w:pPr>
          <w:r w:rsidRPr="00C14C65">
            <w:rPr>
              <w:rStyle w:val="Heading1Char"/>
            </w:rPr>
            <w:t>Table of Contents</w:t>
          </w:r>
        </w:p>
        <w:p w14:paraId="54500042" w14:textId="77777777" w:rsidR="00F3467C" w:rsidRDefault="00C14C65">
          <w:pPr>
            <w:pStyle w:val="TOC1"/>
            <w:rPr>
              <w:rFonts w:asciiTheme="minorHAnsi" w:eastAsiaTheme="minorEastAsia" w:hAnsiTheme="minorHAnsi" w:cstheme="minorBidi"/>
              <w:noProof/>
              <w:color w:val="auto"/>
              <w:lang w:eastAsia="nl-NL"/>
            </w:rPr>
          </w:pPr>
          <w:r>
            <w:fldChar w:fldCharType="begin"/>
          </w:r>
          <w:r w:rsidRPr="00E87404">
            <w:rPr>
              <w:lang w:val="en-GB"/>
            </w:rPr>
            <w:instrText xml:space="preserve"> TOC \o "1-3" \h \z \u </w:instrText>
          </w:r>
          <w:r>
            <w:fldChar w:fldCharType="separate"/>
          </w:r>
          <w:hyperlink w:anchor="_Toc522701420" w:history="1">
            <w:r w:rsidR="00F3467C" w:rsidRPr="009B1025">
              <w:rPr>
                <w:rStyle w:val="Hyperlink"/>
                <w:noProof/>
              </w:rPr>
              <w:t>List of abbreviations</w:t>
            </w:r>
            <w:r w:rsidR="00F3467C">
              <w:rPr>
                <w:noProof/>
                <w:webHidden/>
              </w:rPr>
              <w:tab/>
            </w:r>
            <w:r w:rsidR="00F3467C">
              <w:rPr>
                <w:noProof/>
                <w:webHidden/>
              </w:rPr>
              <w:fldChar w:fldCharType="begin"/>
            </w:r>
            <w:r w:rsidR="00F3467C">
              <w:rPr>
                <w:noProof/>
                <w:webHidden/>
              </w:rPr>
              <w:instrText xml:space="preserve"> PAGEREF _Toc522701420 \h </w:instrText>
            </w:r>
            <w:r w:rsidR="00F3467C">
              <w:rPr>
                <w:noProof/>
                <w:webHidden/>
              </w:rPr>
            </w:r>
            <w:r w:rsidR="00F3467C">
              <w:rPr>
                <w:noProof/>
                <w:webHidden/>
              </w:rPr>
              <w:fldChar w:fldCharType="separate"/>
            </w:r>
            <w:r w:rsidR="00F3467C">
              <w:rPr>
                <w:noProof/>
                <w:webHidden/>
              </w:rPr>
              <w:t>2</w:t>
            </w:r>
            <w:r w:rsidR="00F3467C">
              <w:rPr>
                <w:noProof/>
                <w:webHidden/>
              </w:rPr>
              <w:fldChar w:fldCharType="end"/>
            </w:r>
          </w:hyperlink>
        </w:p>
        <w:p w14:paraId="1C26C277" w14:textId="77777777" w:rsidR="00F3467C" w:rsidRDefault="001472D7">
          <w:pPr>
            <w:pStyle w:val="TOC1"/>
            <w:rPr>
              <w:rFonts w:asciiTheme="minorHAnsi" w:eastAsiaTheme="minorEastAsia" w:hAnsiTheme="minorHAnsi" w:cstheme="minorBidi"/>
              <w:noProof/>
              <w:color w:val="auto"/>
              <w:lang w:eastAsia="nl-NL"/>
            </w:rPr>
          </w:pPr>
          <w:hyperlink w:anchor="_Toc522701421" w:history="1">
            <w:r w:rsidR="00F3467C" w:rsidRPr="009B1025">
              <w:rPr>
                <w:rStyle w:val="Hyperlink"/>
                <w:noProof/>
              </w:rPr>
              <w:t>1.</w:t>
            </w:r>
            <w:r w:rsidR="00F3467C">
              <w:rPr>
                <w:rFonts w:asciiTheme="minorHAnsi" w:eastAsiaTheme="minorEastAsia" w:hAnsiTheme="minorHAnsi" w:cstheme="minorBidi"/>
                <w:noProof/>
                <w:color w:val="auto"/>
                <w:lang w:eastAsia="nl-NL"/>
              </w:rPr>
              <w:tab/>
            </w:r>
            <w:r w:rsidR="00F3467C" w:rsidRPr="009B1025">
              <w:rPr>
                <w:rStyle w:val="Hyperlink"/>
                <w:noProof/>
              </w:rPr>
              <w:t>Abstract</w:t>
            </w:r>
            <w:r w:rsidR="00F3467C">
              <w:rPr>
                <w:noProof/>
                <w:webHidden/>
              </w:rPr>
              <w:tab/>
            </w:r>
            <w:r w:rsidR="00F3467C">
              <w:rPr>
                <w:noProof/>
                <w:webHidden/>
              </w:rPr>
              <w:fldChar w:fldCharType="begin"/>
            </w:r>
            <w:r w:rsidR="00F3467C">
              <w:rPr>
                <w:noProof/>
                <w:webHidden/>
              </w:rPr>
              <w:instrText xml:space="preserve"> PAGEREF _Toc522701421 \h </w:instrText>
            </w:r>
            <w:r w:rsidR="00F3467C">
              <w:rPr>
                <w:noProof/>
                <w:webHidden/>
              </w:rPr>
            </w:r>
            <w:r w:rsidR="00F3467C">
              <w:rPr>
                <w:noProof/>
                <w:webHidden/>
              </w:rPr>
              <w:fldChar w:fldCharType="separate"/>
            </w:r>
            <w:r w:rsidR="00F3467C">
              <w:rPr>
                <w:noProof/>
                <w:webHidden/>
              </w:rPr>
              <w:t>4</w:t>
            </w:r>
            <w:r w:rsidR="00F3467C">
              <w:rPr>
                <w:noProof/>
                <w:webHidden/>
              </w:rPr>
              <w:fldChar w:fldCharType="end"/>
            </w:r>
          </w:hyperlink>
        </w:p>
        <w:p w14:paraId="15FF0495" w14:textId="77777777" w:rsidR="00F3467C" w:rsidRDefault="001472D7">
          <w:pPr>
            <w:pStyle w:val="TOC1"/>
            <w:rPr>
              <w:rFonts w:asciiTheme="minorHAnsi" w:eastAsiaTheme="minorEastAsia" w:hAnsiTheme="minorHAnsi" w:cstheme="minorBidi"/>
              <w:noProof/>
              <w:color w:val="auto"/>
              <w:lang w:eastAsia="nl-NL"/>
            </w:rPr>
          </w:pPr>
          <w:hyperlink w:anchor="_Toc522701422" w:history="1">
            <w:r w:rsidR="00F3467C" w:rsidRPr="009B1025">
              <w:rPr>
                <w:rStyle w:val="Hyperlink"/>
                <w:noProof/>
              </w:rPr>
              <w:t>2.</w:t>
            </w:r>
            <w:r w:rsidR="00F3467C">
              <w:rPr>
                <w:rFonts w:asciiTheme="minorHAnsi" w:eastAsiaTheme="minorEastAsia" w:hAnsiTheme="minorHAnsi" w:cstheme="minorBidi"/>
                <w:noProof/>
                <w:color w:val="auto"/>
                <w:lang w:eastAsia="nl-NL"/>
              </w:rPr>
              <w:tab/>
            </w:r>
            <w:r w:rsidR="00F3467C" w:rsidRPr="009B1025">
              <w:rPr>
                <w:rStyle w:val="Hyperlink"/>
                <w:noProof/>
              </w:rPr>
              <w:t>Introduction</w:t>
            </w:r>
            <w:r w:rsidR="00F3467C">
              <w:rPr>
                <w:noProof/>
                <w:webHidden/>
              </w:rPr>
              <w:tab/>
            </w:r>
            <w:r w:rsidR="00F3467C">
              <w:rPr>
                <w:noProof/>
                <w:webHidden/>
              </w:rPr>
              <w:fldChar w:fldCharType="begin"/>
            </w:r>
            <w:r w:rsidR="00F3467C">
              <w:rPr>
                <w:noProof/>
                <w:webHidden/>
              </w:rPr>
              <w:instrText xml:space="preserve"> PAGEREF _Toc522701422 \h </w:instrText>
            </w:r>
            <w:r w:rsidR="00F3467C">
              <w:rPr>
                <w:noProof/>
                <w:webHidden/>
              </w:rPr>
            </w:r>
            <w:r w:rsidR="00F3467C">
              <w:rPr>
                <w:noProof/>
                <w:webHidden/>
              </w:rPr>
              <w:fldChar w:fldCharType="separate"/>
            </w:r>
            <w:r w:rsidR="00F3467C">
              <w:rPr>
                <w:noProof/>
                <w:webHidden/>
              </w:rPr>
              <w:t>4</w:t>
            </w:r>
            <w:r w:rsidR="00F3467C">
              <w:rPr>
                <w:noProof/>
                <w:webHidden/>
              </w:rPr>
              <w:fldChar w:fldCharType="end"/>
            </w:r>
          </w:hyperlink>
        </w:p>
        <w:p w14:paraId="735F8831" w14:textId="77777777" w:rsidR="00F3467C" w:rsidRDefault="001472D7">
          <w:pPr>
            <w:pStyle w:val="TOC1"/>
            <w:rPr>
              <w:rFonts w:asciiTheme="minorHAnsi" w:eastAsiaTheme="minorEastAsia" w:hAnsiTheme="minorHAnsi" w:cstheme="minorBidi"/>
              <w:noProof/>
              <w:color w:val="auto"/>
              <w:lang w:eastAsia="nl-NL"/>
            </w:rPr>
          </w:pPr>
          <w:hyperlink w:anchor="_Toc522701423" w:history="1">
            <w:r w:rsidR="00F3467C" w:rsidRPr="009B1025">
              <w:rPr>
                <w:rStyle w:val="Hyperlink"/>
                <w:noProof/>
              </w:rPr>
              <w:t>3.</w:t>
            </w:r>
            <w:r w:rsidR="00F3467C">
              <w:rPr>
                <w:rFonts w:asciiTheme="minorHAnsi" w:eastAsiaTheme="minorEastAsia" w:hAnsiTheme="minorHAnsi" w:cstheme="minorBidi"/>
                <w:noProof/>
                <w:color w:val="auto"/>
                <w:lang w:eastAsia="nl-NL"/>
              </w:rPr>
              <w:tab/>
            </w:r>
            <w:r w:rsidR="00F3467C" w:rsidRPr="009B1025">
              <w:rPr>
                <w:rStyle w:val="Hyperlink"/>
                <w:noProof/>
              </w:rPr>
              <w:t>Neutrophils</w:t>
            </w:r>
            <w:r w:rsidR="00F3467C">
              <w:rPr>
                <w:noProof/>
                <w:webHidden/>
              </w:rPr>
              <w:tab/>
            </w:r>
            <w:r w:rsidR="00F3467C">
              <w:rPr>
                <w:noProof/>
                <w:webHidden/>
              </w:rPr>
              <w:fldChar w:fldCharType="begin"/>
            </w:r>
            <w:r w:rsidR="00F3467C">
              <w:rPr>
                <w:noProof/>
                <w:webHidden/>
              </w:rPr>
              <w:instrText xml:space="preserve"> PAGEREF _Toc522701423 \h </w:instrText>
            </w:r>
            <w:r w:rsidR="00F3467C">
              <w:rPr>
                <w:noProof/>
                <w:webHidden/>
              </w:rPr>
            </w:r>
            <w:r w:rsidR="00F3467C">
              <w:rPr>
                <w:noProof/>
                <w:webHidden/>
              </w:rPr>
              <w:fldChar w:fldCharType="separate"/>
            </w:r>
            <w:r w:rsidR="00F3467C">
              <w:rPr>
                <w:noProof/>
                <w:webHidden/>
              </w:rPr>
              <w:t>5</w:t>
            </w:r>
            <w:r w:rsidR="00F3467C">
              <w:rPr>
                <w:noProof/>
                <w:webHidden/>
              </w:rPr>
              <w:fldChar w:fldCharType="end"/>
            </w:r>
          </w:hyperlink>
        </w:p>
        <w:p w14:paraId="32F8A541" w14:textId="77777777" w:rsidR="00F3467C" w:rsidRDefault="001472D7">
          <w:pPr>
            <w:pStyle w:val="TOC2"/>
            <w:rPr>
              <w:rFonts w:asciiTheme="minorHAnsi" w:eastAsiaTheme="minorEastAsia" w:hAnsiTheme="minorHAnsi" w:cstheme="minorBidi"/>
              <w:noProof/>
              <w:color w:val="auto"/>
              <w:lang w:eastAsia="nl-NL"/>
            </w:rPr>
          </w:pPr>
          <w:hyperlink w:anchor="_Toc522701424" w:history="1">
            <w:r w:rsidR="00F3467C" w:rsidRPr="009B1025">
              <w:rPr>
                <w:rStyle w:val="Hyperlink"/>
                <w:noProof/>
                <w:lang w:val="en-GB"/>
              </w:rPr>
              <w:t>3.1 Killing mechanisms of the neutrophil</w:t>
            </w:r>
            <w:r w:rsidR="00F3467C">
              <w:rPr>
                <w:noProof/>
                <w:webHidden/>
              </w:rPr>
              <w:tab/>
            </w:r>
            <w:r w:rsidR="00F3467C">
              <w:rPr>
                <w:noProof/>
                <w:webHidden/>
              </w:rPr>
              <w:fldChar w:fldCharType="begin"/>
            </w:r>
            <w:r w:rsidR="00F3467C">
              <w:rPr>
                <w:noProof/>
                <w:webHidden/>
              </w:rPr>
              <w:instrText xml:space="preserve"> PAGEREF _Toc522701424 \h </w:instrText>
            </w:r>
            <w:r w:rsidR="00F3467C">
              <w:rPr>
                <w:noProof/>
                <w:webHidden/>
              </w:rPr>
            </w:r>
            <w:r w:rsidR="00F3467C">
              <w:rPr>
                <w:noProof/>
                <w:webHidden/>
              </w:rPr>
              <w:fldChar w:fldCharType="separate"/>
            </w:r>
            <w:r w:rsidR="00F3467C">
              <w:rPr>
                <w:noProof/>
                <w:webHidden/>
              </w:rPr>
              <w:t>5</w:t>
            </w:r>
            <w:r w:rsidR="00F3467C">
              <w:rPr>
                <w:noProof/>
                <w:webHidden/>
              </w:rPr>
              <w:fldChar w:fldCharType="end"/>
            </w:r>
          </w:hyperlink>
        </w:p>
        <w:p w14:paraId="07E8865C" w14:textId="77777777" w:rsidR="00F3467C" w:rsidRDefault="001472D7">
          <w:pPr>
            <w:pStyle w:val="TOC2"/>
            <w:rPr>
              <w:rFonts w:asciiTheme="minorHAnsi" w:eastAsiaTheme="minorEastAsia" w:hAnsiTheme="minorHAnsi" w:cstheme="minorBidi"/>
              <w:noProof/>
              <w:color w:val="auto"/>
              <w:lang w:eastAsia="nl-NL"/>
            </w:rPr>
          </w:pPr>
          <w:hyperlink w:anchor="_Toc522701425" w:history="1">
            <w:r w:rsidR="00F3467C" w:rsidRPr="009B1025">
              <w:rPr>
                <w:rStyle w:val="Hyperlink"/>
                <w:noProof/>
                <w:lang w:val="en-GB"/>
              </w:rPr>
              <w:t>3.2 Timing of the killing mechanisms of the neutrophil</w:t>
            </w:r>
            <w:r w:rsidR="00F3467C">
              <w:rPr>
                <w:noProof/>
                <w:webHidden/>
              </w:rPr>
              <w:tab/>
            </w:r>
            <w:r w:rsidR="00F3467C">
              <w:rPr>
                <w:noProof/>
                <w:webHidden/>
              </w:rPr>
              <w:fldChar w:fldCharType="begin"/>
            </w:r>
            <w:r w:rsidR="00F3467C">
              <w:rPr>
                <w:noProof/>
                <w:webHidden/>
              </w:rPr>
              <w:instrText xml:space="preserve"> PAGEREF _Toc522701425 \h </w:instrText>
            </w:r>
            <w:r w:rsidR="00F3467C">
              <w:rPr>
                <w:noProof/>
                <w:webHidden/>
              </w:rPr>
            </w:r>
            <w:r w:rsidR="00F3467C">
              <w:rPr>
                <w:noProof/>
                <w:webHidden/>
              </w:rPr>
              <w:fldChar w:fldCharType="separate"/>
            </w:r>
            <w:r w:rsidR="00F3467C">
              <w:rPr>
                <w:noProof/>
                <w:webHidden/>
              </w:rPr>
              <w:t>6</w:t>
            </w:r>
            <w:r w:rsidR="00F3467C">
              <w:rPr>
                <w:noProof/>
                <w:webHidden/>
              </w:rPr>
              <w:fldChar w:fldCharType="end"/>
            </w:r>
          </w:hyperlink>
        </w:p>
        <w:p w14:paraId="7E771F6E" w14:textId="77777777" w:rsidR="00F3467C" w:rsidRDefault="001472D7">
          <w:pPr>
            <w:pStyle w:val="TOC1"/>
            <w:rPr>
              <w:rFonts w:asciiTheme="minorHAnsi" w:eastAsiaTheme="minorEastAsia" w:hAnsiTheme="minorHAnsi" w:cstheme="minorBidi"/>
              <w:noProof/>
              <w:color w:val="auto"/>
              <w:lang w:eastAsia="nl-NL"/>
            </w:rPr>
          </w:pPr>
          <w:hyperlink w:anchor="_Toc522701426" w:history="1">
            <w:r w:rsidR="00F3467C" w:rsidRPr="009B1025">
              <w:rPr>
                <w:rStyle w:val="Hyperlink"/>
                <w:noProof/>
              </w:rPr>
              <w:t>4.</w:t>
            </w:r>
            <w:r w:rsidR="00F3467C">
              <w:rPr>
                <w:rFonts w:asciiTheme="minorHAnsi" w:eastAsiaTheme="minorEastAsia" w:hAnsiTheme="minorHAnsi" w:cstheme="minorBidi"/>
                <w:noProof/>
                <w:color w:val="auto"/>
                <w:lang w:eastAsia="nl-NL"/>
              </w:rPr>
              <w:tab/>
            </w:r>
            <w:r w:rsidR="00F3467C" w:rsidRPr="009B1025">
              <w:rPr>
                <w:rStyle w:val="Hyperlink"/>
                <w:noProof/>
              </w:rPr>
              <w:t>Neutrophil recruitment to inflammation</w:t>
            </w:r>
            <w:r w:rsidR="00F3467C">
              <w:rPr>
                <w:noProof/>
                <w:webHidden/>
              </w:rPr>
              <w:tab/>
            </w:r>
            <w:r w:rsidR="00F3467C">
              <w:rPr>
                <w:noProof/>
                <w:webHidden/>
              </w:rPr>
              <w:fldChar w:fldCharType="begin"/>
            </w:r>
            <w:r w:rsidR="00F3467C">
              <w:rPr>
                <w:noProof/>
                <w:webHidden/>
              </w:rPr>
              <w:instrText xml:space="preserve"> PAGEREF _Toc522701426 \h </w:instrText>
            </w:r>
            <w:r w:rsidR="00F3467C">
              <w:rPr>
                <w:noProof/>
                <w:webHidden/>
              </w:rPr>
            </w:r>
            <w:r w:rsidR="00F3467C">
              <w:rPr>
                <w:noProof/>
                <w:webHidden/>
              </w:rPr>
              <w:fldChar w:fldCharType="separate"/>
            </w:r>
            <w:r w:rsidR="00F3467C">
              <w:rPr>
                <w:noProof/>
                <w:webHidden/>
              </w:rPr>
              <w:t>7</w:t>
            </w:r>
            <w:r w:rsidR="00F3467C">
              <w:rPr>
                <w:noProof/>
                <w:webHidden/>
              </w:rPr>
              <w:fldChar w:fldCharType="end"/>
            </w:r>
          </w:hyperlink>
        </w:p>
        <w:p w14:paraId="3AFDBF04" w14:textId="77777777" w:rsidR="00F3467C" w:rsidRDefault="001472D7">
          <w:pPr>
            <w:pStyle w:val="TOC2"/>
            <w:rPr>
              <w:rFonts w:asciiTheme="minorHAnsi" w:eastAsiaTheme="minorEastAsia" w:hAnsiTheme="minorHAnsi" w:cstheme="minorBidi"/>
              <w:noProof/>
              <w:color w:val="auto"/>
              <w:lang w:eastAsia="nl-NL"/>
            </w:rPr>
          </w:pPr>
          <w:hyperlink w:anchor="_Toc522701427" w:history="1">
            <w:r w:rsidR="00F3467C" w:rsidRPr="009B1025">
              <w:rPr>
                <w:rStyle w:val="Hyperlink"/>
                <w:noProof/>
                <w:lang w:val="en-US"/>
              </w:rPr>
              <w:t>4.1 Neutrophil tethering and rolling</w:t>
            </w:r>
            <w:r w:rsidR="00F3467C">
              <w:rPr>
                <w:noProof/>
                <w:webHidden/>
              </w:rPr>
              <w:tab/>
            </w:r>
            <w:r w:rsidR="00F3467C">
              <w:rPr>
                <w:noProof/>
                <w:webHidden/>
              </w:rPr>
              <w:fldChar w:fldCharType="begin"/>
            </w:r>
            <w:r w:rsidR="00F3467C">
              <w:rPr>
                <w:noProof/>
                <w:webHidden/>
              </w:rPr>
              <w:instrText xml:space="preserve"> PAGEREF _Toc522701427 \h </w:instrText>
            </w:r>
            <w:r w:rsidR="00F3467C">
              <w:rPr>
                <w:noProof/>
                <w:webHidden/>
              </w:rPr>
            </w:r>
            <w:r w:rsidR="00F3467C">
              <w:rPr>
                <w:noProof/>
                <w:webHidden/>
              </w:rPr>
              <w:fldChar w:fldCharType="separate"/>
            </w:r>
            <w:r w:rsidR="00F3467C">
              <w:rPr>
                <w:noProof/>
                <w:webHidden/>
              </w:rPr>
              <w:t>8</w:t>
            </w:r>
            <w:r w:rsidR="00F3467C">
              <w:rPr>
                <w:noProof/>
                <w:webHidden/>
              </w:rPr>
              <w:fldChar w:fldCharType="end"/>
            </w:r>
          </w:hyperlink>
        </w:p>
        <w:p w14:paraId="3395C044" w14:textId="77777777" w:rsidR="00F3467C" w:rsidRDefault="001472D7">
          <w:pPr>
            <w:pStyle w:val="TOC2"/>
            <w:rPr>
              <w:rFonts w:asciiTheme="minorHAnsi" w:eastAsiaTheme="minorEastAsia" w:hAnsiTheme="minorHAnsi" w:cstheme="minorBidi"/>
              <w:noProof/>
              <w:color w:val="auto"/>
              <w:lang w:eastAsia="nl-NL"/>
            </w:rPr>
          </w:pPr>
          <w:hyperlink w:anchor="_Toc522701428" w:history="1">
            <w:r w:rsidR="00F3467C" w:rsidRPr="009B1025">
              <w:rPr>
                <w:rStyle w:val="Hyperlink"/>
                <w:noProof/>
                <w:lang w:val="en-GB"/>
              </w:rPr>
              <w:t>4.2 Neutrophil adhesion</w:t>
            </w:r>
            <w:r w:rsidR="00F3467C">
              <w:rPr>
                <w:noProof/>
                <w:webHidden/>
              </w:rPr>
              <w:tab/>
            </w:r>
            <w:r w:rsidR="00F3467C">
              <w:rPr>
                <w:noProof/>
                <w:webHidden/>
              </w:rPr>
              <w:fldChar w:fldCharType="begin"/>
            </w:r>
            <w:r w:rsidR="00F3467C">
              <w:rPr>
                <w:noProof/>
                <w:webHidden/>
              </w:rPr>
              <w:instrText xml:space="preserve"> PAGEREF _Toc522701428 \h </w:instrText>
            </w:r>
            <w:r w:rsidR="00F3467C">
              <w:rPr>
                <w:noProof/>
                <w:webHidden/>
              </w:rPr>
            </w:r>
            <w:r w:rsidR="00F3467C">
              <w:rPr>
                <w:noProof/>
                <w:webHidden/>
              </w:rPr>
              <w:fldChar w:fldCharType="separate"/>
            </w:r>
            <w:r w:rsidR="00F3467C">
              <w:rPr>
                <w:noProof/>
                <w:webHidden/>
              </w:rPr>
              <w:t>8</w:t>
            </w:r>
            <w:r w:rsidR="00F3467C">
              <w:rPr>
                <w:noProof/>
                <w:webHidden/>
              </w:rPr>
              <w:fldChar w:fldCharType="end"/>
            </w:r>
          </w:hyperlink>
        </w:p>
        <w:p w14:paraId="12FDB2F1" w14:textId="77777777" w:rsidR="00F3467C" w:rsidRDefault="001472D7">
          <w:pPr>
            <w:pStyle w:val="TOC2"/>
            <w:rPr>
              <w:rFonts w:asciiTheme="minorHAnsi" w:eastAsiaTheme="minorEastAsia" w:hAnsiTheme="minorHAnsi" w:cstheme="minorBidi"/>
              <w:noProof/>
              <w:color w:val="auto"/>
              <w:lang w:eastAsia="nl-NL"/>
            </w:rPr>
          </w:pPr>
          <w:hyperlink w:anchor="_Toc522701429" w:history="1">
            <w:r w:rsidR="00F3467C" w:rsidRPr="009B1025">
              <w:rPr>
                <w:rStyle w:val="Hyperlink"/>
                <w:noProof/>
                <w:lang w:val="en-GB"/>
              </w:rPr>
              <w:t>4.3 Neutrophil crawling</w:t>
            </w:r>
            <w:r w:rsidR="00F3467C">
              <w:rPr>
                <w:noProof/>
                <w:webHidden/>
              </w:rPr>
              <w:tab/>
            </w:r>
            <w:r w:rsidR="00F3467C">
              <w:rPr>
                <w:noProof/>
                <w:webHidden/>
              </w:rPr>
              <w:fldChar w:fldCharType="begin"/>
            </w:r>
            <w:r w:rsidR="00F3467C">
              <w:rPr>
                <w:noProof/>
                <w:webHidden/>
              </w:rPr>
              <w:instrText xml:space="preserve"> PAGEREF _Toc522701429 \h </w:instrText>
            </w:r>
            <w:r w:rsidR="00F3467C">
              <w:rPr>
                <w:noProof/>
                <w:webHidden/>
              </w:rPr>
            </w:r>
            <w:r w:rsidR="00F3467C">
              <w:rPr>
                <w:noProof/>
                <w:webHidden/>
              </w:rPr>
              <w:fldChar w:fldCharType="separate"/>
            </w:r>
            <w:r w:rsidR="00F3467C">
              <w:rPr>
                <w:noProof/>
                <w:webHidden/>
              </w:rPr>
              <w:t>9</w:t>
            </w:r>
            <w:r w:rsidR="00F3467C">
              <w:rPr>
                <w:noProof/>
                <w:webHidden/>
              </w:rPr>
              <w:fldChar w:fldCharType="end"/>
            </w:r>
          </w:hyperlink>
        </w:p>
        <w:p w14:paraId="29C690E8" w14:textId="77777777" w:rsidR="00F3467C" w:rsidRDefault="001472D7">
          <w:pPr>
            <w:pStyle w:val="TOC2"/>
            <w:rPr>
              <w:rFonts w:asciiTheme="minorHAnsi" w:eastAsiaTheme="minorEastAsia" w:hAnsiTheme="minorHAnsi" w:cstheme="minorBidi"/>
              <w:noProof/>
              <w:color w:val="auto"/>
              <w:lang w:eastAsia="nl-NL"/>
            </w:rPr>
          </w:pPr>
          <w:hyperlink w:anchor="_Toc522701430" w:history="1">
            <w:r w:rsidR="00F3467C" w:rsidRPr="009B1025">
              <w:rPr>
                <w:rStyle w:val="Hyperlink"/>
                <w:noProof/>
                <w:lang w:val="en-GB"/>
              </w:rPr>
              <w:t>4.4 Neutrophil transmigration</w:t>
            </w:r>
            <w:r w:rsidR="00F3467C">
              <w:rPr>
                <w:noProof/>
                <w:webHidden/>
              </w:rPr>
              <w:tab/>
            </w:r>
            <w:r w:rsidR="00F3467C">
              <w:rPr>
                <w:noProof/>
                <w:webHidden/>
              </w:rPr>
              <w:fldChar w:fldCharType="begin"/>
            </w:r>
            <w:r w:rsidR="00F3467C">
              <w:rPr>
                <w:noProof/>
                <w:webHidden/>
              </w:rPr>
              <w:instrText xml:space="preserve"> PAGEREF _Toc522701430 \h </w:instrText>
            </w:r>
            <w:r w:rsidR="00F3467C">
              <w:rPr>
                <w:noProof/>
                <w:webHidden/>
              </w:rPr>
            </w:r>
            <w:r w:rsidR="00F3467C">
              <w:rPr>
                <w:noProof/>
                <w:webHidden/>
              </w:rPr>
              <w:fldChar w:fldCharType="separate"/>
            </w:r>
            <w:r w:rsidR="00F3467C">
              <w:rPr>
                <w:noProof/>
                <w:webHidden/>
              </w:rPr>
              <w:t>9</w:t>
            </w:r>
            <w:r w:rsidR="00F3467C">
              <w:rPr>
                <w:noProof/>
                <w:webHidden/>
              </w:rPr>
              <w:fldChar w:fldCharType="end"/>
            </w:r>
          </w:hyperlink>
        </w:p>
        <w:p w14:paraId="41B1E774" w14:textId="77777777" w:rsidR="00F3467C" w:rsidRDefault="001472D7">
          <w:pPr>
            <w:pStyle w:val="TOC1"/>
            <w:rPr>
              <w:rFonts w:asciiTheme="minorHAnsi" w:eastAsiaTheme="minorEastAsia" w:hAnsiTheme="minorHAnsi" w:cstheme="minorBidi"/>
              <w:noProof/>
              <w:color w:val="auto"/>
              <w:lang w:eastAsia="nl-NL"/>
            </w:rPr>
          </w:pPr>
          <w:hyperlink w:anchor="_Toc522701431" w:history="1">
            <w:r w:rsidR="00F3467C" w:rsidRPr="009B1025">
              <w:rPr>
                <w:rStyle w:val="Hyperlink"/>
                <w:noProof/>
              </w:rPr>
              <w:t>5.</w:t>
            </w:r>
            <w:r w:rsidR="00F3467C">
              <w:rPr>
                <w:rFonts w:asciiTheme="minorHAnsi" w:eastAsiaTheme="minorEastAsia" w:hAnsiTheme="minorHAnsi" w:cstheme="minorBidi"/>
                <w:noProof/>
                <w:color w:val="auto"/>
                <w:lang w:eastAsia="nl-NL"/>
              </w:rPr>
              <w:tab/>
            </w:r>
            <w:r w:rsidR="00F3467C" w:rsidRPr="009B1025">
              <w:rPr>
                <w:rStyle w:val="Hyperlink"/>
                <w:noProof/>
              </w:rPr>
              <w:t>Reverse neutrophil migration</w:t>
            </w:r>
            <w:r w:rsidR="00F3467C">
              <w:rPr>
                <w:noProof/>
                <w:webHidden/>
              </w:rPr>
              <w:tab/>
            </w:r>
            <w:r w:rsidR="00F3467C">
              <w:rPr>
                <w:noProof/>
                <w:webHidden/>
              </w:rPr>
              <w:fldChar w:fldCharType="begin"/>
            </w:r>
            <w:r w:rsidR="00F3467C">
              <w:rPr>
                <w:noProof/>
                <w:webHidden/>
              </w:rPr>
              <w:instrText xml:space="preserve"> PAGEREF _Toc522701431 \h </w:instrText>
            </w:r>
            <w:r w:rsidR="00F3467C">
              <w:rPr>
                <w:noProof/>
                <w:webHidden/>
              </w:rPr>
            </w:r>
            <w:r w:rsidR="00F3467C">
              <w:rPr>
                <w:noProof/>
                <w:webHidden/>
              </w:rPr>
              <w:fldChar w:fldCharType="separate"/>
            </w:r>
            <w:r w:rsidR="00F3467C">
              <w:rPr>
                <w:noProof/>
                <w:webHidden/>
              </w:rPr>
              <w:t>10</w:t>
            </w:r>
            <w:r w:rsidR="00F3467C">
              <w:rPr>
                <w:noProof/>
                <w:webHidden/>
              </w:rPr>
              <w:fldChar w:fldCharType="end"/>
            </w:r>
          </w:hyperlink>
        </w:p>
        <w:p w14:paraId="61091871" w14:textId="77777777" w:rsidR="00F3467C" w:rsidRDefault="001472D7">
          <w:pPr>
            <w:pStyle w:val="TOC1"/>
            <w:rPr>
              <w:rFonts w:asciiTheme="minorHAnsi" w:eastAsiaTheme="minorEastAsia" w:hAnsiTheme="minorHAnsi" w:cstheme="minorBidi"/>
              <w:noProof/>
              <w:color w:val="auto"/>
              <w:lang w:eastAsia="nl-NL"/>
            </w:rPr>
          </w:pPr>
          <w:hyperlink w:anchor="_Toc522701432" w:history="1">
            <w:r w:rsidR="00F3467C" w:rsidRPr="009B1025">
              <w:rPr>
                <w:rStyle w:val="Hyperlink"/>
                <w:noProof/>
              </w:rPr>
              <w:t>6.</w:t>
            </w:r>
            <w:r w:rsidR="00F3467C">
              <w:rPr>
                <w:rFonts w:asciiTheme="minorHAnsi" w:eastAsiaTheme="minorEastAsia" w:hAnsiTheme="minorHAnsi" w:cstheme="minorBidi"/>
                <w:noProof/>
                <w:color w:val="auto"/>
                <w:lang w:eastAsia="nl-NL"/>
              </w:rPr>
              <w:tab/>
            </w:r>
            <w:r w:rsidR="00F3467C" w:rsidRPr="009B1025">
              <w:rPr>
                <w:rStyle w:val="Hyperlink"/>
                <w:noProof/>
              </w:rPr>
              <w:t>Chemoattractants</w:t>
            </w:r>
            <w:r w:rsidR="00F3467C">
              <w:rPr>
                <w:noProof/>
                <w:webHidden/>
              </w:rPr>
              <w:tab/>
            </w:r>
            <w:r w:rsidR="00F3467C">
              <w:rPr>
                <w:noProof/>
                <w:webHidden/>
              </w:rPr>
              <w:fldChar w:fldCharType="begin"/>
            </w:r>
            <w:r w:rsidR="00F3467C">
              <w:rPr>
                <w:noProof/>
                <w:webHidden/>
              </w:rPr>
              <w:instrText xml:space="preserve"> PAGEREF _Toc522701432 \h </w:instrText>
            </w:r>
            <w:r w:rsidR="00F3467C">
              <w:rPr>
                <w:noProof/>
                <w:webHidden/>
              </w:rPr>
            </w:r>
            <w:r w:rsidR="00F3467C">
              <w:rPr>
                <w:noProof/>
                <w:webHidden/>
              </w:rPr>
              <w:fldChar w:fldCharType="separate"/>
            </w:r>
            <w:r w:rsidR="00F3467C">
              <w:rPr>
                <w:noProof/>
                <w:webHidden/>
              </w:rPr>
              <w:t>10</w:t>
            </w:r>
            <w:r w:rsidR="00F3467C">
              <w:rPr>
                <w:noProof/>
                <w:webHidden/>
              </w:rPr>
              <w:fldChar w:fldCharType="end"/>
            </w:r>
          </w:hyperlink>
        </w:p>
        <w:p w14:paraId="34FB95F2" w14:textId="77777777" w:rsidR="00F3467C" w:rsidRDefault="001472D7">
          <w:pPr>
            <w:pStyle w:val="TOC2"/>
            <w:rPr>
              <w:rFonts w:asciiTheme="minorHAnsi" w:eastAsiaTheme="minorEastAsia" w:hAnsiTheme="minorHAnsi" w:cstheme="minorBidi"/>
              <w:noProof/>
              <w:color w:val="auto"/>
              <w:lang w:eastAsia="nl-NL"/>
            </w:rPr>
          </w:pPr>
          <w:hyperlink w:anchor="_Toc522701433" w:history="1">
            <w:r w:rsidR="00F3467C" w:rsidRPr="009B1025">
              <w:rPr>
                <w:rStyle w:val="Hyperlink"/>
                <w:noProof/>
                <w:lang w:val="en-US"/>
              </w:rPr>
              <w:t>6.1 Chemokines</w:t>
            </w:r>
            <w:r w:rsidR="00F3467C">
              <w:rPr>
                <w:noProof/>
                <w:webHidden/>
              </w:rPr>
              <w:tab/>
            </w:r>
            <w:r w:rsidR="00F3467C">
              <w:rPr>
                <w:noProof/>
                <w:webHidden/>
              </w:rPr>
              <w:fldChar w:fldCharType="begin"/>
            </w:r>
            <w:r w:rsidR="00F3467C">
              <w:rPr>
                <w:noProof/>
                <w:webHidden/>
              </w:rPr>
              <w:instrText xml:space="preserve"> PAGEREF _Toc522701433 \h </w:instrText>
            </w:r>
            <w:r w:rsidR="00F3467C">
              <w:rPr>
                <w:noProof/>
                <w:webHidden/>
              </w:rPr>
            </w:r>
            <w:r w:rsidR="00F3467C">
              <w:rPr>
                <w:noProof/>
                <w:webHidden/>
              </w:rPr>
              <w:fldChar w:fldCharType="separate"/>
            </w:r>
            <w:r w:rsidR="00F3467C">
              <w:rPr>
                <w:noProof/>
                <w:webHidden/>
              </w:rPr>
              <w:t>11</w:t>
            </w:r>
            <w:r w:rsidR="00F3467C">
              <w:rPr>
                <w:noProof/>
                <w:webHidden/>
              </w:rPr>
              <w:fldChar w:fldCharType="end"/>
            </w:r>
          </w:hyperlink>
        </w:p>
        <w:p w14:paraId="32B43829" w14:textId="77777777" w:rsidR="00F3467C" w:rsidRDefault="001472D7">
          <w:pPr>
            <w:pStyle w:val="TOC1"/>
            <w:rPr>
              <w:rFonts w:asciiTheme="minorHAnsi" w:eastAsiaTheme="minorEastAsia" w:hAnsiTheme="minorHAnsi" w:cstheme="minorBidi"/>
              <w:noProof/>
              <w:color w:val="auto"/>
              <w:lang w:eastAsia="nl-NL"/>
            </w:rPr>
          </w:pPr>
          <w:hyperlink w:anchor="_Toc522701434" w:history="1">
            <w:r w:rsidR="00F3467C" w:rsidRPr="009B1025">
              <w:rPr>
                <w:rStyle w:val="Hyperlink"/>
                <w:noProof/>
              </w:rPr>
              <w:t>7.</w:t>
            </w:r>
            <w:r w:rsidR="00F3467C">
              <w:rPr>
                <w:rFonts w:asciiTheme="minorHAnsi" w:eastAsiaTheme="minorEastAsia" w:hAnsiTheme="minorHAnsi" w:cstheme="minorBidi"/>
                <w:noProof/>
                <w:color w:val="auto"/>
                <w:lang w:eastAsia="nl-NL"/>
              </w:rPr>
              <w:tab/>
            </w:r>
            <w:r w:rsidR="00F3467C" w:rsidRPr="009B1025">
              <w:rPr>
                <w:rStyle w:val="Hyperlink"/>
                <w:noProof/>
              </w:rPr>
              <w:t>The type of inflammation on neutrophil recruitment</w:t>
            </w:r>
            <w:r w:rsidR="00F3467C">
              <w:rPr>
                <w:noProof/>
                <w:webHidden/>
              </w:rPr>
              <w:tab/>
            </w:r>
            <w:r w:rsidR="00F3467C">
              <w:rPr>
                <w:noProof/>
                <w:webHidden/>
              </w:rPr>
              <w:fldChar w:fldCharType="begin"/>
            </w:r>
            <w:r w:rsidR="00F3467C">
              <w:rPr>
                <w:noProof/>
                <w:webHidden/>
              </w:rPr>
              <w:instrText xml:space="preserve"> PAGEREF _Toc522701434 \h </w:instrText>
            </w:r>
            <w:r w:rsidR="00F3467C">
              <w:rPr>
                <w:noProof/>
                <w:webHidden/>
              </w:rPr>
            </w:r>
            <w:r w:rsidR="00F3467C">
              <w:rPr>
                <w:noProof/>
                <w:webHidden/>
              </w:rPr>
              <w:fldChar w:fldCharType="separate"/>
            </w:r>
            <w:r w:rsidR="00F3467C">
              <w:rPr>
                <w:noProof/>
                <w:webHidden/>
              </w:rPr>
              <w:t>12</w:t>
            </w:r>
            <w:r w:rsidR="00F3467C">
              <w:rPr>
                <w:noProof/>
                <w:webHidden/>
              </w:rPr>
              <w:fldChar w:fldCharType="end"/>
            </w:r>
          </w:hyperlink>
        </w:p>
        <w:p w14:paraId="46DB4F2A" w14:textId="77777777" w:rsidR="00F3467C" w:rsidRDefault="001472D7">
          <w:pPr>
            <w:pStyle w:val="TOC1"/>
            <w:rPr>
              <w:rFonts w:asciiTheme="minorHAnsi" w:eastAsiaTheme="minorEastAsia" w:hAnsiTheme="minorHAnsi" w:cstheme="minorBidi"/>
              <w:noProof/>
              <w:color w:val="auto"/>
              <w:lang w:eastAsia="nl-NL"/>
            </w:rPr>
          </w:pPr>
          <w:hyperlink w:anchor="_Toc522701435" w:history="1">
            <w:r w:rsidR="00F3467C" w:rsidRPr="009B1025">
              <w:rPr>
                <w:rStyle w:val="Hyperlink"/>
                <w:noProof/>
              </w:rPr>
              <w:t>8.</w:t>
            </w:r>
            <w:r w:rsidR="00F3467C">
              <w:rPr>
                <w:rFonts w:asciiTheme="minorHAnsi" w:eastAsiaTheme="minorEastAsia" w:hAnsiTheme="minorHAnsi" w:cstheme="minorBidi"/>
                <w:noProof/>
                <w:color w:val="auto"/>
                <w:lang w:eastAsia="nl-NL"/>
              </w:rPr>
              <w:tab/>
            </w:r>
            <w:r w:rsidR="00F3467C" w:rsidRPr="009B1025">
              <w:rPr>
                <w:rStyle w:val="Hyperlink"/>
                <w:noProof/>
              </w:rPr>
              <w:t>Pharmaceutical applications</w:t>
            </w:r>
            <w:r w:rsidR="00F3467C">
              <w:rPr>
                <w:noProof/>
                <w:webHidden/>
              </w:rPr>
              <w:tab/>
            </w:r>
            <w:r w:rsidR="00F3467C">
              <w:rPr>
                <w:noProof/>
                <w:webHidden/>
              </w:rPr>
              <w:fldChar w:fldCharType="begin"/>
            </w:r>
            <w:r w:rsidR="00F3467C">
              <w:rPr>
                <w:noProof/>
                <w:webHidden/>
              </w:rPr>
              <w:instrText xml:space="preserve"> PAGEREF _Toc522701435 \h </w:instrText>
            </w:r>
            <w:r w:rsidR="00F3467C">
              <w:rPr>
                <w:noProof/>
                <w:webHidden/>
              </w:rPr>
            </w:r>
            <w:r w:rsidR="00F3467C">
              <w:rPr>
                <w:noProof/>
                <w:webHidden/>
              </w:rPr>
              <w:fldChar w:fldCharType="separate"/>
            </w:r>
            <w:r w:rsidR="00F3467C">
              <w:rPr>
                <w:noProof/>
                <w:webHidden/>
              </w:rPr>
              <w:t>12</w:t>
            </w:r>
            <w:r w:rsidR="00F3467C">
              <w:rPr>
                <w:noProof/>
                <w:webHidden/>
              </w:rPr>
              <w:fldChar w:fldCharType="end"/>
            </w:r>
          </w:hyperlink>
        </w:p>
        <w:p w14:paraId="6678E907" w14:textId="77777777" w:rsidR="00F3467C" w:rsidRDefault="001472D7">
          <w:pPr>
            <w:pStyle w:val="TOC2"/>
            <w:rPr>
              <w:rFonts w:asciiTheme="minorHAnsi" w:eastAsiaTheme="minorEastAsia" w:hAnsiTheme="minorHAnsi" w:cstheme="minorBidi"/>
              <w:noProof/>
              <w:color w:val="auto"/>
              <w:lang w:eastAsia="nl-NL"/>
            </w:rPr>
          </w:pPr>
          <w:hyperlink w:anchor="_Toc522701436" w:history="1">
            <w:r w:rsidR="00F3467C" w:rsidRPr="009B1025">
              <w:rPr>
                <w:rStyle w:val="Hyperlink"/>
                <w:noProof/>
                <w:lang w:val="en-GB"/>
              </w:rPr>
              <w:t>8.1 Targeting neutrophils to inhibit their inflammatory response in chronic diseases</w:t>
            </w:r>
            <w:r w:rsidR="00F3467C">
              <w:rPr>
                <w:noProof/>
                <w:webHidden/>
              </w:rPr>
              <w:tab/>
            </w:r>
            <w:r w:rsidR="00F3467C">
              <w:rPr>
                <w:noProof/>
                <w:webHidden/>
              </w:rPr>
              <w:fldChar w:fldCharType="begin"/>
            </w:r>
            <w:r w:rsidR="00F3467C">
              <w:rPr>
                <w:noProof/>
                <w:webHidden/>
              </w:rPr>
              <w:instrText xml:space="preserve"> PAGEREF _Toc522701436 \h </w:instrText>
            </w:r>
            <w:r w:rsidR="00F3467C">
              <w:rPr>
                <w:noProof/>
                <w:webHidden/>
              </w:rPr>
            </w:r>
            <w:r w:rsidR="00F3467C">
              <w:rPr>
                <w:noProof/>
                <w:webHidden/>
              </w:rPr>
              <w:fldChar w:fldCharType="separate"/>
            </w:r>
            <w:r w:rsidR="00F3467C">
              <w:rPr>
                <w:noProof/>
                <w:webHidden/>
              </w:rPr>
              <w:t>12</w:t>
            </w:r>
            <w:r w:rsidR="00F3467C">
              <w:rPr>
                <w:noProof/>
                <w:webHidden/>
              </w:rPr>
              <w:fldChar w:fldCharType="end"/>
            </w:r>
          </w:hyperlink>
        </w:p>
        <w:p w14:paraId="4790AB87" w14:textId="77777777" w:rsidR="00F3467C" w:rsidRDefault="001472D7">
          <w:pPr>
            <w:pStyle w:val="TOC2"/>
            <w:rPr>
              <w:rFonts w:asciiTheme="minorHAnsi" w:eastAsiaTheme="minorEastAsia" w:hAnsiTheme="minorHAnsi" w:cstheme="minorBidi"/>
              <w:noProof/>
              <w:color w:val="auto"/>
              <w:lang w:eastAsia="nl-NL"/>
            </w:rPr>
          </w:pPr>
          <w:hyperlink w:anchor="_Toc522701437" w:history="1">
            <w:r w:rsidR="00F3467C" w:rsidRPr="009B1025">
              <w:rPr>
                <w:rStyle w:val="Hyperlink"/>
                <w:noProof/>
                <w:lang w:val="en-US"/>
              </w:rPr>
              <w:t>8.2 Using neutrophils for a cell based drug delivery system</w:t>
            </w:r>
            <w:r w:rsidR="00F3467C">
              <w:rPr>
                <w:noProof/>
                <w:webHidden/>
              </w:rPr>
              <w:tab/>
            </w:r>
            <w:r w:rsidR="00F3467C">
              <w:rPr>
                <w:noProof/>
                <w:webHidden/>
              </w:rPr>
              <w:fldChar w:fldCharType="begin"/>
            </w:r>
            <w:r w:rsidR="00F3467C">
              <w:rPr>
                <w:noProof/>
                <w:webHidden/>
              </w:rPr>
              <w:instrText xml:space="preserve"> PAGEREF _Toc522701437 \h </w:instrText>
            </w:r>
            <w:r w:rsidR="00F3467C">
              <w:rPr>
                <w:noProof/>
                <w:webHidden/>
              </w:rPr>
            </w:r>
            <w:r w:rsidR="00F3467C">
              <w:rPr>
                <w:noProof/>
                <w:webHidden/>
              </w:rPr>
              <w:fldChar w:fldCharType="separate"/>
            </w:r>
            <w:r w:rsidR="00F3467C">
              <w:rPr>
                <w:noProof/>
                <w:webHidden/>
              </w:rPr>
              <w:t>13</w:t>
            </w:r>
            <w:r w:rsidR="00F3467C">
              <w:rPr>
                <w:noProof/>
                <w:webHidden/>
              </w:rPr>
              <w:fldChar w:fldCharType="end"/>
            </w:r>
          </w:hyperlink>
        </w:p>
        <w:p w14:paraId="141128CC" w14:textId="77777777" w:rsidR="00F3467C" w:rsidRDefault="001472D7">
          <w:pPr>
            <w:pStyle w:val="TOC1"/>
            <w:rPr>
              <w:rFonts w:asciiTheme="minorHAnsi" w:eastAsiaTheme="minorEastAsia" w:hAnsiTheme="minorHAnsi" w:cstheme="minorBidi"/>
              <w:noProof/>
              <w:color w:val="auto"/>
              <w:lang w:eastAsia="nl-NL"/>
            </w:rPr>
          </w:pPr>
          <w:hyperlink w:anchor="_Toc522701438" w:history="1">
            <w:r w:rsidR="00F3467C" w:rsidRPr="009B1025">
              <w:rPr>
                <w:rStyle w:val="Hyperlink"/>
                <w:noProof/>
              </w:rPr>
              <w:t>9.</w:t>
            </w:r>
            <w:r w:rsidR="00F3467C">
              <w:rPr>
                <w:rFonts w:asciiTheme="minorHAnsi" w:eastAsiaTheme="minorEastAsia" w:hAnsiTheme="minorHAnsi" w:cstheme="minorBidi"/>
                <w:noProof/>
                <w:color w:val="auto"/>
                <w:lang w:eastAsia="nl-NL"/>
              </w:rPr>
              <w:tab/>
            </w:r>
            <w:r w:rsidR="00F3467C" w:rsidRPr="009B1025">
              <w:rPr>
                <w:rStyle w:val="Hyperlink"/>
                <w:noProof/>
              </w:rPr>
              <w:t>Conclusion</w:t>
            </w:r>
            <w:r w:rsidR="00F3467C">
              <w:rPr>
                <w:noProof/>
                <w:webHidden/>
              </w:rPr>
              <w:tab/>
            </w:r>
            <w:r w:rsidR="00F3467C">
              <w:rPr>
                <w:noProof/>
                <w:webHidden/>
              </w:rPr>
              <w:fldChar w:fldCharType="begin"/>
            </w:r>
            <w:r w:rsidR="00F3467C">
              <w:rPr>
                <w:noProof/>
                <w:webHidden/>
              </w:rPr>
              <w:instrText xml:space="preserve"> PAGEREF _Toc522701438 \h </w:instrText>
            </w:r>
            <w:r w:rsidR="00F3467C">
              <w:rPr>
                <w:noProof/>
                <w:webHidden/>
              </w:rPr>
            </w:r>
            <w:r w:rsidR="00F3467C">
              <w:rPr>
                <w:noProof/>
                <w:webHidden/>
              </w:rPr>
              <w:fldChar w:fldCharType="separate"/>
            </w:r>
            <w:r w:rsidR="00F3467C">
              <w:rPr>
                <w:noProof/>
                <w:webHidden/>
              </w:rPr>
              <w:t>14</w:t>
            </w:r>
            <w:r w:rsidR="00F3467C">
              <w:rPr>
                <w:noProof/>
                <w:webHidden/>
              </w:rPr>
              <w:fldChar w:fldCharType="end"/>
            </w:r>
          </w:hyperlink>
        </w:p>
        <w:p w14:paraId="7156C9E9" w14:textId="77777777" w:rsidR="00F3467C" w:rsidRDefault="001472D7">
          <w:pPr>
            <w:pStyle w:val="TOC1"/>
            <w:rPr>
              <w:rFonts w:asciiTheme="minorHAnsi" w:eastAsiaTheme="minorEastAsia" w:hAnsiTheme="minorHAnsi" w:cstheme="minorBidi"/>
              <w:noProof/>
              <w:color w:val="auto"/>
              <w:lang w:eastAsia="nl-NL"/>
            </w:rPr>
          </w:pPr>
          <w:hyperlink w:anchor="_Toc522701439" w:history="1">
            <w:r w:rsidR="00F3467C" w:rsidRPr="009B1025">
              <w:rPr>
                <w:rStyle w:val="Hyperlink"/>
                <w:noProof/>
              </w:rPr>
              <w:t>10.</w:t>
            </w:r>
            <w:r w:rsidR="00F3467C">
              <w:rPr>
                <w:rFonts w:asciiTheme="minorHAnsi" w:eastAsiaTheme="minorEastAsia" w:hAnsiTheme="minorHAnsi" w:cstheme="minorBidi"/>
                <w:noProof/>
                <w:color w:val="auto"/>
                <w:lang w:eastAsia="nl-NL"/>
              </w:rPr>
              <w:tab/>
            </w:r>
            <w:r w:rsidR="00F3467C" w:rsidRPr="009B1025">
              <w:rPr>
                <w:rStyle w:val="Hyperlink"/>
                <w:noProof/>
              </w:rPr>
              <w:t>References</w:t>
            </w:r>
            <w:r w:rsidR="00F3467C">
              <w:rPr>
                <w:noProof/>
                <w:webHidden/>
              </w:rPr>
              <w:tab/>
            </w:r>
            <w:r w:rsidR="00F3467C">
              <w:rPr>
                <w:noProof/>
                <w:webHidden/>
              </w:rPr>
              <w:fldChar w:fldCharType="begin"/>
            </w:r>
            <w:r w:rsidR="00F3467C">
              <w:rPr>
                <w:noProof/>
                <w:webHidden/>
              </w:rPr>
              <w:instrText xml:space="preserve"> PAGEREF _Toc522701439 \h </w:instrText>
            </w:r>
            <w:r w:rsidR="00F3467C">
              <w:rPr>
                <w:noProof/>
                <w:webHidden/>
              </w:rPr>
            </w:r>
            <w:r w:rsidR="00F3467C">
              <w:rPr>
                <w:noProof/>
                <w:webHidden/>
              </w:rPr>
              <w:fldChar w:fldCharType="separate"/>
            </w:r>
            <w:r w:rsidR="00F3467C">
              <w:rPr>
                <w:noProof/>
                <w:webHidden/>
              </w:rPr>
              <w:t>15</w:t>
            </w:r>
            <w:r w:rsidR="00F3467C">
              <w:rPr>
                <w:noProof/>
                <w:webHidden/>
              </w:rPr>
              <w:fldChar w:fldCharType="end"/>
            </w:r>
          </w:hyperlink>
        </w:p>
        <w:p w14:paraId="7DDCB77B" w14:textId="3F2186A7" w:rsidR="00C14C65" w:rsidRDefault="00C14C65">
          <w:r>
            <w:rPr>
              <w:b/>
              <w:bCs/>
              <w:noProof/>
            </w:rPr>
            <w:fldChar w:fldCharType="end"/>
          </w:r>
        </w:p>
      </w:sdtContent>
    </w:sdt>
    <w:p w14:paraId="20581DEE" w14:textId="49A78FD7" w:rsidR="00C14C65" w:rsidRPr="004919F0" w:rsidRDefault="00D83267">
      <w:r>
        <w:br w:type="page"/>
      </w:r>
    </w:p>
    <w:p w14:paraId="1817596E" w14:textId="709D16C2" w:rsidR="00987AF5" w:rsidRPr="002254C4" w:rsidRDefault="00987AF5" w:rsidP="002F7529">
      <w:pPr>
        <w:pStyle w:val="Heading1"/>
        <w:numPr>
          <w:ilvl w:val="0"/>
          <w:numId w:val="11"/>
        </w:numPr>
        <w:ind w:left="426" w:hanging="426"/>
      </w:pPr>
      <w:bookmarkStart w:id="4" w:name="_Toc522701421"/>
      <w:r w:rsidRPr="002254C4">
        <w:lastRenderedPageBreak/>
        <w:t>Abstract</w:t>
      </w:r>
      <w:bookmarkEnd w:id="4"/>
    </w:p>
    <w:p w14:paraId="603B233C" w14:textId="1A86C501" w:rsidR="0087443C" w:rsidRPr="00927092" w:rsidRDefault="00927092" w:rsidP="0087443C">
      <w:pPr>
        <w:pStyle w:val="NoSpacing"/>
        <w:spacing w:line="276" w:lineRule="auto"/>
        <w:jc w:val="both"/>
      </w:pPr>
      <w:r w:rsidRPr="00927092">
        <w:t xml:space="preserve">The neutrophil is usually the first recruiter of the innate immune system </w:t>
      </w:r>
      <w:r>
        <w:t>to</w:t>
      </w:r>
      <w:r w:rsidR="00232784">
        <w:t xml:space="preserve"> fight</w:t>
      </w:r>
      <w:r>
        <w:t xml:space="preserve"> inflammation</w:t>
      </w:r>
      <w:r w:rsidR="00CC008E">
        <w:t xml:space="preserve"> and </w:t>
      </w:r>
      <w:r w:rsidR="00B400CF">
        <w:t>possess</w:t>
      </w:r>
      <w:r w:rsidR="00CC008E">
        <w:t xml:space="preserve"> several killing mechanisms to eliminate pathogens</w:t>
      </w:r>
      <w:r>
        <w:t xml:space="preserve">. The movement of the neutrophil consists of a multiple step recruitment cascade </w:t>
      </w:r>
      <w:r w:rsidR="00B82185">
        <w:t xml:space="preserve">involving tethering, rolling, adhesion, crawling and transmigration </w:t>
      </w:r>
      <w:r>
        <w:t xml:space="preserve">and is regulated by chemotactic molecules. </w:t>
      </w:r>
      <w:r w:rsidR="00EB0BA3">
        <w:t xml:space="preserve">This process is unbalanced in </w:t>
      </w:r>
      <w:r w:rsidR="00104E3F">
        <w:t>some diseases where these chemotactic molecules are overproduced and thereby res</w:t>
      </w:r>
      <w:r w:rsidR="00EB0BA3">
        <w:t xml:space="preserve">ulting in chronic inflammation. </w:t>
      </w:r>
      <w:r w:rsidR="003938FF">
        <w:t>T</w:t>
      </w:r>
      <w:r w:rsidR="0087443C">
        <w:t xml:space="preserve">he central objective </w:t>
      </w:r>
      <w:r w:rsidR="009351E6">
        <w:t xml:space="preserve">of this essay is </w:t>
      </w:r>
      <w:r w:rsidR="003938FF">
        <w:t xml:space="preserve">how chemotaxis could be used as a target </w:t>
      </w:r>
      <w:r w:rsidR="004F6EF1">
        <w:t xml:space="preserve">to inhibit </w:t>
      </w:r>
      <w:r w:rsidR="0046230A">
        <w:t xml:space="preserve">neutrophil recruitment </w:t>
      </w:r>
      <w:r w:rsidR="004F6EF1">
        <w:t xml:space="preserve">in </w:t>
      </w:r>
      <w:r w:rsidR="003938FF">
        <w:t xml:space="preserve">pharmaceutical applications </w:t>
      </w:r>
      <w:r w:rsidR="004F6EF1">
        <w:t>for</w:t>
      </w:r>
      <w:r w:rsidR="003938FF">
        <w:t xml:space="preserve"> chronic diseases</w:t>
      </w:r>
      <w:r w:rsidR="00E87404">
        <w:t xml:space="preserve"> where the innate immune system is in overdrive</w:t>
      </w:r>
      <w:r w:rsidR="003938FF">
        <w:t xml:space="preserve">. </w:t>
      </w:r>
      <w:r w:rsidR="006C5A41">
        <w:t xml:space="preserve">It was found that chemokine receptors could be inhibited by specific antagonists and therefore blocking the neutrophil recruitment to inflammation. Additionally, </w:t>
      </w:r>
      <w:r w:rsidR="0097102F">
        <w:t>other approaches</w:t>
      </w:r>
      <w:r w:rsidR="00EC5D64">
        <w:t xml:space="preserve"> using neutrophils could </w:t>
      </w:r>
      <w:r w:rsidR="006C5A41">
        <w:t xml:space="preserve">also </w:t>
      </w:r>
      <w:r w:rsidR="00EC5D64">
        <w:t xml:space="preserve">be utilized </w:t>
      </w:r>
      <w:r w:rsidR="0097102F">
        <w:t xml:space="preserve">for the treatment of </w:t>
      </w:r>
      <w:r w:rsidR="00EC5D64">
        <w:t xml:space="preserve">disease. </w:t>
      </w:r>
      <w:r w:rsidR="006C5A41">
        <w:t xml:space="preserve">Unfortunately, </w:t>
      </w:r>
      <w:r w:rsidR="0081373F">
        <w:t>t</w:t>
      </w:r>
      <w:r w:rsidR="00EE079A">
        <w:t>here are still several obstacles that need to be</w:t>
      </w:r>
      <w:r w:rsidR="00EC5D64">
        <w:t xml:space="preserve"> overcome before </w:t>
      </w:r>
      <w:r w:rsidR="006C5A41">
        <w:t>this</w:t>
      </w:r>
      <w:r w:rsidR="00EC5D64">
        <w:t xml:space="preserve"> can be applied </w:t>
      </w:r>
      <w:r w:rsidR="002254C4">
        <w:t xml:space="preserve">to </w:t>
      </w:r>
      <w:r w:rsidR="006C5A41">
        <w:t>fight disease.</w:t>
      </w:r>
    </w:p>
    <w:p w14:paraId="5A117375" w14:textId="77777777" w:rsidR="00987AF5" w:rsidRDefault="00987AF5" w:rsidP="00987AF5">
      <w:pPr>
        <w:pStyle w:val="NoSpacing"/>
      </w:pPr>
    </w:p>
    <w:p w14:paraId="5F968FFC" w14:textId="77777777" w:rsidR="009351E6" w:rsidRDefault="009351E6" w:rsidP="00987AF5">
      <w:pPr>
        <w:pStyle w:val="NoSpacing"/>
      </w:pPr>
    </w:p>
    <w:p w14:paraId="3364CB00" w14:textId="77777777" w:rsidR="00C14C65" w:rsidRPr="0087443C" w:rsidRDefault="00C14C65" w:rsidP="00987AF5">
      <w:pPr>
        <w:pStyle w:val="NoSpacing"/>
      </w:pPr>
    </w:p>
    <w:p w14:paraId="6A874211" w14:textId="2DA224D4" w:rsidR="00DB554B" w:rsidRPr="002254C4" w:rsidRDefault="00DB554B" w:rsidP="002F7529">
      <w:pPr>
        <w:pStyle w:val="Heading1"/>
        <w:numPr>
          <w:ilvl w:val="0"/>
          <w:numId w:val="11"/>
        </w:numPr>
        <w:spacing w:line="276" w:lineRule="auto"/>
        <w:ind w:left="426"/>
      </w:pPr>
      <w:bookmarkStart w:id="5" w:name="_Toc522701422"/>
      <w:r w:rsidRPr="002254C4">
        <w:t>Introduction</w:t>
      </w:r>
      <w:bookmarkEnd w:id="5"/>
    </w:p>
    <w:p w14:paraId="72659C18" w14:textId="5DB98135" w:rsidR="00370F94" w:rsidRDefault="00271BD4" w:rsidP="0091115A">
      <w:pPr>
        <w:pStyle w:val="NoSpacing"/>
        <w:spacing w:line="276" w:lineRule="auto"/>
        <w:jc w:val="both"/>
      </w:pPr>
      <w:r>
        <w:t>Fighting inflammation is a vital p</w:t>
      </w:r>
      <w:r w:rsidR="009351E6">
        <w:t xml:space="preserve">art of the innate immune system. </w:t>
      </w:r>
      <w:r w:rsidR="003769AD">
        <w:t>The innate immune system consists mainly of n</w:t>
      </w:r>
      <w:r w:rsidR="004E73D7">
        <w:t xml:space="preserve">eutrophils </w:t>
      </w:r>
      <w:r w:rsidR="00E44268">
        <w:t>which are</w:t>
      </w:r>
      <w:r w:rsidR="004E73D7">
        <w:t xml:space="preserve"> the most abundant innate</w:t>
      </w:r>
      <w:r w:rsidR="003769AD">
        <w:t xml:space="preserve"> immune cells. They </w:t>
      </w:r>
      <w:r w:rsidR="004E73D7">
        <w:t>are typically the first immune cells to be recruited to an inflam</w:t>
      </w:r>
      <w:r w:rsidR="003769AD">
        <w:t>matory site and</w:t>
      </w:r>
      <w:r w:rsidR="004E73D7">
        <w:t xml:space="preserve"> possess multiple methods of eliminating pathogens</w:t>
      </w:r>
      <w:r w:rsidR="003769AD">
        <w:t xml:space="preserve">. However, they must first move to the site of inflammation. </w:t>
      </w:r>
      <w:r w:rsidR="00370F94">
        <w:t xml:space="preserve">The neutrophil recruitment </w:t>
      </w:r>
      <w:r w:rsidR="00510739">
        <w:t xml:space="preserve">includes a multiple step </w:t>
      </w:r>
      <w:r w:rsidR="00370F94">
        <w:t xml:space="preserve">cascade </w:t>
      </w:r>
      <w:r w:rsidR="00510739">
        <w:t xml:space="preserve">which </w:t>
      </w:r>
      <w:r w:rsidR="00370F94">
        <w:t xml:space="preserve">is regulated </w:t>
      </w:r>
      <w:r w:rsidR="00510739">
        <w:t xml:space="preserve">by chemotaxis. </w:t>
      </w:r>
      <w:r w:rsidR="004C6482">
        <w:fldChar w:fldCharType="begin" w:fldLock="1"/>
      </w:r>
      <w:r w:rsidR="00713663">
        <w:instrText>ADDIN CSL_CITATION { "citationItems" : [ { "id" : "ITEM-1", "itemData" : { "DOI" : "10.1038/nri3399", "ISBN" : "1474-1741 (Electronic)\\r1474-1733 (Linking)", "PMID" : "23435331", "abstract" : "Neutrophils have traditionally been thought of as simple foot soldiers of the innate immune system with a restricted set of pro-inflammatory functions. More recently, it has become apparent that neutrophils are, in fact, complex cells capable of a vast array of specialized functions. Although neutrophils are undoubtedly major effectors of acute inflammation, several lines of evidence indicate that they also contribute to chronic inflammatory conditions and adaptive immune responses. Here, we discuss the key features of the life of a neutrophil, from its release from bone marrow to its death. We discuss the possible existence of different neutrophil subsets and their putative anti-inflammatory roles. We focus on how neutrophils are recruited to infected or injured tissues and describe differences in neutrophil recruitment between different tissues. Finally, we explain the mechanisms that are used by neutrophils to promote protective or pathological immune responses at different sites.", "author" : [ { "dropping-particle" : "", "family" : "Kolaczkowska", "given" : "Elzbieta", "non-dropping-particle" : "", "parse-names" : false, "suffix" : "" }, { "dropping-particle" : "", "family" : "Kubes", "given" : "Paul", "non-dropping-particle" : "", "parse-names" : false, "suffix" : "" } ], "container-title" : "Nature Reviews Immunology", "id" : "ITEM-1", "issued" : { "date-parts" : [ [ "2013" ] ] }, "page" : "159-175", "title" : "Neutrophil recruitment and function in health and inflammation", "type" : "article-journal", "volume" : "13" }, "uris" : [ "http://www.mendeley.com/documents/?uuid=03b94331-0b59-3986-9ad0-c5cf9ba793ba" ] }, { "id" : "ITEM-2", "itemData" : { "DOI" : "10.1038/nri2156", "ISBN" : "1474-1741 (Electronic)\\n1474-1733 (Linking)", "PMID" : "17717539", "author" : [ { "dropping-particle" : "", "family" : "Ley", "given" : "Klaus", "non-dropping-particle" : "", "parse-names" : false, "suffix" : "" }, { "dropping-particle" : "", "family" : "Laudanna", "given" : "Carlo", "non-dropping-particle" : "", "parse-names" : false, "suffix" : "" }, { "dropping-particle" : "", "family" : "Cybulsky", "given" : "Myron I.", "non-dropping-particle" : "", "parse-names" : false, "suffix" : "" }, { "dropping-particle" : "", "family" : "Nourshargh", "given" : "Sussan", "non-dropping-particle" : "", "parse-names" : false, "suffix" : "" } ], "container-title" : "Nature Reviews Immunology", "id" : "ITEM-2", "issued" : { "date-parts" : [ [ "2007" ] ] }, "page" : "678-689", "title" : "Getting to the site of inflammation: The leukocyte adhesion cascade updated", "type" : "article-journal", "volume" : "7" }, "uris" : [ "http://www.mendeley.com/documents/?uuid=0bd5405c-4dd9-3fe8-8248-7843b3bc6093" ] } ], "mendeley" : { "formattedCitation" : "(1,2)", "plainTextFormattedCitation" : "(1,2)", "previouslyFormattedCitation" : "(1,2)" }, "properties" : {  }, "schema" : "https://github.com/citation-style-language/schema/raw/master/csl-citation.json" }</w:instrText>
      </w:r>
      <w:r w:rsidR="004C6482">
        <w:fldChar w:fldCharType="separate"/>
      </w:r>
      <w:r w:rsidR="004C6482" w:rsidRPr="004C6482">
        <w:rPr>
          <w:noProof/>
        </w:rPr>
        <w:t>(1,2)</w:t>
      </w:r>
      <w:r w:rsidR="004C6482">
        <w:fldChar w:fldCharType="end"/>
      </w:r>
      <w:r w:rsidR="004C6482">
        <w:t xml:space="preserve"> </w:t>
      </w:r>
      <w:r w:rsidR="0091115A">
        <w:t xml:space="preserve">Neutrophils can detect extracellular chemical gradients and move towards an increasing concentration of chemoattractants. </w:t>
      </w:r>
      <w:r w:rsidR="00370F94">
        <w:t>Chemoattractants such as chemokines play an important role in regulating neut</w:t>
      </w:r>
      <w:r w:rsidR="000131C1">
        <w:t>rophil trafficking in</w:t>
      </w:r>
      <w:r w:rsidR="00370F94">
        <w:t xml:space="preserve"> different phases of the neutrophil recruitment cascade. Chemokines are small molecules that act as proinflammatory mediators in the </w:t>
      </w:r>
      <w:r w:rsidR="00E94BCA">
        <w:t>navigation of n</w:t>
      </w:r>
      <w:r w:rsidR="00370F94">
        <w:t>eutrophil recruitment</w:t>
      </w:r>
      <w:r w:rsidR="00E94BCA">
        <w:t>.</w:t>
      </w:r>
      <w:r w:rsidR="00370F94">
        <w:t xml:space="preserve"> </w:t>
      </w:r>
      <w:r w:rsidR="00370F94">
        <w:fldChar w:fldCharType="begin" w:fldLock="1"/>
      </w:r>
      <w:r w:rsidR="00713663">
        <w:instrText>ADDIN CSL_CITATION { "citationItems" : [ { "id" : "ITEM-1", "itemData" : { "DOI" : "10.1002/eji.201142231", "ISBN" : "1521-4141 (Electronic)\\r0014-2980 (Linking)", "PMID" : "22359100", "author" : [ { "dropping-particle" : "", "family" : "Sanz", "given" : "Maria Jesus", "non-dropping-particle" : "", "parse-names" : false, "suffix" : "" }, { "dropping-particle" : "", "family" : "Kubes", "given" : "Paul", "non-dropping-particle" : "", "parse-names" : false, "suffix" : "" } ], "container-title" : "European Journal of Immunology", "id" : "ITEM-1", "issued" : { "date-parts" : [ [ "2012" ] ] }, "page" : "278-283", "title" : "Neutrophil-active chemokines in in vivo imaging of neutrophil trafficking", "type" : "article-journal", "volume" : "42" }, "uris" : [ "http://www.mendeley.com/documents/?uuid=5eb10231-0079-3870-970e-d8479c341f0f" ] } ], "mendeley" : { "formattedCitation" : "(3)", "plainTextFormattedCitation" : "(3)", "previouslyFormattedCitation" : "(3)" }, "properties" : {  }, "schema" : "https://github.com/citation-style-language/schema/raw/master/csl-citation.json" }</w:instrText>
      </w:r>
      <w:r w:rsidR="00370F94">
        <w:fldChar w:fldCharType="separate"/>
      </w:r>
      <w:r w:rsidR="004C6482" w:rsidRPr="004C6482">
        <w:rPr>
          <w:noProof/>
        </w:rPr>
        <w:t>(3)</w:t>
      </w:r>
      <w:r w:rsidR="00370F94">
        <w:fldChar w:fldCharType="end"/>
      </w:r>
    </w:p>
    <w:p w14:paraId="12961892" w14:textId="46D59B64" w:rsidR="00CA3666" w:rsidRPr="00271BD4" w:rsidRDefault="000E68D7" w:rsidP="00220EB0">
      <w:pPr>
        <w:pStyle w:val="NoSpacing"/>
        <w:spacing w:line="276" w:lineRule="auto"/>
        <w:jc w:val="both"/>
      </w:pPr>
      <w:r>
        <w:t xml:space="preserve">Some diseases, such as asthma, are of inflammatory nature where the innate immune system is in overdrive. </w:t>
      </w:r>
      <w:r w:rsidR="00220EB0">
        <w:t>In most chronic inflammation,</w:t>
      </w:r>
      <w:r>
        <w:t xml:space="preserve"> growth factors and proinflammatory cytokines are overproduced</w:t>
      </w:r>
      <w:r w:rsidR="00220EB0">
        <w:t xml:space="preserve"> and a</w:t>
      </w:r>
      <w:r>
        <w:t xml:space="preserve">s a result </w:t>
      </w:r>
      <w:r w:rsidR="00220EB0">
        <w:t xml:space="preserve">the </w:t>
      </w:r>
      <w:r>
        <w:t>neutrophils and other immune cells are recruited</w:t>
      </w:r>
      <w:r w:rsidR="00220EB0">
        <w:t xml:space="preserve">. </w:t>
      </w:r>
      <w:r w:rsidR="00220EB0">
        <w:fldChar w:fldCharType="begin" w:fldLock="1"/>
      </w:r>
      <w:r w:rsidR="00713663">
        <w:instrText>ADDIN CSL_CITATION { "citationItems" : [ { "id" : "ITEM-1", "itemData" : { "author" : [ { "dropping-particle" : "", "family" : "Holgate", "given" : "S T", "non-dropping-particle" : "", "parse-names" : false, "suffix" : "" } ], "container-title" : "Clinical and Experimental Allergy", "id" : "ITEM-1", "issued" : { "date-parts" : [ [ "1998" ] ] }, "page" : "97-103", "title" : "The inflammation-repair cycle in asthma: the pivotal role of the airway epithelium", "type" : "article-journal", "volume" : "28" }, "uris" : [ "http://www.mendeley.com/documents/?uuid=60c706ed-8bc3-33aa-b57c-da8f3d26067f" ] }, { "id" : "ITEM-2", "itemData" : { "author" : [ { "dropping-particle" : "", "family" : "Monteseir\u00edn", "given" : "J", "non-dropping-particle" : "", "parse-names" : false, "suffix" : "" } ], "container-title" : "J Investig Allergol Clin Immunol", "id" : "ITEM-2", "issued" : { "date-parts" : [ [ "2009" ] ] }, "page" : "340-354", "title" : "Neutrophils and Asthma", "type" : "article-journal", "volume" : "19" }, "uris" : [ "http://www.mendeley.com/documents/?uuid=19afe88b-1706-315a-8fcc-d10ec898e3b1" ] } ], "mendeley" : { "formattedCitation" : "(4,5)", "plainTextFormattedCitation" : "(4,5)", "previouslyFormattedCitation" : "(4,5)" }, "properties" : {  }, "schema" : "https://github.com/citation-style-language/schema/raw/master/csl-citation.json" }</w:instrText>
      </w:r>
      <w:r w:rsidR="00220EB0">
        <w:fldChar w:fldCharType="separate"/>
      </w:r>
      <w:r w:rsidR="004C6482" w:rsidRPr="004C6482">
        <w:rPr>
          <w:noProof/>
        </w:rPr>
        <w:t>(4,5)</w:t>
      </w:r>
      <w:r w:rsidR="00220EB0">
        <w:fldChar w:fldCharType="end"/>
      </w:r>
      <w:r w:rsidR="00220EB0">
        <w:t xml:space="preserve"> </w:t>
      </w:r>
      <w:proofErr w:type="gramStart"/>
      <w:r w:rsidR="00220EB0">
        <w:t>To</w:t>
      </w:r>
      <w:proofErr w:type="gramEnd"/>
      <w:r w:rsidR="00220EB0">
        <w:t xml:space="preserve"> stop this reaction inhibitors can be designed to block the pathway of neutrophil recruitment. </w:t>
      </w:r>
    </w:p>
    <w:p w14:paraId="3F5CF6D5" w14:textId="781DF796" w:rsidR="00EC5D64" w:rsidRDefault="00E9162D" w:rsidP="00805FBC">
      <w:pPr>
        <w:pStyle w:val="NoSpacing"/>
        <w:spacing w:line="276" w:lineRule="auto"/>
        <w:jc w:val="both"/>
      </w:pPr>
      <w:r>
        <w:rPr>
          <w:lang w:val="en-US"/>
        </w:rPr>
        <w:t>The main objective of this report is ho</w:t>
      </w:r>
      <w:r w:rsidR="00794017">
        <w:rPr>
          <w:lang w:val="en-US"/>
        </w:rPr>
        <w:t xml:space="preserve">w </w:t>
      </w:r>
      <w:r>
        <w:rPr>
          <w:lang w:val="en-US"/>
        </w:rPr>
        <w:t>chemotaxis can be u</w:t>
      </w:r>
      <w:r w:rsidR="00794017">
        <w:rPr>
          <w:lang w:val="en-US"/>
        </w:rPr>
        <w:t>tilize</w:t>
      </w:r>
      <w:r>
        <w:rPr>
          <w:lang w:val="en-US"/>
        </w:rPr>
        <w:t>d</w:t>
      </w:r>
      <w:r w:rsidR="008F46DC" w:rsidRPr="0019143F">
        <w:rPr>
          <w:lang w:val="en-US"/>
        </w:rPr>
        <w:t xml:space="preserve"> </w:t>
      </w:r>
      <w:r w:rsidR="008F46DC">
        <w:rPr>
          <w:lang w:val="en-US"/>
        </w:rPr>
        <w:t xml:space="preserve">in neutrophil </w:t>
      </w:r>
      <w:r>
        <w:rPr>
          <w:lang w:val="en-US"/>
        </w:rPr>
        <w:t xml:space="preserve">recruitment </w:t>
      </w:r>
      <w:r w:rsidR="008F46DC" w:rsidRPr="0019143F">
        <w:rPr>
          <w:lang w:val="en-US"/>
        </w:rPr>
        <w:t xml:space="preserve">to target </w:t>
      </w:r>
      <w:r w:rsidR="002B131E">
        <w:rPr>
          <w:lang w:val="en-US"/>
        </w:rPr>
        <w:t xml:space="preserve">these </w:t>
      </w:r>
      <w:r w:rsidR="008F46DC" w:rsidRPr="0019143F">
        <w:rPr>
          <w:lang w:val="en-US"/>
        </w:rPr>
        <w:t>disease</w:t>
      </w:r>
      <w:r w:rsidR="002B131E">
        <w:rPr>
          <w:lang w:val="en-US"/>
        </w:rPr>
        <w:t>s</w:t>
      </w:r>
      <w:r w:rsidR="00794017">
        <w:rPr>
          <w:lang w:val="en-US"/>
        </w:rPr>
        <w:t xml:space="preserve">. </w:t>
      </w:r>
      <w:r w:rsidR="004E73D7">
        <w:rPr>
          <w:lang w:val="en-US"/>
        </w:rPr>
        <w:t xml:space="preserve"> </w:t>
      </w:r>
      <w:r w:rsidR="00794017" w:rsidRPr="008352DF">
        <w:rPr>
          <w:lang w:val="en-US"/>
        </w:rPr>
        <w:t xml:space="preserve">Firstly, </w:t>
      </w:r>
      <w:r w:rsidR="008352DF" w:rsidRPr="008352DF">
        <w:rPr>
          <w:lang w:val="en-US"/>
        </w:rPr>
        <w:t>the composition</w:t>
      </w:r>
      <w:r w:rsidR="008352DF">
        <w:rPr>
          <w:lang w:val="en-US"/>
        </w:rPr>
        <w:t xml:space="preserve"> of the </w:t>
      </w:r>
      <w:r w:rsidR="00805FBC">
        <w:rPr>
          <w:lang w:val="en-US"/>
        </w:rPr>
        <w:t xml:space="preserve">neutrophils will be </w:t>
      </w:r>
      <w:r w:rsidR="00C3300F">
        <w:rPr>
          <w:lang w:val="en-US"/>
        </w:rPr>
        <w:t xml:space="preserve">explained and </w:t>
      </w:r>
      <w:r w:rsidR="00794017">
        <w:rPr>
          <w:lang w:val="en-US"/>
        </w:rPr>
        <w:t xml:space="preserve">how they operate to eliminate pathogens. </w:t>
      </w:r>
      <w:r w:rsidR="00805FBC">
        <w:rPr>
          <w:lang w:val="en-US"/>
        </w:rPr>
        <w:t xml:space="preserve">Secondly, the pathway of neutrophil recruitment to </w:t>
      </w:r>
      <w:r w:rsidR="00104E3F">
        <w:rPr>
          <w:lang w:val="en-US"/>
        </w:rPr>
        <w:t>inflammation</w:t>
      </w:r>
      <w:r w:rsidR="00805FBC">
        <w:rPr>
          <w:lang w:val="en-US"/>
        </w:rPr>
        <w:t xml:space="preserve"> will be described. </w:t>
      </w:r>
      <w:r w:rsidR="00805FBC">
        <w:t>Thirdly, the</w:t>
      </w:r>
      <w:r w:rsidR="005A2845">
        <w:t xml:space="preserve"> role of chemoattractants in neutrophi</w:t>
      </w:r>
      <w:r w:rsidR="00743BCA">
        <w:t>l recruitment will be discussed and how they can be targeted in chr</w:t>
      </w:r>
      <w:r w:rsidR="00104E3F">
        <w:t>onic diseases, such as asthma in order to</w:t>
      </w:r>
      <w:r w:rsidR="00743BCA">
        <w:t xml:space="preserve"> design a treatment. Lastly</w:t>
      </w:r>
      <w:r w:rsidR="005A2845">
        <w:t xml:space="preserve">, the contribution </w:t>
      </w:r>
      <w:r w:rsidR="00743BCA">
        <w:t>of neutrophils in s</w:t>
      </w:r>
      <w:r w:rsidR="005A2845">
        <w:t xml:space="preserve">everal pharmaceutical applications will be discussed. </w:t>
      </w:r>
    </w:p>
    <w:p w14:paraId="2BC56CE2" w14:textId="77777777" w:rsidR="00EC5D64" w:rsidRDefault="00EC5D64">
      <w:pPr>
        <w:rPr>
          <w:rFonts w:asciiTheme="minorHAnsi" w:eastAsiaTheme="minorHAnsi" w:hAnsiTheme="minorHAnsi" w:cstheme="minorBidi"/>
          <w:color w:val="auto"/>
          <w:lang w:val="en-GB"/>
        </w:rPr>
      </w:pPr>
      <w:r w:rsidRPr="002254C4">
        <w:rPr>
          <w:lang w:val="en-GB"/>
        </w:rPr>
        <w:br w:type="page"/>
      </w:r>
    </w:p>
    <w:p w14:paraId="51AD088E" w14:textId="51694061" w:rsidR="00DB554B" w:rsidRDefault="00DB554B" w:rsidP="002F7529">
      <w:pPr>
        <w:pStyle w:val="Heading1"/>
        <w:numPr>
          <w:ilvl w:val="0"/>
          <w:numId w:val="11"/>
        </w:numPr>
        <w:spacing w:line="276" w:lineRule="auto"/>
        <w:ind w:left="426"/>
      </w:pPr>
      <w:bookmarkStart w:id="6" w:name="_Toc522701423"/>
      <w:r>
        <w:lastRenderedPageBreak/>
        <w:t>Neutrophils</w:t>
      </w:r>
      <w:bookmarkEnd w:id="6"/>
    </w:p>
    <w:p w14:paraId="61265582" w14:textId="4223E001" w:rsidR="00F61B96" w:rsidRDefault="00691E34" w:rsidP="00A03AD6">
      <w:pPr>
        <w:pStyle w:val="NoSpacing"/>
        <w:spacing w:line="276" w:lineRule="auto"/>
        <w:jc w:val="both"/>
      </w:pPr>
      <w:r>
        <w:t>Neutrophils are the first responders of the i</w:t>
      </w:r>
      <w:r w:rsidR="009F01D8">
        <w:t>nnate immune response</w:t>
      </w:r>
      <w:r>
        <w:t xml:space="preserve">. </w:t>
      </w:r>
      <w:r w:rsidR="008352DF">
        <w:t>A</w:t>
      </w:r>
      <w:r>
        <w:t xml:space="preserve">pproximately </w:t>
      </w:r>
      <w:r w:rsidR="00CD2794">
        <w:t>50-70</w:t>
      </w:r>
      <w:r>
        <w:t xml:space="preserve">% of </w:t>
      </w:r>
      <w:r w:rsidR="00B31EE5">
        <w:t xml:space="preserve">the </w:t>
      </w:r>
      <w:r>
        <w:t>innate immune cells consists of neutrophils</w:t>
      </w:r>
      <w:r w:rsidR="008352DF">
        <w:t xml:space="preserve"> in humans</w:t>
      </w:r>
      <w:r>
        <w:t xml:space="preserve">. </w:t>
      </w:r>
      <w:r w:rsidR="00B31EE5">
        <w:t>However, t</w:t>
      </w:r>
      <w:r w:rsidR="00CD2794">
        <w:t xml:space="preserve">his number </w:t>
      </w:r>
      <w:r w:rsidR="00B31EE5">
        <w:t xml:space="preserve">is </w:t>
      </w:r>
      <w:r w:rsidR="001E79ED">
        <w:t>different in</w:t>
      </w:r>
      <w:r w:rsidR="00B31EE5">
        <w:t xml:space="preserve"> other</w:t>
      </w:r>
      <w:r w:rsidR="00CD2794">
        <w:t xml:space="preserve"> organisms, for example only 10-25% of the circulating leukocytes </w:t>
      </w:r>
      <w:r w:rsidR="00366B62">
        <w:t xml:space="preserve">in mice </w:t>
      </w:r>
      <w:r w:rsidR="00CD2794">
        <w:t xml:space="preserve">are neutrophils. </w:t>
      </w:r>
      <w:r w:rsidR="00ED02BC">
        <w:fldChar w:fldCharType="begin" w:fldLock="1"/>
      </w:r>
      <w:r w:rsidR="00713663">
        <w:instrText>ADDIN CSL_CITATION { "citationItems" : [ { "id" : "ITEM-1", "itemData" : { "DOI" : "10.4049/jimmunol.172.5.2731", "ISBN" : "0022-1767", "PMID" : "14978070", "author" : [ { "dropping-particle" : "", "family" : "Mestas", "given" : "J.", "non-dropping-particle" : "", "parse-names" : false, "suffix" : "" }, { "dropping-particle" : "", "family" : "Hughes", "given" : "C. C. W.", "non-dropping-particle" : "", "parse-names" : false, "suffix" : "" } ], "container-title" : "The Journal of Immunology", "id" : "ITEM-1", "issued" : { "date-parts" : [ [ "2004" ] ] }, "page" : "2731-2738", "title" : "Of Mice and Not Men: Differences between Mouse and Human Immunology", "type" : "article-journal", "volume" : "172" }, "uris" : [ "http://www.mendeley.com/documents/?uuid=311a71d0-a052-3d2f-8c9f-3ca841fcabb5" ] } ], "mendeley" : { "formattedCitation" : "(6)", "plainTextFormattedCitation" : "(6)", "previouslyFormattedCitation" : "(6)" }, "properties" : {  }, "schema" : "https://github.com/citation-style-language/schema/raw/master/csl-citation.json" }</w:instrText>
      </w:r>
      <w:r w:rsidR="00ED02BC">
        <w:fldChar w:fldCharType="separate"/>
      </w:r>
      <w:r w:rsidR="004C6482" w:rsidRPr="004C6482">
        <w:rPr>
          <w:noProof/>
        </w:rPr>
        <w:t>(6)</w:t>
      </w:r>
      <w:r w:rsidR="00ED02BC">
        <w:fldChar w:fldCharType="end"/>
      </w:r>
      <w:r w:rsidR="00ED02BC">
        <w:t xml:space="preserve"> </w:t>
      </w:r>
      <w:r w:rsidR="00136E48">
        <w:t xml:space="preserve">The neutrophil can be characterized by several factors to differentiate </w:t>
      </w:r>
      <w:r w:rsidR="00C7101D">
        <w:t>from other</w:t>
      </w:r>
      <w:r w:rsidR="00587C8F">
        <w:t xml:space="preserve"> </w:t>
      </w:r>
      <w:r w:rsidR="00136E48">
        <w:t>immune cells</w:t>
      </w:r>
      <w:r w:rsidR="00587C8F">
        <w:t xml:space="preserve">. </w:t>
      </w:r>
      <w:r w:rsidR="00726FBB">
        <w:t>The characteristic</w:t>
      </w:r>
      <w:r w:rsidR="00587C8F">
        <w:t>s of a</w:t>
      </w:r>
      <w:r w:rsidR="00136E48">
        <w:t xml:space="preserve"> neutrophil include</w:t>
      </w:r>
      <w:r w:rsidR="00587C8F">
        <w:t xml:space="preserve"> a</w:t>
      </w:r>
      <w:r w:rsidR="00726FBB">
        <w:t xml:space="preserve"> segmented nucleus and an enrichment of granules and secretory vesicles in the cytoplasm. </w:t>
      </w:r>
      <w:r w:rsidR="00F61B96">
        <w:t xml:space="preserve">During </w:t>
      </w:r>
      <w:r w:rsidR="00A815D7">
        <w:t xml:space="preserve">cell </w:t>
      </w:r>
      <w:r w:rsidR="00F61B96">
        <w:t>maturation, neutrophils can produce three types of granules which are loaded with pro-</w:t>
      </w:r>
      <w:r w:rsidR="001D56D9">
        <w:t>inflammatory</w:t>
      </w:r>
      <w:r w:rsidR="00F61B96">
        <w:t xml:space="preserve"> proteins, such as azurophilic (primary) granules, specific (secondary) granules and g</w:t>
      </w:r>
      <w:r w:rsidR="00210B64">
        <w:t xml:space="preserve">elatinase (tertiary) granules. </w:t>
      </w:r>
      <w:r w:rsidR="003D4AD1">
        <w:t>The primary a</w:t>
      </w:r>
      <w:r w:rsidR="00F61B96">
        <w:t>zurophil</w:t>
      </w:r>
      <w:r w:rsidR="00653A78">
        <w:t xml:space="preserve">ic granules contain </w:t>
      </w:r>
      <w:r w:rsidR="00F61B96">
        <w:t>peroxidase-positive</w:t>
      </w:r>
      <w:r w:rsidR="00A815D7">
        <w:t xml:space="preserve"> </w:t>
      </w:r>
      <w:r w:rsidR="00653A78">
        <w:t>components</w:t>
      </w:r>
      <w:r w:rsidR="00F77A6B">
        <w:t>. These granules consists</w:t>
      </w:r>
      <w:r w:rsidR="00635289">
        <w:t xml:space="preserve"> mainly </w:t>
      </w:r>
      <w:r w:rsidR="00F77A6B">
        <w:t xml:space="preserve">of </w:t>
      </w:r>
      <w:r w:rsidR="00B428BB">
        <w:t xml:space="preserve">the peroxidase enzyme </w:t>
      </w:r>
      <w:r w:rsidR="00635289">
        <w:t>myeloperoxidase (MPO).</w:t>
      </w:r>
      <w:r w:rsidR="00F61B96">
        <w:t xml:space="preserve"> </w:t>
      </w:r>
      <w:r w:rsidR="00B428BB">
        <w:t>T</w:t>
      </w:r>
      <w:r w:rsidR="00653A78">
        <w:t>h</w:t>
      </w:r>
      <w:r w:rsidR="00A815D7">
        <w:t>is group c</w:t>
      </w:r>
      <w:r w:rsidR="00F61B96">
        <w:t>an be further subdivided</w:t>
      </w:r>
      <w:r w:rsidR="00A815D7">
        <w:t xml:space="preserve"> into </w:t>
      </w:r>
      <w:r w:rsidR="00653A78">
        <w:t xml:space="preserve">more specific </w:t>
      </w:r>
      <w:r w:rsidR="00635289">
        <w:t>components</w:t>
      </w:r>
      <w:r w:rsidR="00F61B96">
        <w:t xml:space="preserve">: </w:t>
      </w:r>
      <w:r w:rsidR="00BE2017">
        <w:t>azurophilic</w:t>
      </w:r>
      <w:r w:rsidR="00653A78">
        <w:t xml:space="preserve"> granules </w:t>
      </w:r>
      <w:r w:rsidR="00F61B96">
        <w:t>can be differentiated into defensin</w:t>
      </w:r>
      <w:r w:rsidR="00653A78">
        <w:t>-rich a</w:t>
      </w:r>
      <w:r w:rsidR="00F61B96">
        <w:t>nd defensin</w:t>
      </w:r>
      <w:r w:rsidR="00653A78">
        <w:t>-poor</w:t>
      </w:r>
      <w:r w:rsidR="00635289">
        <w:t xml:space="preserve"> granules</w:t>
      </w:r>
      <w:r w:rsidR="000641B8">
        <w:t>.</w:t>
      </w:r>
      <w:r w:rsidR="00DD6C2E">
        <w:t xml:space="preserve"> </w:t>
      </w:r>
      <w:r w:rsidR="008E2110">
        <w:t>The heterogeneity of these granules can be explained by the different expression levels of granule proteins at different stages during maturation of the neutrophil and are therefore carrying different cargo of molecules. For example, t</w:t>
      </w:r>
      <w:r w:rsidR="00635289">
        <w:t xml:space="preserve">he defensin-rich </w:t>
      </w:r>
      <w:r w:rsidR="001F32D0">
        <w:t xml:space="preserve">granule </w:t>
      </w:r>
      <w:r w:rsidR="00635289">
        <w:t>i</w:t>
      </w:r>
      <w:r w:rsidR="001F32D0">
        <w:t xml:space="preserve">s </w:t>
      </w:r>
      <w:r w:rsidR="00F77A6B">
        <w:t>produced</w:t>
      </w:r>
      <w:r w:rsidR="001F32D0">
        <w:t xml:space="preserve"> later in the differentiation phase than defensin-poor granule and as a result </w:t>
      </w:r>
      <w:r w:rsidR="008E2110">
        <w:t xml:space="preserve">the defensin-high granules </w:t>
      </w:r>
      <w:r w:rsidR="001F32D0">
        <w:t>have a higher</w:t>
      </w:r>
      <w:r w:rsidR="00635289">
        <w:t xml:space="preserve"> </w:t>
      </w:r>
      <w:r w:rsidR="00DD6C2E">
        <w:t>secretory potential.</w:t>
      </w:r>
      <w:r w:rsidR="008E2110">
        <w:t xml:space="preserve"> </w:t>
      </w:r>
      <w:r w:rsidR="00F63CA5">
        <w:fldChar w:fldCharType="begin" w:fldLock="1"/>
      </w:r>
      <w:r w:rsidR="00713663">
        <w:instrText>ADDIN CSL_CITATION { "citationItems" : [ { "id" : "ITEM-1", "itemData" : { "DOI" : "10.1016/j.immuni.2010.11.011", "ISBN" : "1097-4180 (Electronic)\\n1074-7613 (Linking)", "PMID" : "21094463", "author" : [ { "dropping-particle" : "", "family" : "Borregaard", "given" : "Niels", "non-dropping-particle" : "", "parse-names" : false, "suffix" : "" } ], "container-title" : "Immunity", "id" : "ITEM-1", "issued" : { "date-parts" : [ [ "2010" ] ] }, "page" : "657-670", "title" : "Neutrophils, from Marrow to Microbes", "type" : "article-journal", "volume" : "33" }, "uris" : [ "http://www.mendeley.com/documents/?uuid=c991fcaa-28df-3105-8f1a-71385d6fa143" ] } ], "mendeley" : { "formattedCitation" : "(7)", "plainTextFormattedCitation" : "(7)", "previouslyFormattedCitation" : "(7)" }, "properties" : {  }, "schema" : "https://github.com/citation-style-language/schema/raw/master/csl-citation.json" }</w:instrText>
      </w:r>
      <w:r w:rsidR="00F63CA5">
        <w:fldChar w:fldCharType="separate"/>
      </w:r>
      <w:r w:rsidR="004C6482" w:rsidRPr="004C6482">
        <w:rPr>
          <w:noProof/>
        </w:rPr>
        <w:t>(7)</w:t>
      </w:r>
      <w:r w:rsidR="00F63CA5">
        <w:fldChar w:fldCharType="end"/>
      </w:r>
      <w:r w:rsidR="001F32D0">
        <w:t xml:space="preserve"> </w:t>
      </w:r>
      <w:r w:rsidR="000641B8">
        <w:t>Defensins are antimicrobial peptides that can disrupt the structure of the outer membrane of many bacteria and therefore play an important role in eliminating pathogens.</w:t>
      </w:r>
      <w:r w:rsidR="001F32D0">
        <w:t xml:space="preserve"> </w:t>
      </w:r>
      <w:r w:rsidR="00C27D76">
        <w:fldChar w:fldCharType="begin" w:fldLock="1"/>
      </w:r>
      <w:r w:rsidR="00713663">
        <w:instrText>ADDIN CSL_CITATION { "citationItems" : [ { "id" : "ITEM-1", "itemData" : { "DOI" : "10.1016/S0167-4889(02)00243-4", "ISBN" : "0006-3002 (Print)\\r0006-3002 (Linking)", "PMID" : "12183052", "author" : [ { "dropping-particle" : "", "family" : "Faurschou", "given" : "Mikkel", "non-dropping-particle" : "", "parse-names" : false, "suffix" : "" }, { "dropping-particle" : "", "family" : "S\u00f8rensen", "given" : "Ole E.", "non-dropping-particle" : "", "parse-names" : false, "suffix" : "" }, { "dropping-particle" : "", "family" : "Johnsen", "given" : "Anders H.", "non-dropping-particle" : "", "parse-names" : false, "suffix" : "" }, { "dropping-particle" : "", "family" : "Askaa", "given" : "Jon", "non-dropping-particle" : "", "parse-names" : false, "suffix" : "" }, { "dropping-particle" : "", "family" : "Borregaard", "given" : "Niels", "non-dropping-particle" : "", "parse-names" : false, "suffix" : "" } ], "container-title" : "Biochimica et Biophysica Acta - Molecular Cell Research", "id" : "ITEM-1", "issued" : { "date-parts" : [ [ "2002" ] ] }, "page" : "29-35", "title" : "Defensin-rich granules of human neutrophils: Characterization of secretory properties", "type" : "article-journal", "volume" : "1591" }, "uris" : [ "http://www.mendeley.com/documents/?uuid=d7f3cbca-b8f9-3318-b0ca-626fb97a5957" ] } ], "mendeley" : { "formattedCitation" : "(8)", "plainTextFormattedCitation" : "(8)", "previouslyFormattedCitation" : "(8)" }, "properties" : {  }, "schema" : "https://github.com/citation-style-language/schema/raw/master/csl-citation.json" }</w:instrText>
      </w:r>
      <w:r w:rsidR="00C27D76">
        <w:fldChar w:fldCharType="separate"/>
      </w:r>
      <w:r w:rsidR="004C6482" w:rsidRPr="004C6482">
        <w:rPr>
          <w:noProof/>
        </w:rPr>
        <w:t>(8)</w:t>
      </w:r>
      <w:r w:rsidR="00C27D76">
        <w:fldChar w:fldCharType="end"/>
      </w:r>
      <w:r w:rsidR="00AC0062">
        <w:t xml:space="preserve"> </w:t>
      </w:r>
      <w:r w:rsidR="00ED02BC">
        <w:t xml:space="preserve">Interestingly, these defensins are not expressed by neutrophils in mice, although </w:t>
      </w:r>
      <w:r w:rsidR="00BC73FE">
        <w:t xml:space="preserve">several defensins </w:t>
      </w:r>
      <w:r w:rsidR="00ED02BC">
        <w:t xml:space="preserve">are present in Paneth cells in the epithelium of the small intestines </w:t>
      </w:r>
      <w:r w:rsidR="00ED02BC">
        <w:fldChar w:fldCharType="begin" w:fldLock="1"/>
      </w:r>
      <w:r w:rsidR="00713663">
        <w:instrText>ADDIN CSL_CITATION { "citationItems" : [ { "id" : "ITEM-1", "itemData" : { "DOI" : "10.4049/jimmunol.172.5.2731", "ISBN" : "0022-1767", "PMID" : "14978070", "author" : [ { "dropping-particle" : "", "family" : "Mestas", "given" : "J.", "non-dropping-particle" : "", "parse-names" : false, "suffix" : "" }, { "dropping-particle" : "", "family" : "Hughes", "given" : "C. C. W.", "non-dropping-particle" : "", "parse-names" : false, "suffix" : "" } ], "container-title" : "The Journal of Immunology", "id" : "ITEM-1", "issued" : { "date-parts" : [ [ "2004" ] ] }, "page" : "2731-2738", "title" : "Of Mice and Not Men: Differences between Mouse and Human Immunology", "type" : "article-journal", "volume" : "172" }, "uris" : [ "http://www.mendeley.com/documents/?uuid=311a71d0-a052-3d2f-8c9f-3ca841fcabb5" ] } ], "mendeley" : { "formattedCitation" : "(6)", "plainTextFormattedCitation" : "(6)", "previouslyFormattedCitation" : "(6)" }, "properties" : {  }, "schema" : "https://github.com/citation-style-language/schema/raw/master/csl-citation.json" }</w:instrText>
      </w:r>
      <w:r w:rsidR="00ED02BC">
        <w:fldChar w:fldCharType="separate"/>
      </w:r>
      <w:r w:rsidR="004C6482" w:rsidRPr="004C6482">
        <w:rPr>
          <w:noProof/>
        </w:rPr>
        <w:t>(6)</w:t>
      </w:r>
      <w:r w:rsidR="00ED02BC">
        <w:fldChar w:fldCharType="end"/>
      </w:r>
      <w:r w:rsidR="00ED02BC">
        <w:t>.</w:t>
      </w:r>
      <w:r w:rsidR="00C64ACF">
        <w:t xml:space="preserve">  T</w:t>
      </w:r>
      <w:r w:rsidR="003D4AD1">
        <w:t xml:space="preserve">he secondary specific </w:t>
      </w:r>
      <w:r w:rsidR="00F61B96" w:rsidRPr="00BD6779">
        <w:t xml:space="preserve">granules </w:t>
      </w:r>
      <w:r w:rsidR="0093622D" w:rsidRPr="00BD6779">
        <w:t>are peroxidase-negative and contain</w:t>
      </w:r>
      <w:r w:rsidR="00CE04FB" w:rsidRPr="00BD6779">
        <w:t xml:space="preserve"> mainly lact</w:t>
      </w:r>
      <w:r w:rsidR="00C8222A">
        <w:t xml:space="preserve">oferrin. Lactoferrin is an iron-binding glycoprotein that contains </w:t>
      </w:r>
      <w:r w:rsidR="00E05D7D" w:rsidRPr="00BD6779">
        <w:t>antimicrobial properties</w:t>
      </w:r>
      <w:r w:rsidR="00C8222A">
        <w:t xml:space="preserve">. </w:t>
      </w:r>
      <w:r w:rsidR="00BD6779">
        <w:t>I</w:t>
      </w:r>
      <w:r w:rsidR="00CE04FB" w:rsidRPr="00BD6779">
        <w:t xml:space="preserve">t has been proposed that it can reduce inflammation by binding </w:t>
      </w:r>
      <w:r w:rsidR="00E05D7D" w:rsidRPr="00BD6779">
        <w:t xml:space="preserve">iron as </w:t>
      </w:r>
      <w:r w:rsidR="00C8222A">
        <w:t xml:space="preserve">it has been suggested that free </w:t>
      </w:r>
      <w:r w:rsidR="00E05D7D" w:rsidRPr="00BD6779">
        <w:t>iron could mediate inflammation</w:t>
      </w:r>
      <w:r w:rsidR="00C8222A">
        <w:t>.</w:t>
      </w:r>
      <w:r w:rsidR="0045553B">
        <w:t xml:space="preserve"> </w:t>
      </w:r>
      <w:r w:rsidR="00F63CA5">
        <w:fldChar w:fldCharType="begin" w:fldLock="1"/>
      </w:r>
      <w:r w:rsidR="00713663">
        <w:instrText>ADDIN CSL_CITATION { "citationItems" : [ { "id" : "ITEM-1", "itemData" : { "DOI" : "10.1139/o2012-018", "PMID" : "22574842", "author" : [ { "dropping-particle" : "", "family" : "Brock", "given" : "Jeremy H.", "non-dropping-particle" : "", "parse-names" : false, "suffix" : "" } ], "container-title" : "Biochemistry and Cell Biology", "id" : "ITEM-1", "issued" : { "date-parts" : [ [ "2012" ] ] }, "page" : "245-251", "title" : "Lactoferrin\u00a0\u2013 50\u00a0years on", "type" : "article-journal", "volume" : "90" }, "uris" : [ "http://www.mendeley.com/documents/?uuid=4acc009d-25fa-3d25-ac09-b7b96825b7f3" ] } ], "mendeley" : { "formattedCitation" : "(9)", "plainTextFormattedCitation" : "(9)", "previouslyFormattedCitation" : "(9)" }, "properties" : {  }, "schema" : "https://github.com/citation-style-language/schema/raw/master/csl-citation.json" }</w:instrText>
      </w:r>
      <w:r w:rsidR="00F63CA5">
        <w:fldChar w:fldCharType="separate"/>
      </w:r>
      <w:r w:rsidR="004C6482" w:rsidRPr="004C6482">
        <w:rPr>
          <w:noProof/>
        </w:rPr>
        <w:t>(9)</w:t>
      </w:r>
      <w:r w:rsidR="00F63CA5">
        <w:fldChar w:fldCharType="end"/>
      </w:r>
      <w:r w:rsidR="00F63CA5">
        <w:t xml:space="preserve"> </w:t>
      </w:r>
      <w:r w:rsidR="00E05D7D" w:rsidRPr="00BD6779">
        <w:t xml:space="preserve">Additionally, lactoferrin </w:t>
      </w:r>
      <w:r w:rsidR="00C8222A">
        <w:t xml:space="preserve">was </w:t>
      </w:r>
      <w:r w:rsidR="00E05D7D" w:rsidRPr="00BD6779">
        <w:t xml:space="preserve">also </w:t>
      </w:r>
      <w:r w:rsidR="00C8222A">
        <w:t xml:space="preserve">shown to have </w:t>
      </w:r>
      <w:r w:rsidR="00E05D7D" w:rsidRPr="00BD6779">
        <w:t>an ability to bi</w:t>
      </w:r>
      <w:r w:rsidR="00C8222A">
        <w:t>nd bacterial endotoxin lipopolysaccharide</w:t>
      </w:r>
      <w:r w:rsidR="00352261">
        <w:t xml:space="preserve"> (LPS)</w:t>
      </w:r>
      <w:r w:rsidR="00C8222A">
        <w:t xml:space="preserve">. </w:t>
      </w:r>
      <w:r w:rsidR="00F63CA5">
        <w:fldChar w:fldCharType="begin" w:fldLock="1"/>
      </w:r>
      <w:r w:rsidR="00713663">
        <w:instrText>ADDIN CSL_CITATION { "citationItems" : [ { "id" : "ITEM-1", "itemData" : { "ISBN" : "0019-9567 (Print)\\r0019-9567 (Linking)", "PMID" : "8188389", "author" : [ { "dropping-particle" : "", "family" : "Appelmelk", "given" : "B. J.", "non-dropping-particle" : "", "parse-names" : false, "suffix" : "" }, { "dropping-particle" : "", "family" : "An", "given" : "Y. Q.", "non-dropping-particle" : "", "parse-names" : false, "suffix" : "" }, { "dropping-particle" : "", "family" : "Geerts", "given" : "M.", "non-dropping-particle" : "", "parse-names" : false, "suffix" : "" }, { "dropping-particle" : "", "family" : "Thijs", "given" : "B. G.", "non-dropping-particle" : "", "parse-names" : false, "suffix" : "" }, { "dropping-particle" : "", "family" : "Boer", "given" : "H. A.", "non-dropping-particle" : "De", "parse-names" : false, "suffix" : "" }, { "dropping-particle" : "", "family" : "MacLaren", "given" : "D. M.", "non-dropping-particle" : "", "parse-names" : false, "suffix" : "" }, { "dropping-particle" : "", "family" : "Graaff", "given" : "J.", "non-dropping-particle" : "De", "parse-names" : false, "suffix" : "" }, { "dropping-particle" : "", "family" : "Nuijens", "given" : "J. H.", "non-dropping-particle" : "", "parse-names" : false, "suffix" : "" } ], "container-title" : "Infection and Immunity", "id" : "ITEM-1", "issued" : { "date-parts" : [ [ "1994" ] ] }, "page" : "2628-2632", "title" : "Lactoferrin is a lipid A-binding protein", "type" : "article-journal", "volume" : "62" }, "uris" : [ "http://www.mendeley.com/documents/?uuid=0c3d4556-987d-3d48-a4e4-d1294820ec52" ] } ], "mendeley" : { "formattedCitation" : "(10)", "plainTextFormattedCitation" : "(10)", "previouslyFormattedCitation" : "(10)" }, "properties" : {  }, "schema" : "https://github.com/citation-style-language/schema/raw/master/csl-citation.json" }</w:instrText>
      </w:r>
      <w:r w:rsidR="00F63CA5">
        <w:fldChar w:fldCharType="separate"/>
      </w:r>
      <w:r w:rsidR="004C6482" w:rsidRPr="004C6482">
        <w:rPr>
          <w:noProof/>
        </w:rPr>
        <w:t>(10)</w:t>
      </w:r>
      <w:r w:rsidR="00F63CA5">
        <w:fldChar w:fldCharType="end"/>
      </w:r>
      <w:r w:rsidR="00C64ACF">
        <w:t xml:space="preserve"> </w:t>
      </w:r>
      <w:r w:rsidR="003D4AD1">
        <w:t>The tertiary g</w:t>
      </w:r>
      <w:r w:rsidR="00F61B96">
        <w:t xml:space="preserve">elatinase granules </w:t>
      </w:r>
      <w:r w:rsidR="009F7F23">
        <w:t>are</w:t>
      </w:r>
      <w:r w:rsidR="0093622D">
        <w:t xml:space="preserve"> the last type of granules and </w:t>
      </w:r>
      <w:r w:rsidR="00F61B96">
        <w:t>con</w:t>
      </w:r>
      <w:r w:rsidR="009F7F23">
        <w:t>sist</w:t>
      </w:r>
      <w:r w:rsidR="0093622D">
        <w:t xml:space="preserve"> </w:t>
      </w:r>
      <w:r w:rsidR="00F61B96">
        <w:t xml:space="preserve">mainly </w:t>
      </w:r>
      <w:r w:rsidR="0093622D">
        <w:t xml:space="preserve">of </w:t>
      </w:r>
      <w:r w:rsidR="00F61B96">
        <w:t>matrix metalloproteinase 9 (MMP9)</w:t>
      </w:r>
      <w:r w:rsidR="0093622D">
        <w:t xml:space="preserve">. </w:t>
      </w:r>
      <w:r w:rsidR="00DB13DE">
        <w:t xml:space="preserve">Gelatinase is a proteolytic enzyme that is able to hydrolyse collagen and </w:t>
      </w:r>
      <w:r w:rsidR="00210B64">
        <w:t>gelatine</w:t>
      </w:r>
      <w:r w:rsidR="00DB13DE">
        <w:t xml:space="preserve"> and is be able to penetrate through the endothelium membrane. </w:t>
      </w:r>
      <w:r w:rsidR="003D4AD1">
        <w:t>When stimulated by inflammatory mediators, the gelatinase granules are faster secreted than the other types of granules and release their content. Th</w:t>
      </w:r>
      <w:r w:rsidR="00DB13DE">
        <w:t>is fast</w:t>
      </w:r>
      <w:r w:rsidR="00836127">
        <w:t xml:space="preserve"> exocytosis </w:t>
      </w:r>
      <w:r w:rsidR="003D4AD1">
        <w:t xml:space="preserve">enables </w:t>
      </w:r>
      <w:r w:rsidR="00836127">
        <w:t xml:space="preserve">the transport of </w:t>
      </w:r>
      <w:r w:rsidR="00DB13DE">
        <w:t xml:space="preserve">new adhesion proteins to the outer cell membrane that is needed for cell adhesion to the endothelium. </w:t>
      </w:r>
      <w:r w:rsidR="00DB13DE">
        <w:fldChar w:fldCharType="begin" w:fldLock="1"/>
      </w:r>
      <w:r w:rsidR="00713663">
        <w:instrText>ADDIN CSL_CITATION { "citationItems" : [ { "id" : "ITEM-1", "itemData" : { "author" : [ { "dropping-particle" : "", "family" : "Murav\u2019ev", "given" : "R. A.", "non-dropping-particle" : "", "parse-names" : false, "suffix" : "" }, { "dropping-particle" : "", "family" : "Fomina", "given" : "V. A.", "non-dropping-particle" : "", "parse-names" : false, "suffix" : "" }, { "dropping-particle" : "V.", "family" : "Rogovin", "given" : "V.", "non-dropping-particle" : "", "parse-names" : false, "suffix" : "" } ], "container-title" : "Biology Bulletin", "id" : "ITEM-1", "issued" : { "date-parts" : [ [ "2002" ] ] }, "page" : "317-321", "title" : "Gelatinase Granules of Neutrophil Granulocytes", "type" : "article-journal", "volume" : "30" }, "uris" : [ "http://www.mendeley.com/documents/?uuid=529ee16c-6253-34f1-b981-d261d6facea0" ] } ], "mendeley" : { "formattedCitation" : "(11)", "plainTextFormattedCitation" : "(11)", "previouslyFormattedCitation" : "(11)" }, "properties" : {  }, "schema" : "https://github.com/citation-style-language/schema/raw/master/csl-citation.json" }</w:instrText>
      </w:r>
      <w:r w:rsidR="00DB13DE">
        <w:fldChar w:fldCharType="separate"/>
      </w:r>
      <w:r w:rsidR="004C6482" w:rsidRPr="004C6482">
        <w:rPr>
          <w:noProof/>
        </w:rPr>
        <w:t>(11)</w:t>
      </w:r>
      <w:r w:rsidR="00DB13DE">
        <w:fldChar w:fldCharType="end"/>
      </w:r>
      <w:r w:rsidR="00C64ACF">
        <w:t xml:space="preserve"> </w:t>
      </w:r>
      <w:r w:rsidR="00D630AF">
        <w:t>The</w:t>
      </w:r>
      <w:r w:rsidR="00305C48">
        <w:t xml:space="preserve"> </w:t>
      </w:r>
      <w:r w:rsidR="00F61B96">
        <w:t xml:space="preserve">multiple types of granules are created </w:t>
      </w:r>
      <w:r w:rsidR="00D630AF">
        <w:t>because</w:t>
      </w:r>
      <w:r w:rsidR="00F61B96">
        <w:t xml:space="preserve"> s</w:t>
      </w:r>
      <w:r w:rsidR="00305C48">
        <w:t>everal</w:t>
      </w:r>
      <w:r w:rsidR="00F61B96">
        <w:t xml:space="preserve"> of the proteins cannot exist together in the innate </w:t>
      </w:r>
      <w:r w:rsidR="009F7F23">
        <w:t xml:space="preserve">form </w:t>
      </w:r>
      <w:r w:rsidR="00305C48">
        <w:t xml:space="preserve">without </w:t>
      </w:r>
      <w:r w:rsidR="00F61B96">
        <w:t>digest</w:t>
      </w:r>
      <w:r w:rsidR="00305C48">
        <w:t>ing</w:t>
      </w:r>
      <w:r w:rsidR="00F61B96">
        <w:t xml:space="preserve"> </w:t>
      </w:r>
      <w:r w:rsidR="00186CD2">
        <w:t>one another</w:t>
      </w:r>
      <w:r w:rsidR="00F61B96">
        <w:t>.</w:t>
      </w:r>
      <w:r w:rsidR="00D630AF">
        <w:t xml:space="preserve"> These various molecules are therefore stored in compartments in the cytoplasm of the neutrophil.</w:t>
      </w:r>
      <w:r w:rsidR="002A4336">
        <w:t xml:space="preserve"> </w:t>
      </w:r>
      <w:r w:rsidR="00F61B96">
        <w:t>Additionally, neutrophils also carry secretory vesicles that can be easily mobilized to transport their cargo to the cell surface where proteins required for cell adhesion in neutrophil recruitment can be incorporated into the cellular membrane.</w:t>
      </w:r>
      <w:r w:rsidR="00C64ACF">
        <w:t xml:space="preserve"> </w:t>
      </w:r>
      <w:r w:rsidR="002A4336">
        <w:fldChar w:fldCharType="begin" w:fldLock="1"/>
      </w:r>
      <w:r w:rsidR="00713663">
        <w:instrText>ADDIN CSL_CITATION { "citationItems" : [ { "id" : "ITEM-1", "itemData" : { "DOI" : "10.1016/j.immuni.2010.11.011", "ISBN" : "1097-4180 (Electronic)\\n1074-7613 (Linking)", "PMID" : "21094463", "author" : [ { "dropping-particle" : "", "family" : "Borregaard", "given" : "Niels", "non-dropping-particle" : "", "parse-names" : false, "suffix" : "" } ], "container-title" : "Immunity", "id" : "ITEM-1", "issued" : { "date-parts" : [ [ "2010" ] ] }, "page" : "657-670", "title" : "Neutrophils, from Marrow to Microbes", "type" : "article-journal", "volume" : "33" }, "uris" : [ "http://www.mendeley.com/documents/?uuid=c991fcaa-28df-3105-8f1a-71385d6fa143" ] } ], "mendeley" : { "formattedCitation" : "(7)", "plainTextFormattedCitation" : "(7)", "previouslyFormattedCitation" : "(7)" }, "properties" : {  }, "schema" : "https://github.com/citation-style-language/schema/raw/master/csl-citation.json" }</w:instrText>
      </w:r>
      <w:r w:rsidR="002A4336">
        <w:fldChar w:fldCharType="separate"/>
      </w:r>
      <w:r w:rsidR="004C6482" w:rsidRPr="004C6482">
        <w:rPr>
          <w:noProof/>
        </w:rPr>
        <w:t>(7)</w:t>
      </w:r>
      <w:r w:rsidR="002A4336">
        <w:fldChar w:fldCharType="end"/>
      </w:r>
    </w:p>
    <w:p w14:paraId="16AB395E" w14:textId="77777777" w:rsidR="00726FBB" w:rsidRDefault="00726FBB" w:rsidP="00A03AD6">
      <w:pPr>
        <w:pStyle w:val="NoSpacing"/>
        <w:spacing w:line="276" w:lineRule="auto"/>
        <w:jc w:val="both"/>
      </w:pPr>
    </w:p>
    <w:p w14:paraId="1F33A235" w14:textId="1AE28061" w:rsidR="002B131E" w:rsidRPr="00F86C63" w:rsidRDefault="002B131E" w:rsidP="002B131E">
      <w:pPr>
        <w:pStyle w:val="Heading2"/>
        <w:rPr>
          <w:lang w:val="en-GB"/>
        </w:rPr>
      </w:pPr>
      <w:bookmarkStart w:id="7" w:name="_Toc522701424"/>
      <w:r w:rsidRPr="00F86C63">
        <w:rPr>
          <w:lang w:val="en-GB"/>
        </w:rPr>
        <w:t>3.1 Killing mechanisms of the neutrophil</w:t>
      </w:r>
      <w:bookmarkEnd w:id="7"/>
    </w:p>
    <w:p w14:paraId="41C47628" w14:textId="06FADBE2" w:rsidR="00302993" w:rsidRDefault="00B51431" w:rsidP="00A03AD6">
      <w:pPr>
        <w:pStyle w:val="NoSpacing"/>
        <w:spacing w:line="276" w:lineRule="auto"/>
        <w:jc w:val="both"/>
      </w:pPr>
      <w:r>
        <w:t>When a neutrophil comes into contact with pathogens, t</w:t>
      </w:r>
      <w:r w:rsidR="00691E34">
        <w:t xml:space="preserve">hey have several </w:t>
      </w:r>
      <w:r>
        <w:t>means</w:t>
      </w:r>
      <w:r w:rsidR="008A79B9">
        <w:t xml:space="preserve"> of eliminating </w:t>
      </w:r>
      <w:r>
        <w:t>them</w:t>
      </w:r>
      <w:r w:rsidR="00AC635E">
        <w:t xml:space="preserve">. </w:t>
      </w:r>
      <w:r w:rsidR="00525ACB">
        <w:t xml:space="preserve">The first killing mechanism of neutrophils consists of phagocytosis of </w:t>
      </w:r>
      <w:r>
        <w:t>pathogens where they are encapsulated in phagosomes</w:t>
      </w:r>
      <w:r w:rsidR="00525ACB">
        <w:t>. The pathogens a</w:t>
      </w:r>
      <w:r>
        <w:t xml:space="preserve">re disposed of using NADPH oxygenase-dependent mechanism (reactive oxygen species) or antibacterial proteins such as cathepsins, defensins, lactoferrin and lysozyme (figure </w:t>
      </w:r>
      <w:r w:rsidR="002B7878">
        <w:t>1</w:t>
      </w:r>
      <w:r>
        <w:t xml:space="preserve">A) which are released from the neutrophil granules into the phagosomes. </w:t>
      </w:r>
      <w:r w:rsidR="00E0769F">
        <w:t xml:space="preserve">The second killing mechanism includes the release of </w:t>
      </w:r>
      <w:r>
        <w:t>the</w:t>
      </w:r>
      <w:r w:rsidR="00E0769F">
        <w:t xml:space="preserve"> aforementioned</w:t>
      </w:r>
      <w:r>
        <w:t xml:space="preserve"> antibacterial proteins </w:t>
      </w:r>
      <w:r w:rsidR="00E0769F">
        <w:t xml:space="preserve">into </w:t>
      </w:r>
      <w:r w:rsidR="0066415B">
        <w:t xml:space="preserve">the extracellular milieu (figure </w:t>
      </w:r>
      <w:r w:rsidR="002B7878">
        <w:t>1</w:t>
      </w:r>
      <w:r w:rsidR="0066415B">
        <w:t>B)</w:t>
      </w:r>
      <w:r w:rsidR="00525ACB">
        <w:t xml:space="preserve"> where it is brought into contact with the pathogens</w:t>
      </w:r>
      <w:r w:rsidR="0066415B">
        <w:t>.</w:t>
      </w:r>
      <w:r w:rsidR="00525ACB">
        <w:t xml:space="preserve"> </w:t>
      </w:r>
      <w:r>
        <w:lastRenderedPageBreak/>
        <w:t>The third way of eliminating pathogen</w:t>
      </w:r>
      <w:r w:rsidR="00B51C2B">
        <w:t>s</w:t>
      </w:r>
      <w:r>
        <w:t xml:space="preserve"> is by releasing neutrophil extracellular traps (NETs)</w:t>
      </w:r>
      <w:r w:rsidR="00B51C2B">
        <w:t xml:space="preserve"> and only highly activated neutrophils are able to execute these NETs (figure </w:t>
      </w:r>
      <w:r w:rsidR="002B7878">
        <w:t>1</w:t>
      </w:r>
      <w:r w:rsidR="00B51C2B">
        <w:t xml:space="preserve">C). </w:t>
      </w:r>
      <w:r w:rsidR="003950E4">
        <w:t xml:space="preserve">NETs consist of a core DNA element with the attachment of histones, proteins (e.g. lactoferrin and cathepsins) and enzymes (e.g. MPO and neutrophil elastase) that are released from neutrophil granulates. </w:t>
      </w:r>
      <w:r w:rsidR="00302993">
        <w:t xml:space="preserve">NETs can immobilise pathogens and therefore prevent them from spreading. In addition to this, NETs can facilitate the encapsulation by phagocytosis of the captured microorganisms. It is also believed that these NETs can directly kill pathogens </w:t>
      </w:r>
      <w:r w:rsidR="003950E4">
        <w:t xml:space="preserve">with the help of antimicrobial histones and proteases. </w:t>
      </w:r>
      <w:r w:rsidR="00A84AA1" w:rsidRPr="00A84AA1">
        <w:fldChar w:fldCharType="begin" w:fldLock="1"/>
      </w:r>
      <w:r w:rsidR="00713663">
        <w:instrText>ADDIN CSL_CITATION { "citationItems" : [ { "id" : "ITEM-1", "itemData" : { "DOI" : "10.1182/blood-2013-04", "author" : [ { "dropping-particle" : "", "family" : "Yipp", "given" : "Bryan G", "non-dropping-particle" : "", "parse-names" : false, "suffix" : "" }, { "dropping-particle" : "", "family" : "Kubes", "given" : "Paul", "non-dropping-particle" : "", "parse-names" : false, "suffix" : "" } ], "container-title" : "Blood journal", "id" : "ITEM-1", "issued" : { "date-parts" : [ [ "2013" ] ] }, "page" : "2784-2794", "title" : "NETosis: how vital is it?", "type" : "article-journal", "volume" : "122" }, "uris" : [ "http://www.mendeley.com/documents/?uuid=bad1baef-7148-342d-8c93-aaed2b4e96f4" ] }, { "id" : "ITEM-2", "itemData" : { "DOI" : "10.1016/j.it.2009.07.011", "ISBN" : "1471-4981 (Electronic)\\r1471-4906 (Linking)", "PMID" : "19699684", "author" : [ { "dropping-particle" : "", "family" : "Papayannopoulos", "given" : "Venizelos", "non-dropping-particle" : "", "parse-names" : false, "suffix" : "" }, { "dropping-particle" : "", "family" : "Zychlinsky", "given" : "Arturo", "non-dropping-particle" : "", "parse-names" : false, "suffix" : "" } ], "container-title" : "Trends in Immunology", "id" : "ITEM-2", "issued" : { "date-parts" : [ [ "2009" ] ] }, "page" : "513-521", "title" : "NETs: a new strategy for using old weapons", "type" : "article-journal", "volume" : "30" }, "uris" : [ "http://www.mendeley.com/documents/?uuid=8976f3d0-ad28-37ac-8378-69d21881102a" ] } ], "mendeley" : { "formattedCitation" : "(12,13)", "plainTextFormattedCitation" : "(12,13)", "previouslyFormattedCitation" : "(12,13)" }, "properties" : {  }, "schema" : "https://github.com/citation-style-language/schema/raw/master/csl-citation.json" }</w:instrText>
      </w:r>
      <w:r w:rsidR="00A84AA1" w:rsidRPr="00A84AA1">
        <w:fldChar w:fldCharType="separate"/>
      </w:r>
      <w:r w:rsidR="004C6482" w:rsidRPr="004C6482">
        <w:rPr>
          <w:noProof/>
        </w:rPr>
        <w:t>(12,13)</w:t>
      </w:r>
      <w:r w:rsidR="00A84AA1" w:rsidRPr="00A84AA1">
        <w:fldChar w:fldCharType="end"/>
      </w:r>
    </w:p>
    <w:p w14:paraId="28F5C06A" w14:textId="77777777" w:rsidR="0007053C" w:rsidRPr="0007053C" w:rsidRDefault="0007053C" w:rsidP="00A24A39">
      <w:pPr>
        <w:pStyle w:val="NoSpacing"/>
        <w:spacing w:line="276" w:lineRule="auto"/>
      </w:pPr>
    </w:p>
    <w:p w14:paraId="76E35ADA" w14:textId="4FC652CA" w:rsidR="00CA5189" w:rsidRPr="00A724BE" w:rsidRDefault="00EB10B0" w:rsidP="00A24A39">
      <w:pPr>
        <w:pStyle w:val="NoSpacing"/>
        <w:spacing w:line="276" w:lineRule="auto"/>
        <w:jc w:val="both"/>
        <w:rPr>
          <w:sz w:val="20"/>
        </w:rPr>
      </w:pPr>
      <w:r w:rsidRPr="00F91153">
        <w:rPr>
          <w:noProof/>
          <w:lang w:val="nl-NL" w:eastAsia="nl-NL"/>
        </w:rPr>
        <mc:AlternateContent>
          <mc:Choice Requires="wpg">
            <w:drawing>
              <wp:anchor distT="0" distB="0" distL="114300" distR="114300" simplePos="0" relativeHeight="251643904" behindDoc="0" locked="0" layoutInCell="1" allowOverlap="1" wp14:anchorId="1BA96694" wp14:editId="4CD10066">
                <wp:simplePos x="0" y="0"/>
                <wp:positionH relativeFrom="column">
                  <wp:posOffset>14605</wp:posOffset>
                </wp:positionH>
                <wp:positionV relativeFrom="paragraph">
                  <wp:posOffset>87630</wp:posOffset>
                </wp:positionV>
                <wp:extent cx="3683000" cy="2086610"/>
                <wp:effectExtent l="0" t="0" r="0" b="8890"/>
                <wp:wrapTopAndBottom/>
                <wp:docPr id="4131" name="Group 1"/>
                <wp:cNvGraphicFramePr/>
                <a:graphic xmlns:a="http://schemas.openxmlformats.org/drawingml/2006/main">
                  <a:graphicData uri="http://schemas.microsoft.com/office/word/2010/wordprocessingGroup">
                    <wpg:wgp>
                      <wpg:cNvGrpSpPr/>
                      <wpg:grpSpPr>
                        <a:xfrm>
                          <a:off x="0" y="0"/>
                          <a:ext cx="3683000" cy="2086610"/>
                          <a:chOff x="0" y="0"/>
                          <a:chExt cx="3683404" cy="2087023"/>
                        </a:xfrm>
                      </wpg:grpSpPr>
                      <pic:pic xmlns:pic="http://schemas.openxmlformats.org/drawingml/2006/picture">
                        <pic:nvPicPr>
                          <pic:cNvPr id="4132" name="Picture 4132"/>
                          <pic:cNvPicPr/>
                        </pic:nvPicPr>
                        <pic:blipFill rotWithShape="1">
                          <a:blip r:embed="rId8"/>
                          <a:srcRect l="16015" t="40402" r="52513" b="26631"/>
                          <a:stretch/>
                        </pic:blipFill>
                        <pic:spPr bwMode="auto">
                          <a:xfrm>
                            <a:off x="140739" y="0"/>
                            <a:ext cx="3542665" cy="2087023"/>
                          </a:xfrm>
                          <a:prstGeom prst="rect">
                            <a:avLst/>
                          </a:prstGeom>
                          <a:ln>
                            <a:noFill/>
                          </a:ln>
                          <a:extLst>
                            <a:ext uri="{53640926-AAD7-44D8-BBD7-CCE9431645EC}">
                              <a14:shadowObscured xmlns:a14="http://schemas.microsoft.com/office/drawing/2010/main"/>
                            </a:ext>
                          </a:extLst>
                        </pic:spPr>
                      </pic:pic>
                      <wps:wsp>
                        <wps:cNvPr id="4133" name="Text Box 2"/>
                        <wps:cNvSpPr txBox="1">
                          <a:spLocks noChangeArrowheads="1"/>
                        </wps:cNvSpPr>
                        <wps:spPr bwMode="auto">
                          <a:xfrm>
                            <a:off x="0" y="1656184"/>
                            <a:ext cx="304800" cy="297180"/>
                          </a:xfrm>
                          <a:prstGeom prst="rect">
                            <a:avLst/>
                          </a:prstGeom>
                          <a:noFill/>
                          <a:ln w="9525">
                            <a:noFill/>
                            <a:miter lim="800000"/>
                            <a:headEnd/>
                            <a:tailEnd/>
                          </a:ln>
                        </wps:spPr>
                        <wps:txbx>
                          <w:txbxContent>
                            <w:p w14:paraId="25CA458E" w14:textId="77777777" w:rsidR="00A44113" w:rsidRDefault="00A44113" w:rsidP="00F91153">
                              <w:pPr>
                                <w:pStyle w:val="NormalWeb"/>
                                <w:spacing w:before="0" w:beforeAutospacing="0" w:after="200" w:afterAutospacing="0" w:line="276" w:lineRule="auto"/>
                              </w:pPr>
                              <w:r>
                                <w:rPr>
                                  <w:rFonts w:ascii="Calibri" w:eastAsia="Calibri" w:hAnsi="Calibri" w:cstheme="minorBidi"/>
                                  <w:color w:val="000000"/>
                                  <w:kern w:val="24"/>
                                  <w:sz w:val="18"/>
                                  <w:szCs w:val="18"/>
                                </w:rPr>
                                <w:t>a.</w:t>
                              </w:r>
                            </w:p>
                          </w:txbxContent>
                        </wps:txbx>
                        <wps:bodyPr rot="0" vert="horz" wrap="square" lIns="91440" tIns="45720" rIns="91440" bIns="45720" anchor="t" anchorCtr="0">
                          <a:noAutofit/>
                        </wps:bodyPr>
                      </wps:wsp>
                      <wps:wsp>
                        <wps:cNvPr id="4134" name="Text Box 2"/>
                        <wps:cNvSpPr txBox="1">
                          <a:spLocks noChangeArrowheads="1"/>
                        </wps:cNvSpPr>
                        <wps:spPr bwMode="auto">
                          <a:xfrm>
                            <a:off x="952872" y="1656184"/>
                            <a:ext cx="373380" cy="297180"/>
                          </a:xfrm>
                          <a:prstGeom prst="rect">
                            <a:avLst/>
                          </a:prstGeom>
                          <a:noFill/>
                          <a:ln w="9525">
                            <a:noFill/>
                            <a:miter lim="800000"/>
                            <a:headEnd/>
                            <a:tailEnd/>
                          </a:ln>
                        </wps:spPr>
                        <wps:txbx>
                          <w:txbxContent>
                            <w:p w14:paraId="0152E67C" w14:textId="77777777" w:rsidR="00A44113" w:rsidRDefault="00A44113" w:rsidP="00F91153">
                              <w:pPr>
                                <w:pStyle w:val="NormalWeb"/>
                                <w:spacing w:before="0" w:beforeAutospacing="0" w:after="200" w:afterAutospacing="0" w:line="276" w:lineRule="auto"/>
                              </w:pPr>
                              <w:r>
                                <w:rPr>
                                  <w:rFonts w:ascii="Calibri" w:eastAsia="Calibri" w:hAnsi="Calibri" w:cstheme="minorBidi"/>
                                  <w:color w:val="000000"/>
                                  <w:kern w:val="24"/>
                                  <w:sz w:val="18"/>
                                  <w:szCs w:val="18"/>
                                </w:rPr>
                                <w:t xml:space="preserve">b. </w:t>
                              </w:r>
                            </w:p>
                          </w:txbxContent>
                        </wps:txbx>
                        <wps:bodyPr rot="0" vert="horz" wrap="square" lIns="91440" tIns="45720" rIns="91440" bIns="45720" anchor="t" anchorCtr="0">
                          <a:noAutofit/>
                        </wps:bodyPr>
                      </wps:wsp>
                      <wps:wsp>
                        <wps:cNvPr id="4135" name="Text Box 2"/>
                        <wps:cNvSpPr txBox="1">
                          <a:spLocks noChangeArrowheads="1"/>
                        </wps:cNvSpPr>
                        <wps:spPr bwMode="auto">
                          <a:xfrm>
                            <a:off x="2149212" y="1633324"/>
                            <a:ext cx="373380" cy="297180"/>
                          </a:xfrm>
                          <a:prstGeom prst="rect">
                            <a:avLst/>
                          </a:prstGeom>
                          <a:noFill/>
                          <a:ln w="9525">
                            <a:noFill/>
                            <a:miter lim="800000"/>
                            <a:headEnd/>
                            <a:tailEnd/>
                          </a:ln>
                        </wps:spPr>
                        <wps:txbx>
                          <w:txbxContent>
                            <w:p w14:paraId="6FCDFE79" w14:textId="77777777" w:rsidR="00A44113" w:rsidRDefault="00A44113" w:rsidP="00F91153">
                              <w:pPr>
                                <w:pStyle w:val="NormalWeb"/>
                                <w:spacing w:before="0" w:beforeAutospacing="0" w:after="200" w:afterAutospacing="0" w:line="276" w:lineRule="auto"/>
                              </w:pPr>
                              <w:r>
                                <w:rPr>
                                  <w:rFonts w:ascii="Calibri" w:eastAsia="Calibri" w:hAnsi="Calibri" w:cstheme="minorBidi"/>
                                  <w:color w:val="000000"/>
                                  <w:kern w:val="24"/>
                                  <w:sz w:val="18"/>
                                  <w:szCs w:val="18"/>
                                </w:rPr>
                                <w:t xml:space="preserve">c. </w:t>
                              </w:r>
                            </w:p>
                          </w:txbxContent>
                        </wps:txbx>
                        <wps:bodyPr rot="0" vert="horz" wrap="square" lIns="91440" tIns="45720" rIns="91440" bIns="45720" anchor="t" anchorCtr="0">
                          <a:noAutofit/>
                        </wps:bodyPr>
                      </wps:wsp>
                    </wpg:wgp>
                  </a:graphicData>
                </a:graphic>
              </wp:anchor>
            </w:drawing>
          </mc:Choice>
          <mc:Fallback>
            <w:pict>
              <v:group w14:anchorId="1BA96694" id="Group 1" o:spid="_x0000_s1027" style="position:absolute;left:0;text-align:left;margin-left:1.15pt;margin-top:6.9pt;width:290pt;height:164.3pt;z-index:251643904" coordsize="36834,208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32" o:spid="_x0000_s1028" type="#_x0000_t75" style="position:absolute;left:1407;width:35427;height:208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Wca7FAAAA3QAAAA8AAABkcnMvZG93bnJldi54bWxEj1FrwjAUhd8F/0O4wt40rZtudEaRwaCw&#10;B7H6A67NXVttbkKTxe7fL4PBHg/nnO9wNrvR9CLS4DvLCvJFBoK4trrjRsH59D5/AeEDssbeMin4&#10;Jg+77XSywULbOx8pVqERCcK+QAVtCK6Q0tctGfQL64iT92kHgyHJoZF6wHuCm14us2wtDXacFlp0&#10;9NZSfau+jIJLeTl9xIPW5Sri1T3nh5vjqNTDbNy/ggg0hv/wX7vUCp7yxyX8vklPQG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0VnGuxQAAAN0AAAAPAAAAAAAAAAAAAAAA&#10;AJ8CAABkcnMvZG93bnJldi54bWxQSwUGAAAAAAQABAD3AAAAkQMAAAAA&#10;">
                  <v:imagedata r:id="rId9" o:title="" croptop="26478f" cropbottom="17453f" cropleft="10496f" cropright="34415f"/>
                </v:shape>
                <v:shape id="Text Box 2" o:spid="_x0000_s1029" type="#_x0000_t202" style="position:absolute;top:16561;width:3048;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i7T8YA&#10;AADdAAAADwAAAGRycy9kb3ducmV2LnhtbESPT2vCQBTE74LfYXlCb3XXPxUbsxFpKfRkMdpCb4/s&#10;Mwlm34bs1qTfvisUPA4z8xsm3Q62EVfqfO1Yw2yqQBAXztRcajgd3x7XIHxANtg4Jg2/5GGbjUcp&#10;Jsb1fKBrHkoRIewT1FCF0CZS+qIii37qWuLonV1nMUTZldJ02Ee4beRcqZW0WHNcqLCll4qKS/5j&#10;NXzuz99fS/VRvtqntneDkmyfpdYPk2G3ARFoCPfwf/vdaFjOFgu4vYlPQG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8i7T8YAAADdAAAADwAAAAAAAAAAAAAAAACYAgAAZHJz&#10;L2Rvd25yZXYueG1sUEsFBgAAAAAEAAQA9QAAAIsDAAAAAA==&#10;" filled="f" stroked="f">
                  <v:textbox>
                    <w:txbxContent>
                      <w:p w14:paraId="25CA458E" w14:textId="77777777" w:rsidR="00A44113" w:rsidRDefault="00A44113" w:rsidP="00F91153">
                        <w:pPr>
                          <w:pStyle w:val="NormalWeb"/>
                          <w:spacing w:before="0" w:beforeAutospacing="0" w:after="200" w:afterAutospacing="0" w:line="276" w:lineRule="auto"/>
                        </w:pPr>
                        <w:r>
                          <w:rPr>
                            <w:rFonts w:ascii="Calibri" w:eastAsia="Calibri" w:hAnsi="Calibri" w:cstheme="minorBidi"/>
                            <w:color w:val="000000"/>
                            <w:kern w:val="24"/>
                            <w:sz w:val="18"/>
                            <w:szCs w:val="18"/>
                          </w:rPr>
                          <w:t>a.</w:t>
                        </w:r>
                      </w:p>
                    </w:txbxContent>
                  </v:textbox>
                </v:shape>
                <v:shape id="Text Box 2" o:spid="_x0000_s1030" type="#_x0000_t202" style="position:absolute;left:9528;top:16561;width:3734;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jO8UA&#10;AADdAAAADwAAAGRycy9kb3ducmV2LnhtbESPS2vDMBCE74X8B7GF3BIprRtSx0oILYGcWvIq5LZY&#10;6we1VsZSYvffV4VAj8PMfMNk68E24kadrx1rmE0VCOLcmZpLDafjdrIA4QOywcYxafghD+vV6CHD&#10;1Lie93Q7hFJECPsUNVQhtKmUPq/Iop+6ljh6hesshii7UpoO+wi3jXxSai4t1hwXKmzpraL8+3C1&#10;Gs4fxeUrUZ/lu31pezcoyfZVaj1+HDZLEIGG8B++t3dGQzJ7TuDvTXw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ISM7xQAAAN0AAAAPAAAAAAAAAAAAAAAAAJgCAABkcnMv&#10;ZG93bnJldi54bWxQSwUGAAAAAAQABAD1AAAAigMAAAAA&#10;" filled="f" stroked="f">
                  <v:textbox>
                    <w:txbxContent>
                      <w:p w14:paraId="0152E67C" w14:textId="77777777" w:rsidR="00A44113" w:rsidRDefault="00A44113" w:rsidP="00F91153">
                        <w:pPr>
                          <w:pStyle w:val="NormalWeb"/>
                          <w:spacing w:before="0" w:beforeAutospacing="0" w:after="200" w:afterAutospacing="0" w:line="276" w:lineRule="auto"/>
                        </w:pPr>
                        <w:r>
                          <w:rPr>
                            <w:rFonts w:ascii="Calibri" w:eastAsia="Calibri" w:hAnsi="Calibri" w:cstheme="minorBidi"/>
                            <w:color w:val="000000"/>
                            <w:kern w:val="24"/>
                            <w:sz w:val="18"/>
                            <w:szCs w:val="18"/>
                          </w:rPr>
                          <w:t xml:space="preserve">b. </w:t>
                        </w:r>
                      </w:p>
                    </w:txbxContent>
                  </v:textbox>
                </v:shape>
                <v:shape id="Text Box 2" o:spid="_x0000_s1031" type="#_x0000_t202" style="position:absolute;left:21492;top:16333;width:3733;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2GoMUA&#10;AADdAAAADwAAAGRycy9kb3ducmV2LnhtbESPW2vCQBSE3wv+h+UIvtVdr2h0FWkp+NRivIBvh+wx&#10;CWbPhuzWxH/fLRT6OMzMN8x629lKPKjxpWMNo6ECQZw5U3Ku4XT8eF2A8AHZYOWYNDzJw3bTe1lj&#10;YlzLB3qkIRcRwj5BDUUIdSKlzwqy6IeuJo7ezTUWQ5RNLk2DbYTbSo6VmkuLJceFAmt6Kyi7p99W&#10;w/nzdr1M1Vf+bmd16zol2S6l1oN+t1uBCNSF//Bfe280TEeTGfy+iU9Ab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bYagxQAAAN0AAAAPAAAAAAAAAAAAAAAAAJgCAABkcnMv&#10;ZG93bnJldi54bWxQSwUGAAAAAAQABAD1AAAAigMAAAAA&#10;" filled="f" stroked="f">
                  <v:textbox>
                    <w:txbxContent>
                      <w:p w14:paraId="6FCDFE79" w14:textId="77777777" w:rsidR="00A44113" w:rsidRDefault="00A44113" w:rsidP="00F91153">
                        <w:pPr>
                          <w:pStyle w:val="NormalWeb"/>
                          <w:spacing w:before="0" w:beforeAutospacing="0" w:after="200" w:afterAutospacing="0" w:line="276" w:lineRule="auto"/>
                        </w:pPr>
                        <w:r>
                          <w:rPr>
                            <w:rFonts w:ascii="Calibri" w:eastAsia="Calibri" w:hAnsi="Calibri" w:cstheme="minorBidi"/>
                            <w:color w:val="000000"/>
                            <w:kern w:val="24"/>
                            <w:sz w:val="18"/>
                            <w:szCs w:val="18"/>
                          </w:rPr>
                          <w:t xml:space="preserve">c. </w:t>
                        </w:r>
                      </w:p>
                    </w:txbxContent>
                  </v:textbox>
                </v:shape>
                <w10:wrap type="topAndBottom"/>
              </v:group>
            </w:pict>
          </mc:Fallback>
        </mc:AlternateContent>
      </w:r>
      <w:r w:rsidR="00CA5189" w:rsidRPr="00A724BE">
        <w:rPr>
          <w:sz w:val="20"/>
        </w:rPr>
        <w:t>Figure</w:t>
      </w:r>
      <w:r w:rsidR="002B7878">
        <w:rPr>
          <w:sz w:val="20"/>
        </w:rPr>
        <w:t xml:space="preserve"> 1</w:t>
      </w:r>
      <w:r w:rsidR="00CA5189" w:rsidRPr="00A724BE">
        <w:rPr>
          <w:sz w:val="20"/>
        </w:rPr>
        <w:t>: The different killing mechanisms o</w:t>
      </w:r>
      <w:r w:rsidR="00F91153" w:rsidRPr="00A724BE">
        <w:rPr>
          <w:sz w:val="20"/>
        </w:rPr>
        <w:t xml:space="preserve">f a neutrophil. a: </w:t>
      </w:r>
      <w:r w:rsidR="000C571E" w:rsidRPr="00A724BE">
        <w:rPr>
          <w:sz w:val="20"/>
        </w:rPr>
        <w:t>Phagocytosis</w:t>
      </w:r>
      <w:r w:rsidR="000C571E">
        <w:rPr>
          <w:sz w:val="20"/>
        </w:rPr>
        <w:t xml:space="preserve">: </w:t>
      </w:r>
      <w:r w:rsidR="00455D1C">
        <w:rPr>
          <w:sz w:val="20"/>
        </w:rPr>
        <w:t xml:space="preserve">Pathogens </w:t>
      </w:r>
      <w:r w:rsidR="000C571E">
        <w:rPr>
          <w:sz w:val="20"/>
        </w:rPr>
        <w:t>can</w:t>
      </w:r>
      <w:r w:rsidR="00455D1C">
        <w:rPr>
          <w:sz w:val="20"/>
        </w:rPr>
        <w:t xml:space="preserve"> be engulfed </w:t>
      </w:r>
      <w:r w:rsidR="002B1BF5">
        <w:rPr>
          <w:sz w:val="20"/>
        </w:rPr>
        <w:t xml:space="preserve">and digested </w:t>
      </w:r>
      <w:r w:rsidR="00455D1C">
        <w:rPr>
          <w:sz w:val="20"/>
        </w:rPr>
        <w:t xml:space="preserve">by the </w:t>
      </w:r>
      <w:r w:rsidR="004F753D">
        <w:rPr>
          <w:sz w:val="20"/>
        </w:rPr>
        <w:t>neutrophil</w:t>
      </w:r>
      <w:r w:rsidR="00F91153" w:rsidRPr="00A724BE">
        <w:rPr>
          <w:sz w:val="20"/>
        </w:rPr>
        <w:t>; b: degranulation</w:t>
      </w:r>
      <w:r w:rsidR="002B1BF5">
        <w:rPr>
          <w:sz w:val="20"/>
        </w:rPr>
        <w:t>: the neutrophil releases the antibacterial proteins from its granules</w:t>
      </w:r>
      <w:r w:rsidR="00F91153" w:rsidRPr="00A724BE">
        <w:rPr>
          <w:sz w:val="20"/>
        </w:rPr>
        <w:t>;</w:t>
      </w:r>
      <w:r w:rsidR="00CA5189" w:rsidRPr="00A724BE">
        <w:rPr>
          <w:sz w:val="20"/>
        </w:rPr>
        <w:t xml:space="preserve"> c: </w:t>
      </w:r>
      <w:r w:rsidR="000C571E">
        <w:rPr>
          <w:sz w:val="20"/>
        </w:rPr>
        <w:t>NETs:</w:t>
      </w:r>
      <w:r w:rsidR="004F753D">
        <w:rPr>
          <w:sz w:val="20"/>
        </w:rPr>
        <w:t xml:space="preserve"> </w:t>
      </w:r>
      <w:r w:rsidR="002B1BF5">
        <w:rPr>
          <w:sz w:val="20"/>
        </w:rPr>
        <w:t>core DNA, histones, proteins and enzymes are released to immobilize pathogens</w:t>
      </w:r>
      <w:r w:rsidR="004F753D">
        <w:rPr>
          <w:sz w:val="20"/>
        </w:rPr>
        <w:t xml:space="preserve"> </w:t>
      </w:r>
      <w:r w:rsidR="00B4344E" w:rsidRPr="00A724BE">
        <w:rPr>
          <w:sz w:val="20"/>
        </w:rPr>
        <w:fldChar w:fldCharType="begin" w:fldLock="1"/>
      </w:r>
      <w:r w:rsidR="00713663">
        <w:rPr>
          <w:sz w:val="20"/>
        </w:rPr>
        <w:instrText>ADDIN CSL_CITATION { "citationItems" : [ { "id" : "ITEM-1", "itemData" : { "DOI" : "10.1038/nri3399", "ISBN" : "1474-1741 (Electronic)\\r1474-1733 (Linking)", "PMID" : "23435331", "abstract" : "Neutrophils have traditionally been thought of as simple foot soldiers of the innate immune system with a restricted set of pro-inflammatory functions. More recently, it has become apparent that neutrophils are, in fact, complex cells capable of a vast array of specialized functions. Although neutrophils are undoubtedly major effectors of acute inflammation, several lines of evidence indicate that they also contribute to chronic inflammatory conditions and adaptive immune responses. Here, we discuss the key features of the life of a neutrophil, from its release from bone marrow to its death. We discuss the possible existence of different neutrophil subsets and their putative anti-inflammatory roles. We focus on how neutrophils are recruited to infected or injured tissues and describe differences in neutrophil recruitment between different tissues. Finally, we explain the mechanisms that are used by neutrophils to promote protective or pathological immune responses at different sites.", "author" : [ { "dropping-particle" : "", "family" : "Kolaczkowska", "given" : "Elzbieta", "non-dropping-particle" : "", "parse-names" : false, "suffix" : "" }, { "dropping-particle" : "", "family" : "Kubes", "given" : "Paul", "non-dropping-particle" : "", "parse-names" : false, "suffix" : "" } ], "container-title" : "Nature Reviews Immunology", "id" : "ITEM-1", "issued" : { "date-parts" : [ [ "2013" ] ] }, "page" : "159-175", "title" : "Neutrophil recruitment and function in health and inflammation", "type" : "article-journal", "volume" : "13" }, "uris" : [ "http://www.mendeley.com/documents/?uuid=03b94331-0b59-3986-9ad0-c5cf9ba793ba" ] } ], "mendeley" : { "formattedCitation" : "(1)", "plainTextFormattedCitation" : "(1)", "previouslyFormattedCitation" : "(1)" }, "properties" : {  }, "schema" : "https://github.com/citation-style-language/schema/raw/master/csl-citation.json" }</w:instrText>
      </w:r>
      <w:r w:rsidR="00B4344E" w:rsidRPr="00A724BE">
        <w:rPr>
          <w:sz w:val="20"/>
        </w:rPr>
        <w:fldChar w:fldCharType="separate"/>
      </w:r>
      <w:r w:rsidR="004C6482" w:rsidRPr="004C6482">
        <w:rPr>
          <w:noProof/>
          <w:sz w:val="20"/>
        </w:rPr>
        <w:t>(1)</w:t>
      </w:r>
      <w:r w:rsidR="00B4344E" w:rsidRPr="00A724BE">
        <w:rPr>
          <w:sz w:val="20"/>
        </w:rPr>
        <w:fldChar w:fldCharType="end"/>
      </w:r>
    </w:p>
    <w:p w14:paraId="0B214DD1" w14:textId="77777777" w:rsidR="00EB10B0" w:rsidRDefault="00EB10B0" w:rsidP="00B93559">
      <w:pPr>
        <w:pStyle w:val="NoSpacing"/>
        <w:spacing w:line="276" w:lineRule="auto"/>
        <w:jc w:val="both"/>
      </w:pPr>
    </w:p>
    <w:p w14:paraId="2CD72676" w14:textId="0FFB893E" w:rsidR="004F753D" w:rsidRPr="00F86C63" w:rsidRDefault="004F753D" w:rsidP="004F753D">
      <w:pPr>
        <w:pStyle w:val="Heading2"/>
        <w:rPr>
          <w:lang w:val="en-GB"/>
        </w:rPr>
      </w:pPr>
      <w:bookmarkStart w:id="8" w:name="_Toc522701425"/>
      <w:r w:rsidRPr="00F86C63">
        <w:rPr>
          <w:lang w:val="en-GB"/>
        </w:rPr>
        <w:t xml:space="preserve">3.2 </w:t>
      </w:r>
      <w:r w:rsidR="00751F52">
        <w:rPr>
          <w:lang w:val="en-GB"/>
        </w:rPr>
        <w:t xml:space="preserve">Timing of the </w:t>
      </w:r>
      <w:r w:rsidRPr="00F86C63">
        <w:rPr>
          <w:lang w:val="en-GB"/>
        </w:rPr>
        <w:t xml:space="preserve">killing mechanisms </w:t>
      </w:r>
      <w:r w:rsidR="00751F52">
        <w:rPr>
          <w:lang w:val="en-GB"/>
        </w:rPr>
        <w:t>of the neutrophil</w:t>
      </w:r>
      <w:bookmarkEnd w:id="8"/>
    </w:p>
    <w:p w14:paraId="48E20693" w14:textId="479407B6" w:rsidR="00B93559" w:rsidRDefault="00B93559" w:rsidP="00B93559">
      <w:pPr>
        <w:pStyle w:val="NoSpacing"/>
        <w:spacing w:line="276" w:lineRule="auto"/>
        <w:jc w:val="both"/>
      </w:pPr>
      <w:r>
        <w:t xml:space="preserve">The neutrophil can utilise these various killing mechanisms. It is therefore an interesting question how the neutrophil decides which mechanism it uses to eliminate pathogens. </w:t>
      </w:r>
      <w:r w:rsidR="00455D1C">
        <w:t xml:space="preserve">More specifically, can a </w:t>
      </w:r>
      <w:r>
        <w:t xml:space="preserve">single </w:t>
      </w:r>
      <w:r w:rsidRPr="0045553B">
        <w:t>neutrophil eliminate pathogens by means of mul</w:t>
      </w:r>
      <w:r w:rsidR="00455D1C">
        <w:t>t</w:t>
      </w:r>
      <w:r w:rsidR="00CD5995">
        <w:t>iple killing mechanism at once and are neutrophils capable of coordinating together to eliminate pathogens? W</w:t>
      </w:r>
      <w:r>
        <w:t xml:space="preserve">hether the neutrophil utilizes multiple killing mechanisms could be explained by the timing of these events. It has been established that neutrophils can eliminate pathogens by means of phagocytosis within minutes of exposure </w:t>
      </w:r>
      <w:r w:rsidRPr="001C46DA">
        <w:rPr>
          <w:i/>
        </w:rPr>
        <w:t>ex vivo</w:t>
      </w:r>
      <w:r>
        <w:t xml:space="preserve">. </w:t>
      </w:r>
      <w:r w:rsidR="00CD5995">
        <w:t xml:space="preserve">The </w:t>
      </w:r>
      <w:r w:rsidR="00210B64">
        <w:t>rate</w:t>
      </w:r>
      <w:r w:rsidR="00CD5995">
        <w:t xml:space="preserve"> of degranulation </w:t>
      </w:r>
      <w:r>
        <w:t xml:space="preserve">depends on the content of the granules; secretory vesicles are initially released within 10 minutes after </w:t>
      </w:r>
      <w:r w:rsidR="001D56D9">
        <w:t>stimulation</w:t>
      </w:r>
      <w:r w:rsidR="00CD5995">
        <w:t>, after that the</w:t>
      </w:r>
      <w:r>
        <w:t xml:space="preserve"> gelatinase (tertiary) granules, </w:t>
      </w:r>
      <w:r w:rsidR="00CD5995">
        <w:t xml:space="preserve">the </w:t>
      </w:r>
      <w:r>
        <w:t xml:space="preserve">specific (secondary) granules and </w:t>
      </w:r>
      <w:r w:rsidR="00CD5995">
        <w:t xml:space="preserve">the </w:t>
      </w:r>
      <w:r>
        <w:t>azurophilic (primary) granules</w:t>
      </w:r>
      <w:r w:rsidR="00210B64">
        <w:t xml:space="preserve"> are released</w:t>
      </w:r>
      <w:r>
        <w:t xml:space="preserve">. </w:t>
      </w:r>
      <w:r>
        <w:fldChar w:fldCharType="begin" w:fldLock="1"/>
      </w:r>
      <w:r w:rsidR="00713663">
        <w:instrText>ADDIN CSL_CITATION { "citationItems" : [ { "id" : "ITEM-1", "itemData" : { "DOI" : "10.1016/j.micinf.2003.09.008", "ISBN" : "1286-4579 (Print)\\n1286-4579", "PMID" : "14613775", "author" : [ { "dropping-particle" : "", "family" : "Faurschou", "given" : "Mikkel", "non-dropping-particle" : "", "parse-names" : false, "suffix" : "" }, { "dropping-particle" : "", "family" : "Borregaard", "given" : "Niels", "non-dropping-particle" : "", "parse-names" : false, "suffix" : "" } ], "container-title" : "Microbes and Infection", "id" : "ITEM-1", "issued" : { "date-parts" : [ [ "2003" ] ] }, "page" : "1317-1327", "title" : "Neutrophil granules and secretory vesicles in inflammation", "type" : "article-journal", "volume" : "5" }, "uris" : [ "http://www.mendeley.com/documents/?uuid=5472be82-a9d3-37c2-b37f-da2a6d825256" ] } ], "mendeley" : { "formattedCitation" : "(14)", "plainTextFormattedCitation" : "(14)", "previouslyFormattedCitation" : "(14)" }, "properties" : {  }, "schema" : "https://github.com/citation-style-language/schema/raw/master/csl-citation.json" }</w:instrText>
      </w:r>
      <w:r>
        <w:fldChar w:fldCharType="separate"/>
      </w:r>
      <w:r w:rsidR="004C6482" w:rsidRPr="004C6482">
        <w:rPr>
          <w:noProof/>
        </w:rPr>
        <w:t>(14)</w:t>
      </w:r>
      <w:r>
        <w:fldChar w:fldCharType="end"/>
      </w:r>
      <w:r>
        <w:t xml:space="preserve"> Yet, NET formation is a more extensive process, usually taking between 2-3 hours. </w:t>
      </w:r>
      <w:r>
        <w:fldChar w:fldCharType="begin" w:fldLock="1"/>
      </w:r>
      <w:r w:rsidR="00713663">
        <w:instrText>ADDIN CSL_CITATION { "citationItems" : [ { "id" : "ITEM-1", "itemData" : { "DOI" : "10.1083/jcb.200606027", "ISBN" : "0021-9525 (Print)\\r0021-9525 (Linking)", "PMID" : "17210947", "author" : [ { "dropping-particle" : "", "family" : "Fuchs", "given" : "Tobias A.", "non-dropping-particle" : "", "parse-names" : false, "suffix" : "" }, { "dropping-particle" : "", "family" : "Abed", "given" : "Ulrike", "non-dropping-particle" : "", "parse-names" : false, "suffix" : "" }, { "dropping-particle" : "", "family" : "Goosmann", "given" : "Christian", "non-dropping-particle" : "", "parse-names" : false, "suffix" : "" }, { "dropping-particle" : "", "family" : "Hurwitz", "given" : "Robert", "non-dropping-particle" : "", "parse-names" : false, "suffix" : "" }, { "dropping-particle" : "", "family" : "Schulze", "given" : "Ilka", "non-dropping-particle" : "", "parse-names" : false, "suffix" : "" }, { "dropping-particle" : "", "family" : "Wahn", "given" : "Volker", "non-dropping-particle" : "", "parse-names" : false, "suffix" : "" }, { "dropping-particle" : "", "family" : "Weinrauch", "given" : "Yvette", "non-dropping-particle" : "", "parse-names" : false, "suffix" : "" }, { "dropping-particle" : "", "family" : "Brinkmann", "given" : "Volker", "non-dropping-particle" : "", "parse-names" : false, "suffix" : "" }, { "dropping-particle" : "", "family" : "Zychlinsky", "given" : "Arturo", "non-dropping-particle" : "", "parse-names" : false, "suffix" : "" } ], "container-title" : "Journal of Cell Biology", "id" : "ITEM-1", "issued" : { "date-parts" : [ [ "2007" ] ] }, "page" : "231-241", "title" : "Novel cell death program leads to neutrophil extracellular traps", "type" : "article-journal", "volume" : "176" }, "uris" : [ "http://www.mendeley.com/documents/?uuid=a7cb1add-b8b3-347c-b1ef-9e7fb5aea1c3" ] } ], "mendeley" : { "formattedCitation" : "(15)", "plainTextFormattedCitation" : "(15)", "previouslyFormattedCitation" : "(15)" }, "properties" : {  }, "schema" : "https://github.com/citation-style-language/schema/raw/master/csl-citation.json" }</w:instrText>
      </w:r>
      <w:r>
        <w:fldChar w:fldCharType="separate"/>
      </w:r>
      <w:r w:rsidR="004C6482" w:rsidRPr="004C6482">
        <w:rPr>
          <w:noProof/>
        </w:rPr>
        <w:t>(15)</w:t>
      </w:r>
      <w:r>
        <w:fldChar w:fldCharType="end"/>
      </w:r>
      <w:r>
        <w:t xml:space="preserve"> In contrast to phagocytosis of pathogens, the neutrophil does not survive the attack using NET formation. Accordingly, a single neutrophil could perform all three killing mechanisms if they occur in the right order; the neutrophil has to perform phagocytosis first, followed by degranulation and at last NET formation. </w:t>
      </w:r>
      <w:r>
        <w:fldChar w:fldCharType="begin" w:fldLock="1"/>
      </w:r>
      <w:r w:rsidR="00713663">
        <w:instrText>ADDIN CSL_CITATION { "citationItems" : [ { "id" : "ITEM-1", "itemData" : { "DOI" : "10.1016/j.it.2009.07.011", "ISBN" : "1471-4981 (Electronic)\\r1471-4906 (Linking)", "PMID" : "19699684", "author" : [ { "dropping-particle" : "", "family" : "Papayannopoulos", "given" : "Venizelos", "non-dropping-particle" : "", "parse-names" : false, "suffix" : "" }, { "dropping-particle" : "", "family" : "Zychlinsky", "given" : "Arturo", "non-dropping-particle" : "", "parse-names" : false, "suffix" : "" } ], "container-title" : "Trends in Immunology", "id" : "ITEM-1", "issued" : { "date-parts" : [ [ "2009" ] ] }, "page" : "513-521", "title" : "NETs: a new strategy for using old weapons", "type" : "article-journal", "volume" : "30" }, "uris" : [ "http://www.mendeley.com/documents/?uuid=8976f3d0-ad28-37ac-8378-69d21881102a" ] } ], "mendeley" : { "formattedCitation" : "(13)", "plainTextFormattedCitation" : "(13)", "previouslyFormattedCitation" : "(13)" }, "properties" : {  }, "schema" : "https://github.com/citation-style-language/schema/raw/master/csl-citation.json" }</w:instrText>
      </w:r>
      <w:r>
        <w:fldChar w:fldCharType="separate"/>
      </w:r>
      <w:r w:rsidR="004C6482" w:rsidRPr="004C6482">
        <w:rPr>
          <w:noProof/>
        </w:rPr>
        <w:t>(13)</w:t>
      </w:r>
      <w:r>
        <w:fldChar w:fldCharType="end"/>
      </w:r>
      <w:r>
        <w:t xml:space="preserve"> This has been shown using in vitro studies with </w:t>
      </w:r>
      <w:r w:rsidRPr="00EF6EC3">
        <w:rPr>
          <w:i/>
        </w:rPr>
        <w:t>S. aureus</w:t>
      </w:r>
      <w:r>
        <w:t xml:space="preserve"> where the neutrophil eliminated this bacteria first using phagocytosis and only at later time points utilising the NET formation. </w:t>
      </w:r>
      <w:r>
        <w:fldChar w:fldCharType="begin" w:fldLock="1"/>
      </w:r>
      <w:r w:rsidR="00713663">
        <w:instrText>ADDIN CSL_CITATION { "citationItems" : [ { "id" : "ITEM-1", "itemData" : { "DOI" : "10.1083/jcb.200606027", "ISBN" : "0021-9525 (Print)\\r0021-9525 (Linking)", "PMID" : "17210947", "author" : [ { "dropping-particle" : "", "family" : "Fuchs", "given" : "Tobias A.", "non-dropping-particle" : "", "parse-names" : false, "suffix" : "" }, { "dropping-particle" : "", "family" : "Abed", "given" : "Ulrike", "non-dropping-particle" : "", "parse-names" : false, "suffix" : "" }, { "dropping-particle" : "", "family" : "Goosmann", "given" : "Christian", "non-dropping-particle" : "", "parse-names" : false, "suffix" : "" }, { "dropping-particle" : "", "family" : "Hurwitz", "given" : "Robert", "non-dropping-particle" : "", "parse-names" : false, "suffix" : "" }, { "dropping-particle" : "", "family" : "Schulze", "given" : "Ilka", "non-dropping-particle" : "", "parse-names" : false, "suffix" : "" }, { "dropping-particle" : "", "family" : "Wahn", "given" : "Volker", "non-dropping-particle" : "", "parse-names" : false, "suffix" : "" }, { "dropping-particle" : "", "family" : "Weinrauch", "given" : "Yvette", "non-dropping-particle" : "", "parse-names" : false, "suffix" : "" }, { "dropping-particle" : "", "family" : "Brinkmann", "given" : "Volker", "non-dropping-particle" : "", "parse-names" : false, "suffix" : "" }, { "dropping-particle" : "", "family" : "Zychlinsky", "given" : "Arturo", "non-dropping-particle" : "", "parse-names" : false, "suffix" : "" } ], "container-title" : "Journal of Cell Biology", "id" : "ITEM-1", "issued" : { "date-parts" : [ [ "2007" ] ] }, "page" : "231-241", "title" : "Novel cell death program leads to neutrophil extracellular traps", "type" : "article-journal", "volume" : "176" }, "uris" : [ "http://www.mendeley.com/documents/?uuid=a7cb1add-b8b3-347c-b1ef-9e7fb5aea1c3" ] } ], "mendeley" : { "formattedCitation" : "(15)", "plainTextFormattedCitation" : "(15)", "previouslyFormattedCitation" : "(15)" }, "properties" : {  }, "schema" : "https://github.com/citation-style-language/schema/raw/master/csl-citation.json" }</w:instrText>
      </w:r>
      <w:r>
        <w:fldChar w:fldCharType="separate"/>
      </w:r>
      <w:r w:rsidR="004C6482" w:rsidRPr="004C6482">
        <w:rPr>
          <w:noProof/>
        </w:rPr>
        <w:t>(15)</w:t>
      </w:r>
      <w:r>
        <w:fldChar w:fldCharType="end"/>
      </w:r>
      <w:r w:rsidR="005A7BA4">
        <w:t xml:space="preserve"> </w:t>
      </w:r>
      <w:r>
        <w:t xml:space="preserve">It is therefore possible </w:t>
      </w:r>
      <w:r w:rsidR="005A7BA4">
        <w:t>for a</w:t>
      </w:r>
      <w:r>
        <w:t xml:space="preserve"> single neutrophil to perform several killing stra</w:t>
      </w:r>
      <w:r w:rsidR="0040523B">
        <w:t>tegies. However, the question about</w:t>
      </w:r>
      <w:r>
        <w:t xml:space="preserve"> the decision making abilities of the neutrophil </w:t>
      </w:r>
      <w:r w:rsidR="005A7BA4">
        <w:t>still remain</w:t>
      </w:r>
      <w:r>
        <w:t xml:space="preserve"> unclear. </w:t>
      </w:r>
    </w:p>
    <w:p w14:paraId="2222FE4F" w14:textId="77777777" w:rsidR="00C8774A" w:rsidRPr="00DB554B" w:rsidRDefault="00C8774A" w:rsidP="00A24A39">
      <w:pPr>
        <w:pStyle w:val="NoSpacing"/>
        <w:spacing w:line="276" w:lineRule="auto"/>
      </w:pPr>
    </w:p>
    <w:p w14:paraId="19FF4385" w14:textId="77777777" w:rsidR="00AF3558" w:rsidRDefault="00AF3558">
      <w:pPr>
        <w:rPr>
          <w:rFonts w:ascii="Calibri Light" w:eastAsiaTheme="majorEastAsia" w:hAnsi="Calibri Light" w:cstheme="majorBidi"/>
          <w:color w:val="auto"/>
          <w:sz w:val="32"/>
          <w:szCs w:val="40"/>
          <w:lang w:val="en-GB"/>
        </w:rPr>
      </w:pPr>
      <w:r w:rsidRPr="002254C4">
        <w:rPr>
          <w:lang w:val="en-GB"/>
        </w:rPr>
        <w:br w:type="page"/>
      </w:r>
    </w:p>
    <w:p w14:paraId="40B4CF44" w14:textId="7118701B" w:rsidR="00DB554B" w:rsidRDefault="00DB554B" w:rsidP="002F7529">
      <w:pPr>
        <w:pStyle w:val="Heading1"/>
        <w:numPr>
          <w:ilvl w:val="0"/>
          <w:numId w:val="11"/>
        </w:numPr>
        <w:spacing w:line="276" w:lineRule="auto"/>
        <w:ind w:left="426"/>
      </w:pPr>
      <w:bookmarkStart w:id="9" w:name="_Toc522701426"/>
      <w:r w:rsidRPr="00DB554B">
        <w:lastRenderedPageBreak/>
        <w:t>Neutrophil recruitment</w:t>
      </w:r>
      <w:r w:rsidR="00A17D80">
        <w:t xml:space="preserve"> to </w:t>
      </w:r>
      <w:r w:rsidR="004F753D">
        <w:t>inflammation</w:t>
      </w:r>
      <w:bookmarkEnd w:id="9"/>
    </w:p>
    <w:p w14:paraId="738029FC" w14:textId="14420C32" w:rsidR="000B1659" w:rsidRDefault="000B1659" w:rsidP="00A24A39">
      <w:pPr>
        <w:pStyle w:val="NoSpacing"/>
        <w:spacing w:line="276" w:lineRule="auto"/>
        <w:jc w:val="both"/>
      </w:pPr>
      <w:r>
        <w:t>In the event of an immune response, neutrophils</w:t>
      </w:r>
      <w:r w:rsidR="00366AB0">
        <w:t xml:space="preserve"> are</w:t>
      </w:r>
      <w:r>
        <w:t xml:space="preserve"> recruited to sites of tissue damage or infection and need to migrate from t</w:t>
      </w:r>
      <w:r w:rsidR="008C75F1">
        <w:t>he blood vessels to reach the site of inflammation</w:t>
      </w:r>
      <w:r>
        <w:t xml:space="preserve">. </w:t>
      </w:r>
      <w:r w:rsidR="00366AB0">
        <w:t xml:space="preserve">It is </w:t>
      </w:r>
      <w:r w:rsidR="008C75F1">
        <w:t>helpful</w:t>
      </w:r>
      <w:r w:rsidR="00366AB0">
        <w:t xml:space="preserve"> to have an understanding of the recruitment mechanism before the pathway can be utilized as </w:t>
      </w:r>
      <w:r w:rsidR="008C75F1">
        <w:t xml:space="preserve">a </w:t>
      </w:r>
      <w:r w:rsidR="00366AB0">
        <w:t>target for pharmaceutical applications</w:t>
      </w:r>
      <w:r w:rsidR="0055179B">
        <w:t xml:space="preserve">. </w:t>
      </w:r>
      <w:r w:rsidR="00717954">
        <w:t>The recruitment of neutrophils consists of a multiple step cascade that involves tethering, rolling, adhesion, crawling and finally transmigration of neutrophils</w:t>
      </w:r>
      <w:r w:rsidR="00D611BB">
        <w:t xml:space="preserve"> (figure</w:t>
      </w:r>
      <w:r w:rsidR="002B7878">
        <w:t xml:space="preserve"> 2</w:t>
      </w:r>
      <w:r w:rsidR="00D611BB">
        <w:t>)</w:t>
      </w:r>
      <w:r w:rsidR="00717954">
        <w:t xml:space="preserve">. </w:t>
      </w:r>
      <w:r>
        <w:t>Neutrophil recruitm</w:t>
      </w:r>
      <w:r w:rsidR="005E5F1A">
        <w:t xml:space="preserve">ent is initiated when tissue-resident sentinel cells, such as macrophages and mast cells, </w:t>
      </w:r>
      <w:r>
        <w:t xml:space="preserve">come </w:t>
      </w:r>
      <w:r w:rsidR="00746F13">
        <w:t xml:space="preserve">in </w:t>
      </w:r>
      <w:r>
        <w:t xml:space="preserve">contact with </w:t>
      </w:r>
      <w:r w:rsidR="005E5F1A">
        <w:t xml:space="preserve">pathogen-associated molecular pattern (PAMPs) </w:t>
      </w:r>
      <w:r w:rsidR="00746F13">
        <w:t xml:space="preserve">molecules </w:t>
      </w:r>
      <w:r w:rsidR="005E5F1A">
        <w:t xml:space="preserve">and damage-associated molecular pattern (DAMPs) molecules </w:t>
      </w:r>
      <w:r>
        <w:t>and release inflammatory mediators</w:t>
      </w:r>
      <w:r w:rsidR="004621BC">
        <w:t xml:space="preserve"> (</w:t>
      </w:r>
      <w:r w:rsidR="005E5F1A">
        <w:t>e.g. interleukin (IL)-1</w:t>
      </w:r>
      <w:r w:rsidR="005E5F1A">
        <w:rPr>
          <w:rFonts w:cstheme="minorHAnsi"/>
        </w:rPr>
        <w:t>β</w:t>
      </w:r>
      <w:r w:rsidR="00121031">
        <w:t xml:space="preserve"> </w:t>
      </w:r>
      <w:r w:rsidR="004621BC">
        <w:t xml:space="preserve">and </w:t>
      </w:r>
      <w:proofErr w:type="spellStart"/>
      <w:r w:rsidR="004621BC">
        <w:t>tumor</w:t>
      </w:r>
      <w:proofErr w:type="spellEnd"/>
      <w:r w:rsidR="004621BC">
        <w:t xml:space="preserve"> necrosis factor (TNF))</w:t>
      </w:r>
      <w:r w:rsidR="00121031">
        <w:t xml:space="preserve"> and neut</w:t>
      </w:r>
      <w:r w:rsidR="004621BC">
        <w:t>rophil-active chemoattractants (</w:t>
      </w:r>
      <w:r w:rsidR="00121031">
        <w:t>e.g.</w:t>
      </w:r>
      <w:r w:rsidR="004621BC">
        <w:t xml:space="preserve"> chemokines and lipid mediators)</w:t>
      </w:r>
      <w:r w:rsidR="00121031">
        <w:t xml:space="preserve"> </w:t>
      </w:r>
      <w:r>
        <w:t xml:space="preserve">resulting in the activation of the endothelium cells. Alternatively, endothelial cells can also be directly activated by the detection of pathogen with the pattern-recognition receptor (PRR). </w:t>
      </w:r>
      <w:r w:rsidR="001C59EC">
        <w:fldChar w:fldCharType="begin" w:fldLock="1"/>
      </w:r>
      <w:r w:rsidR="00713663">
        <w:instrText>ADDIN CSL_CITATION { "citationItems" : [ { "id" : "ITEM-1", "itemData" : { "DOI" : "10.1038/nri2156", "ISBN" : "1474-1741 (Electronic)\\n1474-1733 (Linking)", "PMID" : "17717539", "author" : [ { "dropping-particle" : "", "family" : "Ley", "given" : "Klaus", "non-dropping-particle" : "", "parse-names" : false, "suffix" : "" }, { "dropping-particle" : "", "family" : "Laudanna", "given" : "Carlo", "non-dropping-particle" : "", "parse-names" : false, "suffix" : "" }, { "dropping-particle" : "", "family" : "Cybulsky", "given" : "Myron I.", "non-dropping-particle" : "", "parse-names" : false, "suffix" : "" }, { "dropping-particle" : "", "family" : "Nourshargh", "given" : "Sussan", "non-dropping-particle" : "", "parse-names" : false, "suffix" : "" } ], "container-title" : "Nature Reviews Immunology", "id" : "ITEM-1", "issued" : { "date-parts" : [ [ "2007" ] ] }, "page" : "678-689", "title" : "Getting to the site of inflammation: The leukocyte adhesion cascade updated", "type" : "article-journal", "volume" : "7" }, "uris" : [ "http://www.mendeley.com/documents/?uuid=0bd5405c-4dd9-3fe8-8248-7843b3bc6093" ] }, { "id" : "ITEM-2", "itemData" : { "DOI" : "10.1038/nri3399", "ISBN" : "1474-1741 (Electronic)\\r1474-1733 (Linking)", "PMID" : "23435331", "abstract" : "Neutrophils have traditionally been thought of as simple foot soldiers of the innate immune system with a restricted set of pro-inflammatory functions. More recently, it has become apparent that neutrophils are, in fact, complex cells capable of a vast array of specialized functions. Although neutrophils are undoubtedly major effectors of acute inflammation, several lines of evidence indicate that they also contribute to chronic inflammatory conditions and adaptive immune responses. Here, we discuss the key features of the life of a neutrophil, from its release from bone marrow to its death. We discuss the possible existence of different neutrophil subsets and their putative anti-inflammatory roles. We focus on how neutrophils are recruited to infected or injured tissues and describe differences in neutrophil recruitment between different tissues. Finally, we explain the mechanisms that are used by neutrophils to promote protective or pathological immune responses at different sites.", "author" : [ { "dropping-particle" : "", "family" : "Kolaczkowska", "given" : "Elzbieta", "non-dropping-particle" : "", "parse-names" : false, "suffix" : "" }, { "dropping-particle" : "", "family" : "Kubes", "given" : "Paul", "non-dropping-particle" : "", "parse-names" : false, "suffix" : "" } ], "container-title" : "Nature Reviews Immunology", "id" : "ITEM-2", "issued" : { "date-parts" : [ [ "2013" ] ] }, "page" : "159-175", "title" : "Neutrophil recruitment and function in health and inflammation", "type" : "article-journal", "volume" : "13" }, "uris" : [ "http://www.mendeley.com/documents/?uuid=03b94331-0b59-3986-9ad0-c5cf9ba793ba" ] } ], "mendeley" : { "formattedCitation" : "(1,2)", "plainTextFormattedCitation" : "(1,2)", "previouslyFormattedCitation" : "(1,2)" }, "properties" : {  }, "schema" : "https://github.com/citation-style-language/schema/raw/master/csl-citation.json" }</w:instrText>
      </w:r>
      <w:r w:rsidR="001C59EC">
        <w:fldChar w:fldCharType="separate"/>
      </w:r>
      <w:r w:rsidR="004C6482" w:rsidRPr="004C6482">
        <w:rPr>
          <w:noProof/>
        </w:rPr>
        <w:t>(1,2)</w:t>
      </w:r>
      <w:r w:rsidR="001C59EC">
        <w:fldChar w:fldCharType="end"/>
      </w:r>
    </w:p>
    <w:p w14:paraId="16D790ED" w14:textId="77777777" w:rsidR="00DB554B" w:rsidRDefault="00DB554B" w:rsidP="00A24A39">
      <w:pPr>
        <w:pStyle w:val="NoSpacing"/>
        <w:spacing w:line="276" w:lineRule="auto"/>
      </w:pPr>
    </w:p>
    <w:p w14:paraId="66DF889F" w14:textId="77777777" w:rsidR="00CA5189" w:rsidRDefault="00CA5189" w:rsidP="00A24A39">
      <w:pPr>
        <w:pStyle w:val="NoSpacing"/>
        <w:spacing w:line="276" w:lineRule="auto"/>
      </w:pPr>
      <w:r>
        <w:rPr>
          <w:noProof/>
          <w:lang w:val="nl-NL" w:eastAsia="nl-NL"/>
        </w:rPr>
        <w:drawing>
          <wp:inline distT="0" distB="0" distL="0" distR="0" wp14:anchorId="09093195" wp14:editId="40BFE384">
            <wp:extent cx="5383235" cy="438340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olling adhesion crawling neutrophil.png"/>
                    <pic:cNvPicPr/>
                  </pic:nvPicPr>
                  <pic:blipFill>
                    <a:blip r:embed="rId10">
                      <a:extLst>
                        <a:ext uri="{28A0092B-C50C-407E-A947-70E740481C1C}">
                          <a14:useLocalDpi xmlns:a14="http://schemas.microsoft.com/office/drawing/2010/main" val="0"/>
                        </a:ext>
                      </a:extLst>
                    </a:blip>
                    <a:stretch>
                      <a:fillRect/>
                    </a:stretch>
                  </pic:blipFill>
                  <pic:spPr>
                    <a:xfrm>
                      <a:off x="0" y="0"/>
                      <a:ext cx="5383235" cy="4383404"/>
                    </a:xfrm>
                    <a:prstGeom prst="rect">
                      <a:avLst/>
                    </a:prstGeom>
                  </pic:spPr>
                </pic:pic>
              </a:graphicData>
            </a:graphic>
          </wp:inline>
        </w:drawing>
      </w:r>
    </w:p>
    <w:p w14:paraId="28892244" w14:textId="7806D74F" w:rsidR="00F44B9C" w:rsidRPr="00A724BE" w:rsidRDefault="0034176A" w:rsidP="00A24A39">
      <w:pPr>
        <w:pStyle w:val="NoSpacing"/>
        <w:spacing w:line="276" w:lineRule="auto"/>
        <w:jc w:val="both"/>
        <w:rPr>
          <w:sz w:val="20"/>
        </w:rPr>
      </w:pPr>
      <w:r w:rsidRPr="00A724BE">
        <w:rPr>
          <w:sz w:val="20"/>
        </w:rPr>
        <w:t>Figure</w:t>
      </w:r>
      <w:r w:rsidR="002B7878">
        <w:rPr>
          <w:sz w:val="20"/>
        </w:rPr>
        <w:t xml:space="preserve"> 2</w:t>
      </w:r>
      <w:r w:rsidRPr="00A724BE">
        <w:rPr>
          <w:sz w:val="20"/>
        </w:rPr>
        <w:t xml:space="preserve">: Schematic representation of the multiple step cascade of neutrophil recruitment. </w:t>
      </w:r>
      <w:proofErr w:type="gramStart"/>
      <w:r w:rsidRPr="00A724BE">
        <w:rPr>
          <w:sz w:val="20"/>
        </w:rPr>
        <w:t>a</w:t>
      </w:r>
      <w:proofErr w:type="gramEnd"/>
      <w:r w:rsidRPr="00A724BE">
        <w:rPr>
          <w:sz w:val="20"/>
        </w:rPr>
        <w:t xml:space="preserve">: Tethering and rolling of the neutrophil. Selectins on the endothelium are upregulated and bind to selectin ligands located on the neutrophil surface; b: Adhesion of the neutrophil to the endothelial cells. </w:t>
      </w:r>
      <w:r w:rsidR="00A13D08" w:rsidRPr="00A724BE">
        <w:rPr>
          <w:sz w:val="20"/>
        </w:rPr>
        <w:t xml:space="preserve">Integrins on the </w:t>
      </w:r>
      <w:r w:rsidR="00B4344E" w:rsidRPr="00A724BE">
        <w:rPr>
          <w:sz w:val="20"/>
        </w:rPr>
        <w:t xml:space="preserve">neutrophils are activated by chemokines and </w:t>
      </w:r>
      <w:r w:rsidR="00B4344E" w:rsidRPr="00E7175D">
        <w:rPr>
          <w:sz w:val="20"/>
        </w:rPr>
        <w:t>can then bind to</w:t>
      </w:r>
      <w:r w:rsidR="00B4344E" w:rsidRPr="00A724BE">
        <w:rPr>
          <w:sz w:val="20"/>
        </w:rPr>
        <w:t xml:space="preserve"> </w:t>
      </w:r>
      <w:r w:rsidR="00E7175D">
        <w:rPr>
          <w:sz w:val="20"/>
        </w:rPr>
        <w:t xml:space="preserve">CAMs located on the endothelium; c: </w:t>
      </w:r>
      <w:r w:rsidR="00E7175D" w:rsidRPr="000C02A7">
        <w:rPr>
          <w:sz w:val="20"/>
        </w:rPr>
        <w:t>Crawling of the neutrophil.</w:t>
      </w:r>
      <w:r w:rsidR="00E7175D">
        <w:rPr>
          <w:sz w:val="20"/>
        </w:rPr>
        <w:t xml:space="preserve"> </w:t>
      </w:r>
      <w:r w:rsidR="000C02A7">
        <w:rPr>
          <w:sz w:val="20"/>
        </w:rPr>
        <w:t xml:space="preserve">Neutrophils seek suitable locations for transmigration. </w:t>
      </w:r>
      <w:r w:rsidR="00B4344E" w:rsidRPr="00A724BE">
        <w:rPr>
          <w:sz w:val="20"/>
        </w:rPr>
        <w:fldChar w:fldCharType="begin" w:fldLock="1"/>
      </w:r>
      <w:r w:rsidR="00713663">
        <w:rPr>
          <w:sz w:val="20"/>
        </w:rPr>
        <w:instrText>ADDIN CSL_CITATION { "citationItems" : [ { "id" : "ITEM-1", "itemData" : { "DOI" : "10.1038/nri3399", "ISBN" : "1474-1741 (Electronic)\\r1474-1733 (Linking)", "PMID" : "23435331", "abstract" : "Neutrophils have traditionally been thought of as simple foot soldiers of the innate immune system with a restricted set of pro-inflammatory functions. More recently, it has become apparent that neutrophils are, in fact, complex cells capable of a vast array of specialized functions. Although neutrophils are undoubtedly major effectors of acute inflammation, several lines of evidence indicate that they also contribute to chronic inflammatory conditions and adaptive immune responses. Here, we discuss the key features of the life of a neutrophil, from its release from bone marrow to its death. We discuss the possible existence of different neutrophil subsets and their putative anti-inflammatory roles. We focus on how neutrophils are recruited to infected or injured tissues and describe differences in neutrophil recruitment between different tissues. Finally, we explain the mechanisms that are used by neutrophils to promote protective or pathological immune responses at different sites.", "author" : [ { "dropping-particle" : "", "family" : "Kolaczkowska", "given" : "Elzbieta", "non-dropping-particle" : "", "parse-names" : false, "suffix" : "" }, { "dropping-particle" : "", "family" : "Kubes", "given" : "Paul", "non-dropping-particle" : "", "parse-names" : false, "suffix" : "" } ], "container-title" : "Nature Reviews Immunology", "id" : "ITEM-1", "issued" : { "date-parts" : [ [ "2013" ] ] }, "page" : "159-175", "title" : "Neutrophil recruitment and function in health and inflammation", "type" : "article-journal", "volume" : "13" }, "uris" : [ "http://www.mendeley.com/documents/?uuid=03b94331-0b59-3986-9ad0-c5cf9ba793ba" ] } ], "mendeley" : { "formattedCitation" : "(1)", "plainTextFormattedCitation" : "(1)", "previouslyFormattedCitation" : "(1)" }, "properties" : {  }, "schema" : "https://github.com/citation-style-language/schema/raw/master/csl-citation.json" }</w:instrText>
      </w:r>
      <w:r w:rsidR="00B4344E" w:rsidRPr="00A724BE">
        <w:rPr>
          <w:sz w:val="20"/>
        </w:rPr>
        <w:fldChar w:fldCharType="separate"/>
      </w:r>
      <w:r w:rsidR="004C6482" w:rsidRPr="004C6482">
        <w:rPr>
          <w:noProof/>
          <w:sz w:val="20"/>
        </w:rPr>
        <w:t>(1)</w:t>
      </w:r>
      <w:r w:rsidR="00B4344E" w:rsidRPr="00A724BE">
        <w:rPr>
          <w:sz w:val="20"/>
        </w:rPr>
        <w:fldChar w:fldCharType="end"/>
      </w:r>
    </w:p>
    <w:p w14:paraId="2FF450C3" w14:textId="45336707" w:rsidR="00F53EE8" w:rsidRDefault="00F53EE8" w:rsidP="00AF3558">
      <w:pPr>
        <w:pStyle w:val="NoSpacing"/>
      </w:pPr>
    </w:p>
    <w:p w14:paraId="2FBF96FD" w14:textId="77777777" w:rsidR="00AF3558" w:rsidRDefault="00AF3558" w:rsidP="00AF3558">
      <w:pPr>
        <w:pStyle w:val="NoSpacing"/>
      </w:pPr>
    </w:p>
    <w:p w14:paraId="4ACB1C4F" w14:textId="2A067168" w:rsidR="00DB554B" w:rsidRPr="001C59EC" w:rsidRDefault="002F7529" w:rsidP="00A24A39">
      <w:pPr>
        <w:pStyle w:val="Heading2"/>
        <w:rPr>
          <w:lang w:val="en-US"/>
        </w:rPr>
      </w:pPr>
      <w:bookmarkStart w:id="10" w:name="_Toc522701427"/>
      <w:r>
        <w:rPr>
          <w:lang w:val="en-US"/>
        </w:rPr>
        <w:lastRenderedPageBreak/>
        <w:t xml:space="preserve">4.1 </w:t>
      </w:r>
      <w:r w:rsidR="00B50D19" w:rsidRPr="001C59EC">
        <w:rPr>
          <w:lang w:val="en-US"/>
        </w:rPr>
        <w:t>Neutrophil t</w:t>
      </w:r>
      <w:r w:rsidR="00DB554B" w:rsidRPr="001C59EC">
        <w:rPr>
          <w:lang w:val="en-US"/>
        </w:rPr>
        <w:t>ethering</w:t>
      </w:r>
      <w:r w:rsidR="00B77658" w:rsidRPr="001C59EC">
        <w:rPr>
          <w:lang w:val="en-US"/>
        </w:rPr>
        <w:t xml:space="preserve"> and rolling</w:t>
      </w:r>
      <w:bookmarkEnd w:id="10"/>
    </w:p>
    <w:p w14:paraId="6D09E9E0" w14:textId="23E58992" w:rsidR="00DB554B" w:rsidRPr="002D1E36" w:rsidRDefault="009D52C0" w:rsidP="007859B7">
      <w:pPr>
        <w:pStyle w:val="NoSpacing"/>
        <w:spacing w:line="276" w:lineRule="auto"/>
        <w:jc w:val="both"/>
        <w:rPr>
          <w:lang w:val="en-US"/>
        </w:rPr>
      </w:pPr>
      <w:r w:rsidRPr="00421E85">
        <w:rPr>
          <w:lang w:val="en-US"/>
        </w:rPr>
        <w:t>Once the endothelium cells are activated</w:t>
      </w:r>
      <w:r w:rsidR="008C75F1">
        <w:rPr>
          <w:lang w:val="en-US"/>
        </w:rPr>
        <w:t>,</w:t>
      </w:r>
      <w:r w:rsidRPr="00421E85">
        <w:rPr>
          <w:lang w:val="en-US"/>
        </w:rPr>
        <w:t xml:space="preserve"> the expression of adhesion molecules are upregulated</w:t>
      </w:r>
      <w:r>
        <w:rPr>
          <w:lang w:val="en-US"/>
        </w:rPr>
        <w:t xml:space="preserve"> that sets the first step in </w:t>
      </w:r>
      <w:r w:rsidR="00432B18">
        <w:rPr>
          <w:lang w:val="en-US"/>
        </w:rPr>
        <w:t>motion</w:t>
      </w:r>
      <w:r>
        <w:rPr>
          <w:lang w:val="en-US"/>
        </w:rPr>
        <w:t>; free</w:t>
      </w:r>
      <w:r w:rsidR="00890CF4">
        <w:rPr>
          <w:lang w:val="en-US"/>
        </w:rPr>
        <w:t xml:space="preserve"> circulating</w:t>
      </w:r>
      <w:r>
        <w:rPr>
          <w:lang w:val="en-US"/>
        </w:rPr>
        <w:t xml:space="preserve"> neutrophils are tethered to the endothelium cell wall</w:t>
      </w:r>
      <w:r w:rsidR="00B024B8">
        <w:rPr>
          <w:lang w:val="en-US"/>
        </w:rPr>
        <w:t xml:space="preserve"> (figure </w:t>
      </w:r>
      <w:r w:rsidR="002B7878">
        <w:rPr>
          <w:lang w:val="en-US"/>
        </w:rPr>
        <w:t>2</w:t>
      </w:r>
      <w:r w:rsidR="00B024B8">
        <w:rPr>
          <w:lang w:val="en-US"/>
        </w:rPr>
        <w:t>A)</w:t>
      </w:r>
      <w:r w:rsidR="00432B18">
        <w:rPr>
          <w:lang w:val="en-US"/>
        </w:rPr>
        <w:t>. This process is</w:t>
      </w:r>
      <w:r>
        <w:rPr>
          <w:lang w:val="en-US"/>
        </w:rPr>
        <w:t xml:space="preserve"> mediated by </w:t>
      </w:r>
      <w:r w:rsidR="00432B18">
        <w:rPr>
          <w:lang w:val="en-US"/>
        </w:rPr>
        <w:t xml:space="preserve">two types of </w:t>
      </w:r>
      <w:r>
        <w:rPr>
          <w:lang w:val="en-US"/>
        </w:rPr>
        <w:t>selectins</w:t>
      </w:r>
      <w:r w:rsidR="00432B18">
        <w:rPr>
          <w:lang w:val="en-US"/>
        </w:rPr>
        <w:t xml:space="preserve">; P-selectin and </w:t>
      </w:r>
      <w:r w:rsidR="00EC37BB">
        <w:rPr>
          <w:lang w:val="en-US"/>
        </w:rPr>
        <w:t>E</w:t>
      </w:r>
      <w:r w:rsidR="00432B18">
        <w:rPr>
          <w:lang w:val="en-US"/>
        </w:rPr>
        <w:t>-selectin</w:t>
      </w:r>
      <w:r>
        <w:rPr>
          <w:lang w:val="en-US"/>
        </w:rPr>
        <w:t xml:space="preserve">. </w:t>
      </w:r>
      <w:r w:rsidR="00432B18">
        <w:rPr>
          <w:lang w:val="en-US"/>
        </w:rPr>
        <w:t>P-selectin is pre-stored in the storage granules of the endothelium (</w:t>
      </w:r>
      <w:proofErr w:type="spellStart"/>
      <w:r w:rsidR="00432B18">
        <w:rPr>
          <w:lang w:val="en-US"/>
        </w:rPr>
        <w:t>Weibel</w:t>
      </w:r>
      <w:proofErr w:type="spellEnd"/>
      <w:r w:rsidR="00432B18">
        <w:rPr>
          <w:lang w:val="en-US"/>
        </w:rPr>
        <w:t xml:space="preserve">-Palade bodies) and is released </w:t>
      </w:r>
      <w:r w:rsidR="00613A3A">
        <w:rPr>
          <w:lang w:val="en-US"/>
        </w:rPr>
        <w:t xml:space="preserve">to the surface of the endothelium. </w:t>
      </w:r>
      <w:r w:rsidR="00EC37BB">
        <w:rPr>
          <w:lang w:val="en-US"/>
        </w:rPr>
        <w:t>E</w:t>
      </w:r>
      <w:r w:rsidR="00613A3A">
        <w:rPr>
          <w:lang w:val="en-US"/>
        </w:rPr>
        <w:t>-selectin has to be</w:t>
      </w:r>
      <w:r w:rsidR="00432B18">
        <w:rPr>
          <w:lang w:val="en-US"/>
        </w:rPr>
        <w:t xml:space="preserve"> synthesized </w:t>
      </w:r>
      <w:r w:rsidR="00432B18" w:rsidRPr="00432B18">
        <w:rPr>
          <w:i/>
          <w:lang w:val="en-US"/>
        </w:rPr>
        <w:t>de novo</w:t>
      </w:r>
      <w:r w:rsidR="00613A3A">
        <w:rPr>
          <w:i/>
          <w:lang w:val="en-US"/>
        </w:rPr>
        <w:t xml:space="preserve"> </w:t>
      </w:r>
      <w:r w:rsidR="00613A3A">
        <w:rPr>
          <w:lang w:val="en-US"/>
        </w:rPr>
        <w:t>and is produced within 90 minutes</w:t>
      </w:r>
      <w:r w:rsidR="00D1752E">
        <w:rPr>
          <w:lang w:val="en-US"/>
        </w:rPr>
        <w:t xml:space="preserve">. </w:t>
      </w:r>
      <w:r w:rsidR="00EC37BB">
        <w:rPr>
          <w:lang w:val="en-US"/>
        </w:rPr>
        <w:fldChar w:fldCharType="begin" w:fldLock="1"/>
      </w:r>
      <w:r w:rsidR="00713663">
        <w:rPr>
          <w:lang w:val="en-US"/>
        </w:rPr>
        <w:instrText>ADDIN CSL_CITATION { "citationItems" : [ { "id" : "ITEM-1", "itemData" : { "DOI" : "10.4049/jimmunol.180.10.6439", "ISBN" : "0022-1767 (Print)\\n0022-1767 (Linking)", "PMID" : "18453558", "abstract" : "The mechanisms of leukocyte recruitment have been studied extensively in vitro and have shed light on the basic molecular structure-function relationship of adhesion and signaling molecules involved in this essential immune response. This review will summarize how these in vitro observations extend to leukocyte behavior in inflamed blood vessels in the microcirculation. We highlight physiological results that might not have been predicted from in vitro systems. Special attention is placed on the physiology of rolling, adhesion, and intralumenal crawling in blood vessels. The importance of the glycocalyx, secondary tethers, shear, and the microenvironment are discussed. Docking structures forming rings of adhesion molecules together with a novel endothelial dome-like structure in vivo during transmigration are highlighted. Transcellular and paracellular emigration out of inflamed blood vessels is also discussed. The last section highlights leukocyte recruitment in some organs that do not always follow the accepted paradigm of leukocyte recruitment.", "author" : [ { "dropping-particle" : "", "family" : "Petri", "given" : "B.", "non-dropping-particle" : "", "parse-names" : false, "suffix" : "" }, { "dropping-particle" : "", "family" : "Phillipson", "given" : "M.", "non-dropping-particle" : "", "parse-names" : false, "suffix" : "" }, { "dropping-particle" : "", "family" : "Kubes", "given" : "P.", "non-dropping-particle" : "", "parse-names" : false, "suffix" : "" } ], "container-title" : "The Journal of Immunology", "id" : "ITEM-1", "issued" : { "date-parts" : [ [ "2008" ] ] }, "page" : "6439-6446", "title" : "The Physiology of Leukocyte Recruitment: An In Vivo Perspective", "type" : "article-journal", "volume" : "180" }, "uris" : [ "http://www.mendeley.com/documents/?uuid=248a1493-04dc-3020-96d4-335d15e88f61" ] } ], "mendeley" : { "formattedCitation" : "(16)", "plainTextFormattedCitation" : "(16)", "previouslyFormattedCitation" : "(16)" }, "properties" : {  }, "schema" : "https://github.com/citation-style-language/schema/raw/master/csl-citation.json" }</w:instrText>
      </w:r>
      <w:r w:rsidR="00EC37BB">
        <w:rPr>
          <w:lang w:val="en-US"/>
        </w:rPr>
        <w:fldChar w:fldCharType="separate"/>
      </w:r>
      <w:r w:rsidR="00220EB0" w:rsidRPr="00220EB0">
        <w:rPr>
          <w:noProof/>
          <w:lang w:val="en-US"/>
        </w:rPr>
        <w:t>(16)</w:t>
      </w:r>
      <w:r w:rsidR="00EC37BB">
        <w:rPr>
          <w:lang w:val="en-US"/>
        </w:rPr>
        <w:fldChar w:fldCharType="end"/>
      </w:r>
      <w:r w:rsidR="00EC37BB">
        <w:rPr>
          <w:lang w:val="en-US"/>
        </w:rPr>
        <w:t xml:space="preserve"> W</w:t>
      </w:r>
      <w:r w:rsidR="00613A3A">
        <w:rPr>
          <w:lang w:val="en-US"/>
        </w:rPr>
        <w:t>hen the</w:t>
      </w:r>
      <w:r w:rsidR="00432B18">
        <w:rPr>
          <w:lang w:val="en-US"/>
        </w:rPr>
        <w:t xml:space="preserve">se selectins </w:t>
      </w:r>
      <w:r w:rsidR="00613A3A">
        <w:rPr>
          <w:lang w:val="en-US"/>
        </w:rPr>
        <w:t xml:space="preserve">are present on the surface of the endothelium they can </w:t>
      </w:r>
      <w:r w:rsidR="00272C9D">
        <w:rPr>
          <w:lang w:val="en-US"/>
        </w:rPr>
        <w:t>bind</w:t>
      </w:r>
      <w:r w:rsidR="00613A3A">
        <w:rPr>
          <w:lang w:val="en-US"/>
        </w:rPr>
        <w:t xml:space="preserve"> </w:t>
      </w:r>
      <w:r w:rsidR="00272C9D">
        <w:rPr>
          <w:lang w:val="en-US"/>
        </w:rPr>
        <w:t xml:space="preserve">to glycosylated ligands; </w:t>
      </w:r>
      <w:r w:rsidR="00272C9D">
        <w:t xml:space="preserve">P-selectin glycoprotein ligand 1 (PSGL1) </w:t>
      </w:r>
      <w:r w:rsidR="00E12EEA">
        <w:t>that is present</w:t>
      </w:r>
      <w:r w:rsidR="00272C9D">
        <w:t xml:space="preserve"> on the neutrophil aiding the tethering</w:t>
      </w:r>
      <w:r w:rsidR="00E12EEA">
        <w:t xml:space="preserve"> of free circulating neutrophils</w:t>
      </w:r>
      <w:r w:rsidR="00272C9D">
        <w:t xml:space="preserve">. </w:t>
      </w:r>
      <w:r w:rsidR="00E12EEA">
        <w:rPr>
          <w:lang w:val="en-US"/>
        </w:rPr>
        <w:t xml:space="preserve">This proceeds with </w:t>
      </w:r>
      <w:r>
        <w:rPr>
          <w:lang w:val="en-US"/>
        </w:rPr>
        <w:t>rolling</w:t>
      </w:r>
      <w:r w:rsidR="00E12EEA">
        <w:rPr>
          <w:lang w:val="en-US"/>
        </w:rPr>
        <w:t xml:space="preserve"> of the neutrophil </w:t>
      </w:r>
      <w:r>
        <w:rPr>
          <w:lang w:val="en-US"/>
        </w:rPr>
        <w:t>in the direction of the blood flow.</w:t>
      </w:r>
      <w:r w:rsidR="00EC37BB" w:rsidRPr="00EC37BB">
        <w:rPr>
          <w:lang w:val="en-US"/>
        </w:rPr>
        <w:t xml:space="preserve"> </w:t>
      </w:r>
      <w:r w:rsidR="00EC37BB">
        <w:rPr>
          <w:lang w:val="en-US"/>
        </w:rPr>
        <w:fldChar w:fldCharType="begin" w:fldLock="1"/>
      </w:r>
      <w:r w:rsidR="00713663">
        <w:rPr>
          <w:lang w:val="en-US"/>
        </w:rPr>
        <w:instrText>ADDIN CSL_CITATION { "citationItems" : [ { "id" : "ITEM-1", "itemData" : { "DOI" : "10.1038/nri3399", "ISBN" : "1474-1741 (Electronic)\\r1474-1733 (Linking)", "PMID" : "23435331", "abstract" : "Neutrophils have traditionally been thought of as simple foot soldiers of the innate immune system with a restricted set of pro-inflammatory functions. More recently, it has become apparent that neutrophils are, in fact, complex cells capable of a vast array of specialized functions. Although neutrophils are undoubtedly major effectors of acute inflammation, several lines of evidence indicate that they also contribute to chronic inflammatory conditions and adaptive immune responses. Here, we discuss the key features of the life of a neutrophil, from its release from bone marrow to its death. We discuss the possible existence of different neutrophil subsets and their putative anti-inflammatory roles. We focus on how neutrophils are recruited to infected or injured tissues and describe differences in neutrophil recruitment between different tissues. Finally, we explain the mechanisms that are used by neutrophils to promote protective or pathological immune responses at different sites.", "author" : [ { "dropping-particle" : "", "family" : "Kolaczkowska", "given" : "Elzbieta", "non-dropping-particle" : "", "parse-names" : false, "suffix" : "" }, { "dropping-particle" : "", "family" : "Kubes", "given" : "Paul", "non-dropping-particle" : "", "parse-names" : false, "suffix" : "" } ], "container-title" : "Nature Reviews Immunology", "id" : "ITEM-1", "issued" : { "date-parts" : [ [ "2013" ] ] }, "page" : "159-175", "title" : "Neutrophil recruitment and function in health and inflammation", "type" : "article-journal", "volume" : "13" }, "uris" : [ "http://www.mendeley.com/documents/?uuid=03b94331-0b59-3986-9ad0-c5cf9ba793ba" ] } ], "mendeley" : { "formattedCitation" : "(1)", "plainTextFormattedCitation" : "(1)", "previouslyFormattedCitation" : "(1)" }, "properties" : {  }, "schema" : "https://github.com/citation-style-language/schema/raw/master/csl-citation.json" }</w:instrText>
      </w:r>
      <w:r w:rsidR="00EC37BB">
        <w:rPr>
          <w:lang w:val="en-US"/>
        </w:rPr>
        <w:fldChar w:fldCharType="separate"/>
      </w:r>
      <w:r w:rsidR="004C6482" w:rsidRPr="004C6482">
        <w:rPr>
          <w:noProof/>
          <w:lang w:val="en-US"/>
        </w:rPr>
        <w:t>(1)</w:t>
      </w:r>
      <w:r w:rsidR="00EC37BB">
        <w:rPr>
          <w:lang w:val="en-US"/>
        </w:rPr>
        <w:fldChar w:fldCharType="end"/>
      </w:r>
      <w:r w:rsidR="004A0AEB">
        <w:rPr>
          <w:lang w:val="en-US"/>
        </w:rPr>
        <w:t xml:space="preserve"> </w:t>
      </w:r>
      <w:r w:rsidR="00800C32">
        <w:rPr>
          <w:lang w:val="en-US"/>
        </w:rPr>
        <w:t>Another</w:t>
      </w:r>
      <w:r w:rsidR="004A0AEB">
        <w:rPr>
          <w:lang w:val="en-US"/>
        </w:rPr>
        <w:t xml:space="preserve"> type of </w:t>
      </w:r>
      <w:r w:rsidR="00800C32">
        <w:rPr>
          <w:lang w:val="en-US"/>
        </w:rPr>
        <w:t xml:space="preserve">selectin (L-selectin) is expressed on cell surface of the neutrophil and can facilitate the secondary tethering of another neutrophil to an already rolling neutrophil. </w:t>
      </w:r>
      <w:r w:rsidR="0025504F">
        <w:rPr>
          <w:lang w:val="en-US"/>
        </w:rPr>
        <w:fldChar w:fldCharType="begin" w:fldLock="1"/>
      </w:r>
      <w:r w:rsidR="00713663">
        <w:rPr>
          <w:lang w:val="en-US"/>
        </w:rPr>
        <w:instrText>ADDIN CSL_CITATION { "citationItems" : [ { "id" : "ITEM-1", "itemData" : { "author" : [ { "dropping-particle" : "", "family" : "Kansas", "given" : "Geoffrey S", "non-dropping-particle" : "", "parse-names" : false, "suffix" : "" } ], "container-title" : "BLOOD", "id" : "ITEM-1", "issued" : { "date-parts" : [ [ "1996" ] ] }, "page" : "3259-3287", "title" : "Selectins and Their Ligands: Current Concepts and Controversies", "type" : "article-journal", "volume" : "88" }, "uris" : [ "http://www.mendeley.com/documents/?uuid=37ab49db-8acb-34ad-8e80-885d5d533374" ] } ], "mendeley" : { "formattedCitation" : "(17)", "plainTextFormattedCitation" : "(17)", "previouslyFormattedCitation" : "(17)" }, "properties" : {  }, "schema" : "https://github.com/citation-style-language/schema/raw/master/csl-citation.json" }</w:instrText>
      </w:r>
      <w:r w:rsidR="0025504F">
        <w:rPr>
          <w:lang w:val="en-US"/>
        </w:rPr>
        <w:fldChar w:fldCharType="separate"/>
      </w:r>
      <w:r w:rsidR="00220EB0" w:rsidRPr="00220EB0">
        <w:rPr>
          <w:noProof/>
          <w:lang w:val="en-US"/>
        </w:rPr>
        <w:t>(17)</w:t>
      </w:r>
      <w:r w:rsidR="0025504F">
        <w:rPr>
          <w:lang w:val="en-US"/>
        </w:rPr>
        <w:fldChar w:fldCharType="end"/>
      </w:r>
    </w:p>
    <w:p w14:paraId="305E14C9" w14:textId="735FAEFD" w:rsidR="00DB554B" w:rsidRDefault="004A0AEB" w:rsidP="007859B7">
      <w:pPr>
        <w:pStyle w:val="NoSpacing"/>
        <w:spacing w:line="276" w:lineRule="auto"/>
        <w:jc w:val="both"/>
      </w:pPr>
      <w:r>
        <w:t xml:space="preserve">When the neutrophil is trapped to the endothelium by the selectin-PSGL1 bond, it can roll under a shear stress that requires the </w:t>
      </w:r>
      <w:r w:rsidR="001412BA">
        <w:t xml:space="preserve">balance of </w:t>
      </w:r>
      <w:r>
        <w:t xml:space="preserve">dissociation of </w:t>
      </w:r>
      <w:r w:rsidR="00647775">
        <w:t xml:space="preserve">the </w:t>
      </w:r>
      <w:r w:rsidR="00DB554B">
        <w:t xml:space="preserve">P-selectin-PSGL1 bond at </w:t>
      </w:r>
      <w:r>
        <w:t xml:space="preserve">the </w:t>
      </w:r>
      <w:r w:rsidR="00DB554B">
        <w:t xml:space="preserve">rear </w:t>
      </w:r>
      <w:r>
        <w:t xml:space="preserve">of the neutrophil </w:t>
      </w:r>
      <w:r w:rsidR="00DB554B">
        <w:t xml:space="preserve">and association </w:t>
      </w:r>
      <w:r>
        <w:t xml:space="preserve">of new bonds </w:t>
      </w:r>
      <w:r w:rsidR="00DB554B">
        <w:t xml:space="preserve">at </w:t>
      </w:r>
      <w:r>
        <w:t xml:space="preserve">the front. </w:t>
      </w:r>
      <w:r w:rsidR="00647775">
        <w:t xml:space="preserve">This involves a formation of a long membrane tether at the rear of the cell that can </w:t>
      </w:r>
      <w:r w:rsidR="00105298">
        <w:t>rotate the cell forward</w:t>
      </w:r>
      <w:r w:rsidR="00105298" w:rsidRPr="00105298">
        <w:t xml:space="preserve">. </w:t>
      </w:r>
      <w:r w:rsidR="0081700F">
        <w:fldChar w:fldCharType="begin" w:fldLock="1"/>
      </w:r>
      <w:r w:rsidR="00713663">
        <w:instrText>ADDIN CSL_CITATION { "citationItems" : [ { "id" : "ITEM-1", "itemData" : { "author" : [ { "dropping-particle" : "", "family" : "Schmidtke", "given" : "David W", "non-dropping-particle" : "", "parse-names" : false, "suffix" : "" }, { "dropping-particle" : "", "family" : "Diamond", "given" : "Scott L", "non-dropping-particle" : "", "parse-names" : false, "suffix" : "" } ], "container-title" : "The Journal of Cell Biology", "id" : "ITEM-1", "issued" : { "date-parts" : [ [ "2000" ] ] }, "page" : "719-729", "title" : "Direct Observation of Membrane Tethers Formed during Neutrophil Attachment to Platelets or P-selectin under Physiological Flow", "type" : "article-journal", "volume" : "149" }, "uris" : [ "http://www.mendeley.com/documents/?uuid=4dc50d9d-73f9-37ee-beec-69dca9fb3d14" ] } ], "mendeley" : { "formattedCitation" : "(18)", "plainTextFormattedCitation" : "(18)", "previouslyFormattedCitation" : "(18)" }, "properties" : {  }, "schema" : "https://github.com/citation-style-language/schema/raw/master/csl-citation.json" }</w:instrText>
      </w:r>
      <w:r w:rsidR="0081700F">
        <w:fldChar w:fldCharType="separate"/>
      </w:r>
      <w:r w:rsidR="00220EB0" w:rsidRPr="00220EB0">
        <w:rPr>
          <w:noProof/>
        </w:rPr>
        <w:t>(18)</w:t>
      </w:r>
      <w:r w:rsidR="0081700F">
        <w:fldChar w:fldCharType="end"/>
      </w:r>
      <w:r w:rsidR="00105298">
        <w:t xml:space="preserve"> </w:t>
      </w:r>
      <w:r w:rsidR="000411AC">
        <w:rPr>
          <w:lang w:val="en-US"/>
        </w:rPr>
        <w:t xml:space="preserve">The neutrophil tether is </w:t>
      </w:r>
      <w:r w:rsidR="00DB554B">
        <w:t xml:space="preserve">covered with lymphocyte function-associated antigen 1 (LFA1) </w:t>
      </w:r>
      <w:r w:rsidR="000411AC">
        <w:t xml:space="preserve">that can </w:t>
      </w:r>
      <w:r w:rsidR="00DB554B">
        <w:t>b</w:t>
      </w:r>
      <w:r w:rsidR="000411AC">
        <w:t>ind</w:t>
      </w:r>
      <w:r w:rsidR="00DB554B" w:rsidRPr="0097755E">
        <w:t xml:space="preserve"> </w:t>
      </w:r>
      <w:r w:rsidR="00DB554B">
        <w:t>to</w:t>
      </w:r>
      <w:r w:rsidR="00DB554B" w:rsidRPr="0097755E">
        <w:t xml:space="preserve"> intercellular adhesion molecule 1 (ICAM1</w:t>
      </w:r>
      <w:r w:rsidR="00F92D54" w:rsidRPr="0097755E">
        <w:t xml:space="preserve">) </w:t>
      </w:r>
      <w:r w:rsidR="00F92D54">
        <w:t>and</w:t>
      </w:r>
      <w:r w:rsidR="000411AC">
        <w:t xml:space="preserve"> ICAM2 </w:t>
      </w:r>
      <w:r w:rsidR="00DB554B" w:rsidRPr="0097755E">
        <w:t>located on the endothe</w:t>
      </w:r>
      <w:r w:rsidR="000411AC">
        <w:t xml:space="preserve">lium cell wall slowing down the rolling </w:t>
      </w:r>
      <w:r w:rsidR="00DB554B" w:rsidRPr="0097755E">
        <w:t>neutrophil</w:t>
      </w:r>
      <w:r w:rsidR="000411AC">
        <w:t xml:space="preserve"> coming to its arrest. </w:t>
      </w:r>
      <w:r w:rsidR="0081700F">
        <w:fldChar w:fldCharType="begin" w:fldLock="1"/>
      </w:r>
      <w:r w:rsidR="00713663">
        <w:instrText>ADDIN CSL_CITATION { "citationItems" : [ { "id" : "ITEM-1", "itemData" : { "DOI" : "10.1182/blood-2011-07-343566", "ISBN" : "0006-4971", "PMID" : "22021370", "author" : [ { "dropping-particle" : "", "family" : "Zarbock", "given" : "Alexander", "non-dropping-particle" : "", "parse-names" : false, "suffix" : "" }, { "dropping-particle" : "", "family" : "Ley", "given" : "Klaus", "non-dropping-particle" : "", "parse-names" : false, "suffix" : "" }, { "dropping-particle" : "", "family" : "McEver", "given" : "Rodger P.", "non-dropping-particle" : "", "parse-names" : false, "suffix" : "" }, { "dropping-particle" : "", "family" : "Hidalgo", "given" : "Andr\u00e9s", "non-dropping-particle" : "", "parse-names" : false, "suffix" : "" } ], "container-title" : "Blood", "id" : "ITEM-1", "issued" : { "date-parts" : [ [ "2011" ] ] }, "page" : "6743-6751", "title" : "Leukocyte ligands for endothelial selectins: Specialized glycoconjugates that mediate rolling and signaling under flow", "type" : "article-journal", "volume" : "118" }, "uris" : [ "http://www.mendeley.com/documents/?uuid=0808b69b-c744-3da1-8c8f-76d577e96d18" ] } ], "mendeley" : { "formattedCitation" : "(19)", "plainTextFormattedCitation" : "(19)", "previouslyFormattedCitation" : "(19)" }, "properties" : {  }, "schema" : "https://github.com/citation-style-language/schema/raw/master/csl-citation.json" }</w:instrText>
      </w:r>
      <w:r w:rsidR="0081700F">
        <w:fldChar w:fldCharType="separate"/>
      </w:r>
      <w:r w:rsidR="00220EB0" w:rsidRPr="00220EB0">
        <w:rPr>
          <w:noProof/>
        </w:rPr>
        <w:t>(19)</w:t>
      </w:r>
      <w:r w:rsidR="0081700F">
        <w:fldChar w:fldCharType="end"/>
      </w:r>
    </w:p>
    <w:p w14:paraId="245037C4" w14:textId="77777777" w:rsidR="006E6C5D" w:rsidRDefault="006E6C5D" w:rsidP="00A24A39">
      <w:pPr>
        <w:pStyle w:val="NoSpacing"/>
        <w:spacing w:line="276" w:lineRule="auto"/>
      </w:pPr>
    </w:p>
    <w:p w14:paraId="64103C94" w14:textId="77777777" w:rsidR="00AF3558" w:rsidRDefault="00AF3558" w:rsidP="00A24A39">
      <w:pPr>
        <w:pStyle w:val="NoSpacing"/>
        <w:spacing w:line="276" w:lineRule="auto"/>
      </w:pPr>
    </w:p>
    <w:p w14:paraId="34781E64" w14:textId="54397ABF" w:rsidR="00DB554B" w:rsidRDefault="002F7529" w:rsidP="00A24A39">
      <w:pPr>
        <w:pStyle w:val="Heading2"/>
        <w:rPr>
          <w:lang w:val="en-GB"/>
        </w:rPr>
      </w:pPr>
      <w:bookmarkStart w:id="11" w:name="_Toc522701428"/>
      <w:r>
        <w:rPr>
          <w:lang w:val="en-GB"/>
        </w:rPr>
        <w:t xml:space="preserve">4.2 </w:t>
      </w:r>
      <w:r w:rsidR="00B50D19">
        <w:rPr>
          <w:lang w:val="en-GB"/>
        </w:rPr>
        <w:t>Neutrophil a</w:t>
      </w:r>
      <w:r w:rsidR="00DB554B">
        <w:rPr>
          <w:lang w:val="en-GB"/>
        </w:rPr>
        <w:t>dhesion</w:t>
      </w:r>
      <w:bookmarkEnd w:id="11"/>
    </w:p>
    <w:p w14:paraId="7F32A10A" w14:textId="6FAEF339" w:rsidR="006E6C5D" w:rsidRDefault="00B024B8" w:rsidP="00395196">
      <w:pPr>
        <w:pStyle w:val="NoSpacing"/>
        <w:spacing w:line="276" w:lineRule="auto"/>
        <w:jc w:val="both"/>
      </w:pPr>
      <w:r>
        <w:t xml:space="preserve">The rolling of the neutrophil on the endothelium ensures </w:t>
      </w:r>
      <w:r w:rsidR="00F92D54">
        <w:t>contact with</w:t>
      </w:r>
      <w:r>
        <w:t xml:space="preserve"> certain chemoattractants (e.g. chemokines) located on the endothelium </w:t>
      </w:r>
      <w:r w:rsidR="00A0205A">
        <w:t>which are</w:t>
      </w:r>
      <w:r>
        <w:t xml:space="preserve"> needed in order to activate the next step: adhesion of neutrophils to the endothelium</w:t>
      </w:r>
      <w:r w:rsidR="00236576">
        <w:t xml:space="preserve"> (figure </w:t>
      </w:r>
      <w:r w:rsidR="002B7878">
        <w:t>2</w:t>
      </w:r>
      <w:r w:rsidR="00236576">
        <w:t>B)</w:t>
      </w:r>
      <w:r>
        <w:t xml:space="preserve">. </w:t>
      </w:r>
      <w:r w:rsidR="00345570">
        <w:t xml:space="preserve">How the </w:t>
      </w:r>
      <w:r w:rsidRPr="00B024B8">
        <w:t xml:space="preserve">chemoattractants </w:t>
      </w:r>
      <w:r w:rsidR="00345570">
        <w:t xml:space="preserve">can regulate </w:t>
      </w:r>
      <w:r w:rsidR="00A0205A">
        <w:t xml:space="preserve">neutrophil recruitment </w:t>
      </w:r>
      <w:r w:rsidRPr="00B024B8">
        <w:t xml:space="preserve">will be discussed in more detail </w:t>
      </w:r>
      <w:r w:rsidR="004B5925">
        <w:t xml:space="preserve">in </w:t>
      </w:r>
      <w:r w:rsidR="00E438C8">
        <w:t>paragraph</w:t>
      </w:r>
      <w:r w:rsidR="004B5925">
        <w:t xml:space="preserve"> 6</w:t>
      </w:r>
      <w:r w:rsidR="00E438C8">
        <w:t>.</w:t>
      </w:r>
      <w:r w:rsidR="00345570">
        <w:t xml:space="preserve"> </w:t>
      </w:r>
      <w:r w:rsidR="007A6C31" w:rsidRPr="00724D38">
        <w:t>Binding of LFA1 to ICAM1 is essential for firm adhesion</w:t>
      </w:r>
      <w:r w:rsidR="007A6C31">
        <w:t>.</w:t>
      </w:r>
      <w:r w:rsidR="0081700F">
        <w:t xml:space="preserve"> </w:t>
      </w:r>
      <w:r w:rsidR="0081700F">
        <w:fldChar w:fldCharType="begin" w:fldLock="1"/>
      </w:r>
      <w:r w:rsidR="00713663">
        <w:instrText>ADDIN CSL_CITATION { "citationItems" : [ { "id" : "ITEM-1", "itemData" : { "DOI" : "10.1084/jem.20060925", "ISBN" : "0022-1007 (Print)", "PMID" : "17116736", "author" : [ { "dropping-particle" : "", "family" : "Phillipson", "given" : "Mia", "non-dropping-particle" : "", "parse-names" : false, "suffix" : "" }, { "dropping-particle" : "", "family" : "Heit", "given" : "Bryan", "non-dropping-particle" : "", "parse-names" : false, "suffix" : "" }, { "dropping-particle" : "", "family" : "Colarusso", "given" : "Pina", "non-dropping-particle" : "", "parse-names" : false, "suffix" : "" }, { "dropping-particle" : "", "family" : "Liu", "given" : "Lixin", "non-dropping-particle" : "", "parse-names" : false, "suffix" : "" }, { "dropping-particle" : "", "family" : "Ballantyne", "given" : "Christie M.", "non-dropping-particle" : "", "parse-names" : false, "suffix" : "" }, { "dropping-particle" : "", "family" : "Kubes", "given" : "Paul", "non-dropping-particle" : "", "parse-names" : false, "suffix" : "" } ], "container-title" : "The Journal of Experimental Medicine", "id" : "ITEM-1", "issued" : { "date-parts" : [ [ "2006" ] ] }, "page" : "2569-2575", "title" : "Intraluminal crawling of neutrophils to emigration sites: a molecularly distinct process from adhesion in the recruitment cascade", "type" : "article-journal", "volume" : "203" }, "uris" : [ "http://www.mendeley.com/documents/?uuid=d1515dd9-da59-329d-84f1-46aee004436e" ] } ], "mendeley" : { "formattedCitation" : "(20)", "plainTextFormattedCitation" : "(20)", "previouslyFormattedCitation" : "(20)" }, "properties" : {  }, "schema" : "https://github.com/citation-style-language/schema/raw/master/csl-citation.json" }</w:instrText>
      </w:r>
      <w:r w:rsidR="0081700F">
        <w:fldChar w:fldCharType="separate"/>
      </w:r>
      <w:r w:rsidR="00220EB0" w:rsidRPr="00220EB0">
        <w:rPr>
          <w:noProof/>
        </w:rPr>
        <w:t>(20)</w:t>
      </w:r>
      <w:r w:rsidR="0081700F">
        <w:fldChar w:fldCharType="end"/>
      </w:r>
      <w:r w:rsidR="007A6C31">
        <w:t xml:space="preserve"> </w:t>
      </w:r>
      <w:r w:rsidR="00FA7E65">
        <w:t>The chemoattractants trigger the activation of G-protein-coupled chemokine receptors on neutrophils which induces conformational changes of the cell-surface-expressed integrins</w:t>
      </w:r>
      <w:r w:rsidR="00345570">
        <w:t xml:space="preserve"> (e.g. </w:t>
      </w:r>
      <w:r w:rsidR="00FA7E65" w:rsidRPr="00395196">
        <w:t xml:space="preserve">LFA1 and </w:t>
      </w:r>
      <w:r w:rsidR="009C06A2">
        <w:t>macrophage-1 antigen (</w:t>
      </w:r>
      <w:r w:rsidR="00FA7E65" w:rsidRPr="00395196">
        <w:t>MAC1</w:t>
      </w:r>
      <w:r w:rsidR="009C06A2">
        <w:t>)</w:t>
      </w:r>
      <w:r w:rsidR="00345570">
        <w:t>)</w:t>
      </w:r>
      <w:r w:rsidR="006F3C24">
        <w:t xml:space="preserve"> that lead to a higher affinity to their ligands</w:t>
      </w:r>
      <w:r w:rsidR="00FA7E65">
        <w:t xml:space="preserve"> </w:t>
      </w:r>
      <w:r w:rsidR="00345570">
        <w:t>on the endothelium (e.g. ICAM1 and ICAM2)</w:t>
      </w:r>
      <w:r w:rsidR="00FA7E65">
        <w:t>. G-pro</w:t>
      </w:r>
      <w:r w:rsidR="00345570">
        <w:t xml:space="preserve">tein-coupled chemokine </w:t>
      </w:r>
      <w:r w:rsidR="00F92D54">
        <w:t>receptor is</w:t>
      </w:r>
      <w:r w:rsidR="00FA7E65">
        <w:t xml:space="preserve"> a </w:t>
      </w:r>
      <w:r w:rsidR="00F92D54">
        <w:t>trans</w:t>
      </w:r>
      <w:r w:rsidR="00345570">
        <w:t>membrane</w:t>
      </w:r>
      <w:r w:rsidR="006F3C24">
        <w:t xml:space="preserve"> receptor that can facilitate inside-out signalling. </w:t>
      </w:r>
      <w:r w:rsidR="00373EAF">
        <w:fldChar w:fldCharType="begin" w:fldLock="1"/>
      </w:r>
      <w:r w:rsidR="00713663">
        <w:instrText>ADDIN CSL_CITATION { "citationItems" : [ { "id" : "ITEM-1", "itemData" : { "DOI" : "10.1038/nature08144", "ISBN" : "9780123741455", "PMID" : "19458711", "author" : [ { "dropping-particle" : "", "family" : "Rosenbaum", "given" : "Daniel M.", "non-dropping-particle" : "", "parse-names" : false, "suffix" : "" }, { "dropping-particle" : "", "family" : "Rasmussen", "given" : "S\u00f8ren G. F.", "non-dropping-particle" : "", "parse-names" : false, "suffix" : "" }, { "dropping-particle" : "", "family" : "Kobilka", "given" : "Brian K.", "non-dropping-particle" : "", "parse-names" : false, "suffix" : "" } ], "container-title" : "Nature", "id" : "ITEM-1", "issued" : { "date-parts" : [ [ "2009" ] ] }, "page" : "356-363", "title" : "The structure and function of G-protein-coupled receptors", "type" : "article-journal", "volume" : "459" }, "uris" : [ "http://www.mendeley.com/documents/?uuid=5dd60868-25ce-30d5-87af-83e86135d76e" ] } ], "mendeley" : { "formattedCitation" : "(21)", "plainTextFormattedCitation" : "(21)", "previouslyFormattedCitation" : "(21)" }, "properties" : {  }, "schema" : "https://github.com/citation-style-language/schema/raw/master/csl-citation.json" }</w:instrText>
      </w:r>
      <w:r w:rsidR="00373EAF">
        <w:fldChar w:fldCharType="separate"/>
      </w:r>
      <w:r w:rsidR="00220EB0" w:rsidRPr="00220EB0">
        <w:rPr>
          <w:noProof/>
        </w:rPr>
        <w:t>(21)</w:t>
      </w:r>
      <w:r w:rsidR="00373EAF">
        <w:fldChar w:fldCharType="end"/>
      </w:r>
      <w:r w:rsidR="006F3C24">
        <w:t xml:space="preserve"> </w:t>
      </w:r>
      <w:r w:rsidR="00345570">
        <w:t xml:space="preserve">These conformational changes of integrins are strictly regulated and can be gradual or immediate. </w:t>
      </w:r>
      <w:r w:rsidR="00E12B58">
        <w:t xml:space="preserve">Chemoattractants are </w:t>
      </w:r>
      <w:r w:rsidR="00404B1A">
        <w:t xml:space="preserve">also </w:t>
      </w:r>
      <w:r w:rsidR="00E12B58">
        <w:t xml:space="preserve">responsible for re-localisation of the intracellular stores of MAC1 to the cell surface. </w:t>
      </w:r>
      <w:r w:rsidR="00724D38">
        <w:t>When the integrins are activated, the c</w:t>
      </w:r>
      <w:r w:rsidR="006E6C5D">
        <w:t xml:space="preserve">ytoskeletal protein </w:t>
      </w:r>
      <w:proofErr w:type="spellStart"/>
      <w:r w:rsidR="006E6C5D">
        <w:t>talin</w:t>
      </w:r>
      <w:proofErr w:type="spellEnd"/>
      <w:r w:rsidR="006E6C5D">
        <w:t xml:space="preserve"> 1 binds to </w:t>
      </w:r>
      <w:r w:rsidR="00724D38">
        <w:t>the β</w:t>
      </w:r>
      <w:r w:rsidR="006E6C5D">
        <w:t xml:space="preserve"> subunit of the integrin cytoplasmic tail and induces the extension of </w:t>
      </w:r>
      <w:r w:rsidR="00724D38">
        <w:t xml:space="preserve">the integrin </w:t>
      </w:r>
      <w:r w:rsidR="006E6C5D">
        <w:t>LFA1</w:t>
      </w:r>
      <w:r w:rsidR="00724D38">
        <w:t xml:space="preserve">. </w:t>
      </w:r>
      <w:r w:rsidR="007A6C31">
        <w:t xml:space="preserve">This extension of </w:t>
      </w:r>
      <w:r w:rsidR="00724D38">
        <w:t xml:space="preserve">LFA1 </w:t>
      </w:r>
      <w:r w:rsidR="007A6C31">
        <w:t xml:space="preserve">leads to a </w:t>
      </w:r>
      <w:r w:rsidR="006E6C5D">
        <w:t>conformat</w:t>
      </w:r>
      <w:r w:rsidR="0050045A">
        <w:t>ional change</w:t>
      </w:r>
      <w:r w:rsidR="006E6C5D">
        <w:t xml:space="preserve"> that has direct affinity to its ligand </w:t>
      </w:r>
      <w:r w:rsidR="007A6C31">
        <w:t xml:space="preserve">ICAM1 </w:t>
      </w:r>
      <w:r w:rsidR="006E6C5D">
        <w:t xml:space="preserve">and </w:t>
      </w:r>
      <w:r w:rsidR="008A783B">
        <w:t>stimulating</w:t>
      </w:r>
      <w:r w:rsidR="006E6C5D">
        <w:t xml:space="preserve"> slow rolling of neutrophils on </w:t>
      </w:r>
      <w:r w:rsidR="007A6C31">
        <w:t xml:space="preserve">the </w:t>
      </w:r>
      <w:r w:rsidR="006E6C5D">
        <w:t>endothelium</w:t>
      </w:r>
      <w:r w:rsidR="007A6C31">
        <w:t xml:space="preserve">. </w:t>
      </w:r>
      <w:r w:rsidR="008A783B">
        <w:t>However, i</w:t>
      </w:r>
      <w:r w:rsidR="006E6C5D">
        <w:t xml:space="preserve">f </w:t>
      </w:r>
      <w:proofErr w:type="spellStart"/>
      <w:r w:rsidR="006E6C5D">
        <w:t>talin</w:t>
      </w:r>
      <w:proofErr w:type="spellEnd"/>
      <w:r w:rsidR="006E6C5D">
        <w:t xml:space="preserve"> 1 is simultaneously activated with </w:t>
      </w:r>
      <w:proofErr w:type="spellStart"/>
      <w:r w:rsidR="006E6C5D">
        <w:t>kindlin</w:t>
      </w:r>
      <w:proofErr w:type="spellEnd"/>
      <w:r w:rsidR="006E6C5D">
        <w:t xml:space="preserve"> 3</w:t>
      </w:r>
      <w:r w:rsidR="004B5925">
        <w:t>,</w:t>
      </w:r>
      <w:r w:rsidR="006E6C5D">
        <w:t xml:space="preserve"> </w:t>
      </w:r>
      <w:r w:rsidR="008A783B">
        <w:t>which is a protein that can also bind to the β</w:t>
      </w:r>
      <w:r w:rsidR="006E6C5D">
        <w:t xml:space="preserve"> subunit </w:t>
      </w:r>
      <w:r w:rsidR="008A783B">
        <w:t>of the integrin cytoplasmic tail</w:t>
      </w:r>
      <w:r w:rsidR="00F92D54">
        <w:t>, it</w:t>
      </w:r>
      <w:r w:rsidR="006E6C5D">
        <w:t xml:space="preserve"> induces </w:t>
      </w:r>
      <w:r w:rsidR="00F92D54">
        <w:t>a</w:t>
      </w:r>
      <w:r w:rsidR="006E6C5D">
        <w:t xml:space="preserve"> conformational change of LFA1 </w:t>
      </w:r>
      <w:r w:rsidR="007A6C31">
        <w:t>that</w:t>
      </w:r>
      <w:r w:rsidR="006E6C5D">
        <w:t xml:space="preserve"> promote</w:t>
      </w:r>
      <w:r w:rsidR="007A6C31">
        <w:t>s</w:t>
      </w:r>
      <w:r w:rsidR="006E6C5D">
        <w:t xml:space="preserve"> neutrophil arrest</w:t>
      </w:r>
      <w:r w:rsidR="007A6C31">
        <w:t xml:space="preserve"> on the endothelium. </w:t>
      </w:r>
      <w:r w:rsidR="00E62B61">
        <w:fldChar w:fldCharType="begin" w:fldLock="1"/>
      </w:r>
      <w:r w:rsidR="00713663">
        <w:instrText>ADDIN CSL_CITATION { "citationItems" : [ { "id" : "ITEM-1", "itemData" : { "DOI" : "10.1182/blood-2011-08-373118", "ISBN" : "0006-4971", "PMID" : "22431571", "author" : [ { "dropping-particle" : "", "family" : "Lefort", "given" : "Craig T.", "non-dropping-particle" : "", "parse-names" : false, "suffix" : "" }, { "dropping-particle" : "", "family" : "Rossaint", "given" : "Jan", "non-dropping-particle" : "", "parse-names" : false, "suffix" : "" }, { "dropping-particle" : "", "family" : "Moser", "given" : "Markus", "non-dropping-particle" : "", "parse-names" : false, "suffix" : "" }, { "dropping-particle" : "", "family" : "Petrich", "given" : "Brian G.", "non-dropping-particle" : "", "parse-names" : false, "suffix" : "" }, { "dropping-particle" : "", "family" : "Zarbock", "given" : "Alexander", "non-dropping-particle" : "", "parse-names" : false, "suffix" : "" }, { "dropping-particle" : "", "family" : "Monkley", "given" : "Susan J.", "non-dropping-particle" : "", "parse-names" : false, "suffix" : "" }, { "dropping-particle" : "", "family" : "Critchley", "given" : "David R.", "non-dropping-particle" : "", "parse-names" : false, "suffix" : "" }, { "dropping-particle" : "", "family" : "Ginsberg", "given" : "Mark H.", "non-dropping-particle" : "", "parse-names" : false, "suffix" : "" }, { "dropping-particle" : "", "family" : "F\u00e4ssler", "given" : "Reinhard", "non-dropping-particle" : "", "parse-names" : false, "suffix" : "" }, { "dropping-particle" : "", "family" : "Ley", "given" : "Klaus", "non-dropping-particle" : "", "parse-names" : false, "suffix" : "" } ], "container-title" : "Blood", "id" : "ITEM-1", "issued" : { "date-parts" : [ [ "2012" ] ] }, "page" : "4275-4282", "title" : "Distinct roles for talin-1 and kindlin-3 in LFA-1 extension and affinity regulation", "type" : "article-journal", "volume" : "119" }, "uris" : [ "http://www.mendeley.com/documents/?uuid=92babddd-9645-31f3-bee1-459e1ee9abdf" ] }, { "id" : "ITEM-2", "itemData" : { "author" : [ { "dropping-particle" : "", "family" : "Fagerholm", "given" : "Susanna C", "non-dropping-particle" : "", "parse-names" : false, "suffix" : "" }, { "dropping-particle" : "", "family" : "San Lek", "given" : "Hwee", "non-dropping-particle" : "", "parse-names" : false, "suffix" : "" }, { "dropping-particle" : "", "family" : "Morrison", "given" : "Vicky L", "non-dropping-particle" : "", "parse-names" : false, "suffix" : "" } ], "container-title" : "Am J Clin Exp Immunol", "id" : "ITEM-2", "issued" : { "date-parts" : [ [ "2014" ] ] }, "page" : "37-42", "title" : "Kindlin-3 in the immune system", "type" : "article-journal", "volume" : "3" }, "uris" : [ "http://www.mendeley.com/documents/?uuid=855ae730-fd4a-3c39-8c12-96c92c640b6e" ] }, { "id" : "ITEM-3", "itemData" : { "DOI" : "10.1097/MOH.0000000000000294", "ISBN" : "0000000000000", "PMID" : "27749372", "author" : [ { "dropping-particle" : "", "family" : "Stadtmann", "given" : "Anika", "non-dropping-particle" : "", "parse-names" : false, "suffix" : "" }, { "dropping-particle" : "", "family" : "Zarbock", "given" : "Alexander", "non-dropping-particle" : "", "parse-names" : false, "suffix" : "" } ], "container-title" : "Current Opinion in Hematology", "id" : "ITEM-3", "issued" : { "date-parts" : [ [ "2017" ] ] }, "page" : "38-45", "title" : "The role of kindlin in neutrophil recruitment to inflammatory sites", "type" : "article-journal", "volume" : "24" }, "uris" : [ "http://www.mendeley.com/documents/?uuid=5cb4849c-cab1-34fd-868b-dce5e8f1646a" ] } ], "mendeley" : { "formattedCitation" : "(22\u201324)", "plainTextFormattedCitation" : "(22\u201324)", "previouslyFormattedCitation" : "(22\u201324)" }, "properties" : {  }, "schema" : "https://github.com/citation-style-language/schema/raw/master/csl-citation.json" }</w:instrText>
      </w:r>
      <w:r w:rsidR="00E62B61">
        <w:fldChar w:fldCharType="separate"/>
      </w:r>
      <w:r w:rsidR="00220EB0" w:rsidRPr="00220EB0">
        <w:rPr>
          <w:noProof/>
        </w:rPr>
        <w:t>(22–24)</w:t>
      </w:r>
      <w:r w:rsidR="00E62B61">
        <w:fldChar w:fldCharType="end"/>
      </w:r>
      <w:r w:rsidR="007A6C31">
        <w:t xml:space="preserve"> The</w:t>
      </w:r>
      <w:r w:rsidR="006E6C5D">
        <w:t xml:space="preserve"> binding of integrins to their ligands activates signalling </w:t>
      </w:r>
      <w:r w:rsidR="007A6C31">
        <w:t xml:space="preserve">pathways inside the neutrophil </w:t>
      </w:r>
      <w:r w:rsidR="0050045A">
        <w:t xml:space="preserve">(outside-in signalling) </w:t>
      </w:r>
      <w:r w:rsidR="007A6C31">
        <w:t xml:space="preserve">which stabilizes adhesion </w:t>
      </w:r>
      <w:r w:rsidR="0050045A">
        <w:t xml:space="preserve">of the neutrophil </w:t>
      </w:r>
      <w:r w:rsidR="007A6C31">
        <w:t xml:space="preserve">to the endothelium. </w:t>
      </w:r>
    </w:p>
    <w:p w14:paraId="5458FE1C" w14:textId="600444A4" w:rsidR="00F53EE8" w:rsidRDefault="00F53EE8" w:rsidP="00AF3558">
      <w:pPr>
        <w:pStyle w:val="NoSpacing"/>
      </w:pPr>
    </w:p>
    <w:p w14:paraId="2B4C78B6" w14:textId="77777777" w:rsidR="00AF3558" w:rsidRDefault="00AF3558">
      <w:pPr>
        <w:rPr>
          <w:rFonts w:ascii="Calibri Light" w:eastAsiaTheme="majorEastAsia" w:hAnsi="Calibri Light" w:cstheme="majorBidi"/>
          <w:bCs/>
          <w:color w:val="auto"/>
          <w:sz w:val="24"/>
          <w:szCs w:val="26"/>
          <w:lang w:val="en-GB"/>
        </w:rPr>
      </w:pPr>
      <w:r>
        <w:rPr>
          <w:lang w:val="en-GB"/>
        </w:rPr>
        <w:br w:type="page"/>
      </w:r>
    </w:p>
    <w:p w14:paraId="75194D36" w14:textId="3C26D4AB" w:rsidR="006E6C5D" w:rsidRDefault="002F7529" w:rsidP="00A24A39">
      <w:pPr>
        <w:pStyle w:val="Heading2"/>
        <w:rPr>
          <w:lang w:val="en-GB"/>
        </w:rPr>
      </w:pPr>
      <w:bookmarkStart w:id="12" w:name="_Toc522701429"/>
      <w:r>
        <w:rPr>
          <w:lang w:val="en-GB"/>
        </w:rPr>
        <w:lastRenderedPageBreak/>
        <w:t xml:space="preserve">4.3 </w:t>
      </w:r>
      <w:r w:rsidR="00B50D19">
        <w:rPr>
          <w:lang w:val="en-GB"/>
        </w:rPr>
        <w:t>Neutrophil c</w:t>
      </w:r>
      <w:r w:rsidR="006E6C5D">
        <w:rPr>
          <w:lang w:val="en-GB"/>
        </w:rPr>
        <w:t>rawling</w:t>
      </w:r>
      <w:bookmarkEnd w:id="12"/>
    </w:p>
    <w:p w14:paraId="66B41709" w14:textId="2CEC6F5A" w:rsidR="00404ED9" w:rsidRDefault="00B50D19" w:rsidP="002D1E36">
      <w:pPr>
        <w:pStyle w:val="NoSpacing"/>
        <w:spacing w:line="276" w:lineRule="auto"/>
        <w:jc w:val="both"/>
      </w:pPr>
      <w:r w:rsidRPr="002D1E36">
        <w:t>After neutrophils are firmly attached to the endothelium, the neutrophil needs to prepare for transmigration by crawling</w:t>
      </w:r>
      <w:r w:rsidR="00395196" w:rsidRPr="002D1E36">
        <w:t xml:space="preserve"> (figure </w:t>
      </w:r>
      <w:r w:rsidR="002B7878">
        <w:t>2</w:t>
      </w:r>
      <w:r w:rsidR="00395196" w:rsidRPr="002D1E36">
        <w:t>C). The neutrophil sends</w:t>
      </w:r>
      <w:r w:rsidR="006E6C5D" w:rsidRPr="002D1E36">
        <w:t xml:space="preserve"> out pseudopods to actively scan and </w:t>
      </w:r>
      <w:r w:rsidR="00395196" w:rsidRPr="002D1E36">
        <w:t>explore</w:t>
      </w:r>
      <w:r w:rsidR="006E6C5D" w:rsidRPr="002D1E36">
        <w:t xml:space="preserve"> the </w:t>
      </w:r>
      <w:r w:rsidR="00395196" w:rsidRPr="002D1E36">
        <w:t>endothelium environment</w:t>
      </w:r>
      <w:r w:rsidR="006E6C5D" w:rsidRPr="002D1E36">
        <w:t xml:space="preserve"> </w:t>
      </w:r>
      <w:r w:rsidR="00395196" w:rsidRPr="002D1E36">
        <w:t xml:space="preserve">for a suitable position for transmigration </w:t>
      </w:r>
      <w:r w:rsidR="006E6C5D" w:rsidRPr="002D1E36">
        <w:t xml:space="preserve">while still being </w:t>
      </w:r>
      <w:r w:rsidR="00395196" w:rsidRPr="002D1E36">
        <w:t>tight</w:t>
      </w:r>
      <w:r w:rsidR="006E6C5D" w:rsidRPr="002D1E36">
        <w:t xml:space="preserve">ly attached </w:t>
      </w:r>
      <w:r w:rsidR="00395196" w:rsidRPr="002D1E36">
        <w:t>to one point on the endothelium. It a</w:t>
      </w:r>
      <w:r w:rsidR="006E6C5D" w:rsidRPr="002D1E36">
        <w:t>ctively crawl</w:t>
      </w:r>
      <w:r w:rsidR="00395196" w:rsidRPr="002D1E36">
        <w:t>s</w:t>
      </w:r>
      <w:r w:rsidR="006E6C5D" w:rsidRPr="002D1E36">
        <w:t xml:space="preserve"> to </w:t>
      </w:r>
      <w:r w:rsidR="00395196" w:rsidRPr="002D1E36">
        <w:t xml:space="preserve">the endothelial cell to </w:t>
      </w:r>
      <w:r w:rsidR="006E6C5D" w:rsidRPr="002D1E36">
        <w:t xml:space="preserve">cell junctions where </w:t>
      </w:r>
      <w:r w:rsidR="00395196" w:rsidRPr="002D1E36">
        <w:t xml:space="preserve">it is easier for </w:t>
      </w:r>
      <w:r w:rsidR="006E6C5D" w:rsidRPr="002D1E36">
        <w:t xml:space="preserve">neutrophils </w:t>
      </w:r>
      <w:r w:rsidR="00395196" w:rsidRPr="002D1E36">
        <w:t>to</w:t>
      </w:r>
      <w:r w:rsidR="006E6C5D" w:rsidRPr="002D1E36">
        <w:t xml:space="preserve"> transmigrate</w:t>
      </w:r>
      <w:r w:rsidR="00395196" w:rsidRPr="002D1E36">
        <w:t>. This a</w:t>
      </w:r>
      <w:r w:rsidR="006E6C5D" w:rsidRPr="002D1E36">
        <w:t xml:space="preserve">ctive crawling depends on the interaction </w:t>
      </w:r>
      <w:r w:rsidR="00395196" w:rsidRPr="002D1E36">
        <w:t xml:space="preserve">between </w:t>
      </w:r>
      <w:r w:rsidR="006E6C5D" w:rsidRPr="002D1E36">
        <w:t>neutrophil-expressed MAC1 and endothelial cell-expressed ICAM1</w:t>
      </w:r>
      <w:r w:rsidR="00395196" w:rsidRPr="002D1E36">
        <w:t xml:space="preserve">. </w:t>
      </w:r>
      <w:r w:rsidR="00F63478">
        <w:fldChar w:fldCharType="begin" w:fldLock="1"/>
      </w:r>
      <w:r w:rsidR="00713663">
        <w:instrText>ADDIN CSL_CITATION { "citationItems" : [ { "id" : "ITEM-1", "itemData" : { "DOI" : "10.1084/jem.20060925", "ISBN" : "0022-1007 (Print)", "PMID" : "17116736", "author" : [ { "dropping-particle" : "", "family" : "Phillipson", "given" : "Mia", "non-dropping-particle" : "", "parse-names" : false, "suffix" : "" }, { "dropping-particle" : "", "family" : "Heit", "given" : "Bryan", "non-dropping-particle" : "", "parse-names" : false, "suffix" : "" }, { "dropping-particle" : "", "family" : "Colarusso", "given" : "Pina", "non-dropping-particle" : "", "parse-names" : false, "suffix" : "" }, { "dropping-particle" : "", "family" : "Liu", "given" : "Lixin", "non-dropping-particle" : "", "parse-names" : false, "suffix" : "" }, { "dropping-particle" : "", "family" : "Ballantyne", "given" : "Christie M.", "non-dropping-particle" : "", "parse-names" : false, "suffix" : "" }, { "dropping-particle" : "", "family" : "Kubes", "given" : "Paul", "non-dropping-particle" : "", "parse-names" : false, "suffix" : "" } ], "container-title" : "The Journal of Experimental Medicine", "id" : "ITEM-1", "issued" : { "date-parts" : [ [ "2006" ] ] }, "page" : "2569-2575", "title" : "Intraluminal crawling of neutrophils to emigration sites: a molecularly distinct process from adhesion in the recruitment cascade", "type" : "article-journal", "volume" : "203" }, "uris" : [ "http://www.mendeley.com/documents/?uuid=d1515dd9-da59-329d-84f1-46aee004436e" ] } ], "mendeley" : { "formattedCitation" : "(20)", "plainTextFormattedCitation" : "(20)", "previouslyFormattedCitation" : "(20)" }, "properties" : {  }, "schema" : "https://github.com/citation-style-language/schema/raw/master/csl-citation.json" }</w:instrText>
      </w:r>
      <w:r w:rsidR="00F63478">
        <w:fldChar w:fldCharType="separate"/>
      </w:r>
      <w:r w:rsidR="00220EB0" w:rsidRPr="00220EB0">
        <w:rPr>
          <w:noProof/>
        </w:rPr>
        <w:t>(20)</w:t>
      </w:r>
      <w:r w:rsidR="00F63478">
        <w:fldChar w:fldCharType="end"/>
      </w:r>
      <w:r w:rsidR="00313D5C" w:rsidRPr="002D1E36">
        <w:t xml:space="preserve"> </w:t>
      </w:r>
      <w:r w:rsidR="00404ED9">
        <w:t xml:space="preserve">Neutrophils were shown to crawl in the direction of a chemotactic gradient. </w:t>
      </w:r>
      <w:r w:rsidR="00404ED9">
        <w:fldChar w:fldCharType="begin" w:fldLock="1"/>
      </w:r>
      <w:r w:rsidR="00713663">
        <w:instrText>ADDIN CSL_CITATION { "citationItems" : [ { "id" : "ITEM-1", "itemData" : { "DOI" : "10.1182/blood-2010-01-266072", "ISBN" : "1528-0020 (Electronic)\\r0006-4971 (Linking)", "PMID" : "20530797", "author" : [ { "dropping-particle" : "", "family" : "Massena", "given" : "Sara", "non-dropping-particle" : "", "parse-names" : false, "suffix" : "" }, { "dropping-particle" : "", "family" : "Christoffersson", "given" : "Gustaf", "non-dropping-particle" : "", "parse-names" : false, "suffix" : "" }, { "dropping-particle" : "", "family" : "Hjertstr\u00f6m", "given" : "Elina", "non-dropping-particle" : "", "parse-names" : false, "suffix" : "" }, { "dropping-particle" : "", "family" : "Zcharia", "given" : "Eyal", "non-dropping-particle" : "", "parse-names" : false, "suffix" : "" }, { "dropping-particle" : "", "family" : "Vlodavsky", "given" : "Israel", "non-dropping-particle" : "", "parse-names" : false, "suffix" : "" }, { "dropping-particle" : "", "family" : "Ausmees", "given" : "Nora", "non-dropping-particle" : "", "parse-names" : false, "suffix" : "" }, { "dropping-particle" : "", "family" : "Rolny", "given" : "Charlotte", "non-dropping-particle" : "", "parse-names" : false, "suffix" : "" }, { "dropping-particle" : "", "family" : "Li", "given" : "Jin Ping", "non-dropping-particle" : "", "parse-names" : false, "suffix" : "" }, { "dropping-particle" : "", "family" : "Phillipson", "given" : "Mia", "non-dropping-particle" : "", "parse-names" : false, "suffix" : "" } ], "container-title" : "Blood", "id" : "ITEM-1", "issued" : { "date-parts" : [ [ "2010" ] ] }, "page" : "1924-1931", "title" : "Achemotactic gradient sequestered on endothelial heparan sulfate induces directional intraluminal crawling of neutrophils", "type" : "article-journal", "volume" : "116" }, "uris" : [ "http://www.mendeley.com/documents/?uuid=ed86cdae-06d6-3310-a284-39f0a44291ec" ] } ], "mendeley" : { "formattedCitation" : "(25)", "plainTextFormattedCitation" : "(25)", "previouslyFormattedCitation" : "(25)" }, "properties" : {  }, "schema" : "https://github.com/citation-style-language/schema/raw/master/csl-citation.json" }</w:instrText>
      </w:r>
      <w:r w:rsidR="00404ED9">
        <w:fldChar w:fldCharType="separate"/>
      </w:r>
      <w:r w:rsidR="00220EB0" w:rsidRPr="00220EB0">
        <w:rPr>
          <w:noProof/>
        </w:rPr>
        <w:t>(25)</w:t>
      </w:r>
      <w:r w:rsidR="00404ED9">
        <w:fldChar w:fldCharType="end"/>
      </w:r>
    </w:p>
    <w:p w14:paraId="25E4AF61" w14:textId="77777777" w:rsidR="006E6C5D" w:rsidRDefault="006E6C5D" w:rsidP="00A24A39">
      <w:pPr>
        <w:pStyle w:val="NoSpacing"/>
        <w:spacing w:line="276" w:lineRule="auto"/>
      </w:pPr>
    </w:p>
    <w:p w14:paraId="5DF0DD58" w14:textId="77777777" w:rsidR="00AF3558" w:rsidRDefault="00AF3558" w:rsidP="00A24A39">
      <w:pPr>
        <w:pStyle w:val="NoSpacing"/>
        <w:spacing w:line="276" w:lineRule="auto"/>
      </w:pPr>
    </w:p>
    <w:p w14:paraId="5128E06C" w14:textId="38B97173" w:rsidR="006E6C5D" w:rsidRDefault="002F7529" w:rsidP="00A24A39">
      <w:pPr>
        <w:pStyle w:val="Heading2"/>
        <w:rPr>
          <w:lang w:val="en-GB"/>
        </w:rPr>
      </w:pPr>
      <w:bookmarkStart w:id="13" w:name="_Toc522701430"/>
      <w:r>
        <w:rPr>
          <w:lang w:val="en-GB"/>
        </w:rPr>
        <w:t xml:space="preserve">4.4 </w:t>
      </w:r>
      <w:r w:rsidR="00F53EE8">
        <w:rPr>
          <w:lang w:val="en-GB"/>
        </w:rPr>
        <w:t>Neutrophil t</w:t>
      </w:r>
      <w:r w:rsidR="006E6C5D">
        <w:rPr>
          <w:lang w:val="en-GB"/>
        </w:rPr>
        <w:t>ransmigration</w:t>
      </w:r>
      <w:bookmarkEnd w:id="13"/>
    </w:p>
    <w:p w14:paraId="28367450" w14:textId="4743576E" w:rsidR="00126A54" w:rsidRDefault="00A0301C" w:rsidP="00C306E2">
      <w:pPr>
        <w:pStyle w:val="NoSpacing"/>
        <w:spacing w:line="276" w:lineRule="auto"/>
        <w:jc w:val="both"/>
      </w:pPr>
      <w:r>
        <w:t xml:space="preserve">Once the neutrophil has crawled to a suitable location, </w:t>
      </w:r>
      <w:r w:rsidR="00155B85">
        <w:t>it still</w:t>
      </w:r>
      <w:r w:rsidR="00313D5C">
        <w:t xml:space="preserve"> has to navigate through multiple barriers</w:t>
      </w:r>
      <w:r>
        <w:t xml:space="preserve"> (</w:t>
      </w:r>
      <w:r w:rsidR="00313D5C">
        <w:t xml:space="preserve">the inner layer of endothelium, basement membrane and </w:t>
      </w:r>
      <w:proofErr w:type="spellStart"/>
      <w:r w:rsidR="00313D5C">
        <w:t>pericytes</w:t>
      </w:r>
      <w:proofErr w:type="spellEnd"/>
      <w:r>
        <w:t xml:space="preserve">) in order to </w:t>
      </w:r>
      <w:r w:rsidR="00685C14">
        <w:t>transmigrate</w:t>
      </w:r>
      <w:r w:rsidR="00313D5C">
        <w:t xml:space="preserve">. </w:t>
      </w:r>
      <w:r w:rsidR="00685C14">
        <w:t xml:space="preserve">Transmigration </w:t>
      </w:r>
      <w:r w:rsidR="00126A54">
        <w:t xml:space="preserve">across the endothelium </w:t>
      </w:r>
      <w:r w:rsidR="00685C14">
        <w:t xml:space="preserve">can happen in </w:t>
      </w:r>
      <w:r w:rsidR="00126A54">
        <w:t>two different ways; neutrophils can either pass between endothelial cells</w:t>
      </w:r>
      <w:r w:rsidR="00126A54" w:rsidRPr="00126A54">
        <w:t xml:space="preserve"> </w:t>
      </w:r>
      <w:r w:rsidR="00126A54">
        <w:t>(paracellular</w:t>
      </w:r>
      <w:r w:rsidR="009725E8">
        <w:t>; figure3A</w:t>
      </w:r>
      <w:r w:rsidR="00126A54">
        <w:t>) or through an endothelial cell (transcellular</w:t>
      </w:r>
      <w:r w:rsidR="009725E8">
        <w:t>; figure 3B</w:t>
      </w:r>
      <w:r w:rsidR="00126A54">
        <w:t>).</w:t>
      </w:r>
      <w:r w:rsidR="00D61F37">
        <w:t xml:space="preserve"> </w:t>
      </w:r>
      <w:r w:rsidR="0027505C">
        <w:fldChar w:fldCharType="begin" w:fldLock="1"/>
      </w:r>
      <w:r w:rsidR="00713663">
        <w:instrText>ADDIN CSL_CITATION { "citationItems" : [ { "id" : "ITEM-1", "itemData" : { "DOI" : "10.1016/j.it.2011.06.009", "ISBN" : "1471-4981 (Electronic)\\r1471-4906 (Linking)", "PMID" : "21839681", "author" : [ { "dropping-particle" : "", "family" : "Williams", "given" : "Marcie R.", "non-dropping-particle" : "", "parse-names" : false, "suffix" : "" }, { "dropping-particle" : "", "family" : "Azcutia", "given" : "Ver\u00f3nica", "non-dropping-particle" : "", "parse-names" : false, "suffix" : "" }, { "dropping-particle" : "", "family" : "Newton", "given" : "Gail", "non-dropping-particle" : "", "parse-names" : false, "suffix" : "" }, { "dropping-particle" : "", "family" : "Alcaide", "given" : "Pilar", "non-dropping-particle" : "", "parse-names" : false, "suffix" : "" }, { "dropping-particle" : "", "family" : "Luscinskas", "given" : "Francis W.", "non-dropping-particle" : "", "parse-names" : false, "suffix" : "" } ], "container-title" : "Trends in Immunology", "id" : "ITEM-1", "issued" : { "date-parts" : [ [ "2011" ] ] }, "page" : "461-469", "title" : "Emerging mechanisms of neutrophil recruitment across endothelium", "type" : "article-journal", "volume" : "32" }, "uris" : [ "http://www.mendeley.com/documents/?uuid=a4600a13-bb71-3475-902c-1ad58c499ba2" ] } ], "mendeley" : { "formattedCitation" : "(26)", "plainTextFormattedCitation" : "(26)", "previouslyFormattedCitation" : "(26)" }, "properties" : {  }, "schema" : "https://github.com/citation-style-language/schema/raw/master/csl-citation.json" }</w:instrText>
      </w:r>
      <w:r w:rsidR="0027505C">
        <w:fldChar w:fldCharType="separate"/>
      </w:r>
      <w:r w:rsidR="00220EB0" w:rsidRPr="00220EB0">
        <w:rPr>
          <w:noProof/>
        </w:rPr>
        <w:t>(26)</w:t>
      </w:r>
      <w:r w:rsidR="0027505C">
        <w:fldChar w:fldCharType="end"/>
      </w:r>
      <w:r w:rsidR="00D61F37">
        <w:t xml:space="preserve"> </w:t>
      </w:r>
      <w:r w:rsidR="00CF7340">
        <w:t xml:space="preserve">It was seen </w:t>
      </w:r>
      <w:r w:rsidR="00CF7340" w:rsidRPr="00CF7340">
        <w:rPr>
          <w:i/>
        </w:rPr>
        <w:t>in vitro</w:t>
      </w:r>
      <w:r w:rsidR="00CF7340">
        <w:t xml:space="preserve"> that p</w:t>
      </w:r>
      <w:r w:rsidR="00126A54">
        <w:t xml:space="preserve">aracellular transmigration </w:t>
      </w:r>
      <w:r w:rsidR="00CF7340">
        <w:t xml:space="preserve">usually </w:t>
      </w:r>
      <w:r w:rsidR="0027505C">
        <w:t>occurs</w:t>
      </w:r>
      <w:r w:rsidR="00155B85">
        <w:t xml:space="preserve"> usually a</w:t>
      </w:r>
      <w:r w:rsidR="00126A54">
        <w:t xml:space="preserve">t </w:t>
      </w:r>
      <w:proofErr w:type="spellStart"/>
      <w:r w:rsidR="00126A54">
        <w:t>tricellular</w:t>
      </w:r>
      <w:proofErr w:type="spellEnd"/>
      <w:r w:rsidR="00126A54">
        <w:t xml:space="preserve"> corners of </w:t>
      </w:r>
      <w:r w:rsidR="00155B85">
        <w:t xml:space="preserve">the </w:t>
      </w:r>
      <w:r w:rsidR="00126A54">
        <w:t xml:space="preserve">endothelium although this is not confirmed </w:t>
      </w:r>
      <w:r w:rsidR="009725E8">
        <w:rPr>
          <w:i/>
        </w:rPr>
        <w:t>ex</w:t>
      </w:r>
      <w:r w:rsidR="00155B85">
        <w:rPr>
          <w:i/>
        </w:rPr>
        <w:t xml:space="preserve"> vivo.</w:t>
      </w:r>
      <w:r w:rsidR="00155B85">
        <w:t xml:space="preserve"> </w:t>
      </w:r>
      <w:r w:rsidR="008F40D2">
        <w:t>This process</w:t>
      </w:r>
      <w:r w:rsidR="00155B85">
        <w:t xml:space="preserve"> requires the interaction with the neutrophil </w:t>
      </w:r>
      <w:r w:rsidR="004B5925">
        <w:t xml:space="preserve">expressed </w:t>
      </w:r>
      <w:r w:rsidR="00155B85">
        <w:t xml:space="preserve">MAC1 and </w:t>
      </w:r>
      <w:r w:rsidR="008F40D2">
        <w:t xml:space="preserve">endothelial </w:t>
      </w:r>
      <w:r w:rsidR="004B5925">
        <w:t xml:space="preserve">expressed </w:t>
      </w:r>
      <w:r w:rsidR="008F40D2">
        <w:t>ICAM1 and t</w:t>
      </w:r>
      <w:r w:rsidR="00155B85">
        <w:t xml:space="preserve">he </w:t>
      </w:r>
      <w:r w:rsidR="008F40D2">
        <w:t>continuous</w:t>
      </w:r>
      <w:r w:rsidR="00155B85">
        <w:t xml:space="preserve"> basement membrane </w:t>
      </w:r>
      <w:r w:rsidR="008F40D2">
        <w:t xml:space="preserve">has to be partially digested by proteases released by the neutrophil. Ideally the neutrophil moves through parts of the membrane with low expression of extracellular matrix components such as collagen. </w:t>
      </w:r>
      <w:r w:rsidR="00B83B82">
        <w:fldChar w:fldCharType="begin" w:fldLock="1"/>
      </w:r>
      <w:r w:rsidR="00713663">
        <w:instrText>ADDIN CSL_CITATION { "citationItems" : [ { "id" : "ITEM-1", "itemData" : { "author" : [ { "dropping-particle" : "", "family" : "Burns AR", "given" : "", "non-dropping-particle" : "", "parse-names" : false, "suffix" : "" }, { "dropping-particle" : "", "family" : "Bowden RA", "given" : "", "non-dropping-particle" : "", "parse-names" : false, "suffix" : "" }, { "dropping-particle" : "", "family" : "MacDonell SD", "given" : "", "non-dropping-particle" : "", "parse-names" : false, "suffix" : "" }, { "dropping-particle" : "", "family" : "Walker DC", "given" : "", "non-dropping-particle" : "", "parse-names" : false, "suffix" : "" }, { "dropping-particle" : "", "family" : "Odebunmi TO", "given" : "", "non-dropping-particle" : "", "parse-names" : false, "suffix" : "" }, { "dropping-particle" : "", "family" : "Donnachie EM", "given" : "", "non-dropping-particle" : "", "parse-names" : false, "suffix" : "" }, { "dropping-particle" : "", "family" : "Simon SI", "given" : "", "non-dropping-particle" : "", "parse-names" : false, "suffix" : "" }, { "dropping-particle" : "", "family" : "Entman ML", "given" : "", "non-dropping-particle" : "", "parse-names" : false, "suffix" : "" }, { "dropping-particle" : "", "family" : "Smith CW.", "given" : "", "non-dropping-particle" : "", "parse-names" : false, "suffix" : "" } ], "container-title" : "Journal of Cell Science", "id" : "ITEM-1", "issued" : { "date-parts" : [ [ "2000" ] ] }, "page" : "45-57", "title" : "Analysis of tight junctions during neutrophil transendothelial migration", "type" : "article-journal", "volume" : "113" }, "uris" : [ "http://www.mendeley.com/documents/?uuid=2c6fc4a3-3270-32ad-8c96-64263162522a" ] } ], "mendeley" : { "formattedCitation" : "(27)", "plainTextFormattedCitation" : "(27)", "previouslyFormattedCitation" : "(27)" }, "properties" : {  }, "schema" : "https://github.com/citation-style-language/schema/raw/master/csl-citation.json" }</w:instrText>
      </w:r>
      <w:r w:rsidR="00B83B82">
        <w:fldChar w:fldCharType="separate"/>
      </w:r>
      <w:r w:rsidR="00220EB0" w:rsidRPr="00220EB0">
        <w:rPr>
          <w:noProof/>
        </w:rPr>
        <w:t>(27)</w:t>
      </w:r>
      <w:r w:rsidR="00B83B82">
        <w:fldChar w:fldCharType="end"/>
      </w:r>
      <w:r w:rsidR="00C306E2">
        <w:t xml:space="preserve"> </w:t>
      </w:r>
      <w:r w:rsidR="00D61F37">
        <w:t xml:space="preserve">Neutrophils usually favour the </w:t>
      </w:r>
      <w:r w:rsidR="00F92D54">
        <w:t xml:space="preserve">paracellular way </w:t>
      </w:r>
      <w:r w:rsidR="00D61F37">
        <w:t>although they can also transmigration in a t</w:t>
      </w:r>
      <w:r w:rsidR="00126A54">
        <w:t xml:space="preserve">ranscellular </w:t>
      </w:r>
      <w:r w:rsidR="00D61F37">
        <w:t xml:space="preserve">way. </w:t>
      </w:r>
      <w:r w:rsidR="00C306E2">
        <w:t>Yet, t</w:t>
      </w:r>
      <w:r w:rsidR="00D61F37">
        <w:t xml:space="preserve">his process is much less efficient. </w:t>
      </w:r>
      <w:r w:rsidR="00C306E2">
        <w:t xml:space="preserve">The endothelial cells have to form a </w:t>
      </w:r>
      <w:proofErr w:type="spellStart"/>
      <w:r w:rsidR="00C306E2">
        <w:t>transmigratory</w:t>
      </w:r>
      <w:proofErr w:type="spellEnd"/>
      <w:r w:rsidR="00C306E2">
        <w:t xml:space="preserve"> cup </w:t>
      </w:r>
      <w:r w:rsidR="001574F1">
        <w:t xml:space="preserve">which consists of microvilli-like projections that have to engulf the neutrophil. </w:t>
      </w:r>
      <w:r w:rsidR="0027505C" w:rsidRPr="0027505C">
        <w:fldChar w:fldCharType="begin" w:fldLock="1"/>
      </w:r>
      <w:r w:rsidR="00713663">
        <w:instrText>ADDIN CSL_CITATION { "citationItems" : [ { "id" : "ITEM-1", "itemData" : { "DOI" : "10.1083/jcb.200404129", "ISBN" : "0021-9525 (Print)\\r0021-9525 (Linking)", "PMID" : "15504916", "author" : [ { "dropping-particle" : "V.", "family" : "Carman", "given" : "Christopher", "non-dropping-particle" : "", "parse-names" : false, "suffix" : "" }, { "dropping-particle" : "", "family" : "Springer", "given" : "Timothy A.", "non-dropping-particle" : "", "parse-names" : false, "suffix" : "" } ], "container-title" : "Journal of Cell Biology", "id" : "ITEM-1", "issued" : { "date-parts" : [ [ "2004" ] ] }, "page" : "377-388", "title" : "A transmigratory cup in leukocyte diapedesis both through individual vascular endothelial cells and between them", "type" : "article-journal", "volume" : "167" }, "uris" : [ "http://www.mendeley.com/documents/?uuid=aba52a3b-51c2-3d09-adbd-549cafcd89b1" ] } ], "mendeley" : { "formattedCitation" : "(28)", "plainTextFormattedCitation" : "(28)", "previouslyFormattedCitation" : "(28)" }, "properties" : {  }, "schema" : "https://github.com/citation-style-language/schema/raw/master/csl-citation.json" }</w:instrText>
      </w:r>
      <w:r w:rsidR="0027505C" w:rsidRPr="0027505C">
        <w:fldChar w:fldCharType="separate"/>
      </w:r>
      <w:r w:rsidR="00220EB0" w:rsidRPr="00220EB0">
        <w:rPr>
          <w:noProof/>
        </w:rPr>
        <w:t>(28)</w:t>
      </w:r>
      <w:r w:rsidR="0027505C" w:rsidRPr="0027505C">
        <w:fldChar w:fldCharType="end"/>
      </w:r>
    </w:p>
    <w:p w14:paraId="4C18FC2D" w14:textId="77777777" w:rsidR="00D61F37" w:rsidRDefault="00D61F37" w:rsidP="00313D5C">
      <w:pPr>
        <w:pStyle w:val="NoSpacing"/>
      </w:pPr>
    </w:p>
    <w:p w14:paraId="1ECA4443" w14:textId="17ACA9B4" w:rsidR="00AF3558" w:rsidRDefault="002B4D96" w:rsidP="00EB1EA5">
      <w:pPr>
        <w:pStyle w:val="NoSpacing"/>
        <w:spacing w:line="276" w:lineRule="auto"/>
        <w:rPr>
          <w:sz w:val="20"/>
        </w:rPr>
      </w:pPr>
      <w:r w:rsidRPr="00D144E2">
        <w:rPr>
          <w:noProof/>
          <w:lang w:val="nl-NL" w:eastAsia="nl-NL"/>
        </w:rPr>
        <mc:AlternateContent>
          <mc:Choice Requires="wpg">
            <w:drawing>
              <wp:anchor distT="0" distB="0" distL="114300" distR="114300" simplePos="0" relativeHeight="251655168" behindDoc="0" locked="0" layoutInCell="1" allowOverlap="1" wp14:anchorId="1C88163F" wp14:editId="2BCA39D1">
                <wp:simplePos x="0" y="0"/>
                <wp:positionH relativeFrom="column">
                  <wp:posOffset>-102870</wp:posOffset>
                </wp:positionH>
                <wp:positionV relativeFrom="paragraph">
                  <wp:posOffset>56515</wp:posOffset>
                </wp:positionV>
                <wp:extent cx="4189095" cy="3102610"/>
                <wp:effectExtent l="0" t="0" r="1905" b="2540"/>
                <wp:wrapTopAndBottom/>
                <wp:docPr id="17" name="Group 16"/>
                <wp:cNvGraphicFramePr/>
                <a:graphic xmlns:a="http://schemas.openxmlformats.org/drawingml/2006/main">
                  <a:graphicData uri="http://schemas.microsoft.com/office/word/2010/wordprocessingGroup">
                    <wpg:wgp>
                      <wpg:cNvGrpSpPr/>
                      <wpg:grpSpPr>
                        <a:xfrm>
                          <a:off x="0" y="0"/>
                          <a:ext cx="4189095" cy="3102610"/>
                          <a:chOff x="0" y="-30960"/>
                          <a:chExt cx="4822211" cy="3574241"/>
                        </a:xfrm>
                      </wpg:grpSpPr>
                      <wpg:grpSp>
                        <wpg:cNvPr id="1" name="Group 2"/>
                        <wpg:cNvGrpSpPr/>
                        <wpg:grpSpPr>
                          <a:xfrm>
                            <a:off x="0" y="-30960"/>
                            <a:ext cx="4822211" cy="3574241"/>
                            <a:chOff x="0" y="-30960"/>
                            <a:chExt cx="4822211" cy="3574241"/>
                          </a:xfrm>
                        </wpg:grpSpPr>
                        <wpg:grpSp>
                          <wpg:cNvPr id="5" name="Group 5"/>
                          <wpg:cNvGrpSpPr/>
                          <wpg:grpSpPr>
                            <a:xfrm>
                              <a:off x="0" y="602162"/>
                              <a:ext cx="4822211" cy="2941119"/>
                              <a:chOff x="0" y="602162"/>
                              <a:chExt cx="4822211" cy="2941119"/>
                            </a:xfrm>
                          </wpg:grpSpPr>
                          <pic:pic xmlns:pic="http://schemas.openxmlformats.org/drawingml/2006/picture">
                            <pic:nvPicPr>
                              <pic:cNvPr id="11" name="Picture 11"/>
                              <pic:cNvPicPr>
                                <a:picLocks noChangeAspect="1" noChangeArrowheads="1"/>
                              </pic:cNvPicPr>
                            </pic:nvPicPr>
                            <pic:blipFill rotWithShape="1">
                              <a:blip r:embed="rId11">
                                <a:extLst>
                                  <a:ext uri="{28A0092B-C50C-407E-A947-70E740481C1C}">
                                    <a14:useLocalDpi xmlns:a14="http://schemas.microsoft.com/office/drawing/2010/main" val="0"/>
                                  </a:ext>
                                </a:extLst>
                              </a:blip>
                              <a:srcRect l="62184" t="23346" r="23597" b="46930"/>
                              <a:stretch/>
                            </pic:blipFill>
                            <pic:spPr bwMode="auto">
                              <a:xfrm>
                                <a:off x="34115" y="602162"/>
                                <a:ext cx="1850067" cy="217432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2" name="Picture 12"/>
                              <pic:cNvPicPr>
                                <a:picLocks noChangeAspect="1" noChangeArrowheads="1"/>
                              </pic:cNvPicPr>
                            </pic:nvPicPr>
                            <pic:blipFill rotWithShape="1">
                              <a:blip r:embed="rId11">
                                <a:extLst>
                                  <a:ext uri="{28A0092B-C50C-407E-A947-70E740481C1C}">
                                    <a14:useLocalDpi xmlns:a14="http://schemas.microsoft.com/office/drawing/2010/main" val="0"/>
                                  </a:ext>
                                </a:extLst>
                              </a:blip>
                              <a:srcRect l="54666" t="53409" r="23842" b="17861"/>
                              <a:stretch/>
                            </pic:blipFill>
                            <pic:spPr bwMode="auto">
                              <a:xfrm>
                                <a:off x="2025848" y="602162"/>
                                <a:ext cx="2796363" cy="210166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3" name="Picture 13"/>
                              <pic:cNvPicPr>
                                <a:picLocks noChangeAspect="1" noChangeArrowheads="1"/>
                              </pic:cNvPicPr>
                            </pic:nvPicPr>
                            <pic:blipFill rotWithShape="1">
                              <a:blip r:embed="rId11">
                                <a:extLst>
                                  <a:ext uri="{28A0092B-C50C-407E-A947-70E740481C1C}">
                                    <a14:useLocalDpi xmlns:a14="http://schemas.microsoft.com/office/drawing/2010/main" val="0"/>
                                  </a:ext>
                                </a:extLst>
                              </a:blip>
                              <a:srcRect l="53930" t="82430" r="22780" b="9086"/>
                              <a:stretch/>
                            </pic:blipFill>
                            <pic:spPr bwMode="auto">
                              <a:xfrm>
                                <a:off x="0" y="2922656"/>
                                <a:ext cx="3030280" cy="62062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s:wsp>
                          <wps:cNvPr id="6" name="Rectangle 6"/>
                          <wps:cNvSpPr/>
                          <wps:spPr>
                            <a:xfrm>
                              <a:off x="153640" y="2466301"/>
                              <a:ext cx="648072" cy="31018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 name="Right Bracket 7"/>
                          <wps:cNvSpPr/>
                          <wps:spPr>
                            <a:xfrm rot="16200000">
                              <a:off x="920116" y="-368008"/>
                              <a:ext cx="78065" cy="1727294"/>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Right Bracket 8"/>
                          <wps:cNvSpPr/>
                          <wps:spPr>
                            <a:xfrm rot="16200000">
                              <a:off x="2922181" y="-365251"/>
                              <a:ext cx="75598" cy="1724248"/>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Box 11"/>
                          <wps:cNvSpPr txBox="1"/>
                          <wps:spPr>
                            <a:xfrm>
                              <a:off x="185062" y="-18703"/>
                              <a:ext cx="1548172" cy="461666"/>
                            </a:xfrm>
                            <a:prstGeom prst="rect">
                              <a:avLst/>
                            </a:prstGeom>
                            <a:noFill/>
                          </wps:spPr>
                          <wps:txbx>
                            <w:txbxContent>
                              <w:p w14:paraId="739C9F78" w14:textId="77777777" w:rsidR="00A44113" w:rsidRPr="00987AF5" w:rsidRDefault="00A44113" w:rsidP="002B4D96">
                                <w:pPr>
                                  <w:pStyle w:val="NormalWeb"/>
                                  <w:spacing w:before="0" w:beforeAutospacing="0" w:after="0" w:afterAutospacing="0"/>
                                  <w:jc w:val="center"/>
                                  <w:rPr>
                                    <w:sz w:val="22"/>
                                  </w:rPr>
                                </w:pPr>
                                <w:r w:rsidRPr="00987AF5">
                                  <w:rPr>
                                    <w:rFonts w:asciiTheme="minorHAnsi" w:hAnsi="Calibri" w:cstheme="minorBidi"/>
                                    <w:color w:val="000000" w:themeColor="text1"/>
                                    <w:kern w:val="24"/>
                                    <w:sz w:val="22"/>
                                  </w:rPr>
                                  <w:t>Paracellular transmigration</w:t>
                                </w:r>
                              </w:p>
                            </w:txbxContent>
                          </wps:txbx>
                          <wps:bodyPr wrap="square" rtlCol="0">
                            <a:noAutofit/>
                          </wps:bodyPr>
                        </wps:wsp>
                        <wps:wsp>
                          <wps:cNvPr id="10" name="TextBox 12"/>
                          <wps:cNvSpPr txBox="1"/>
                          <wps:spPr>
                            <a:xfrm>
                              <a:off x="2185894" y="-30960"/>
                              <a:ext cx="1548172" cy="461665"/>
                            </a:xfrm>
                            <a:prstGeom prst="rect">
                              <a:avLst/>
                            </a:prstGeom>
                            <a:noFill/>
                          </wps:spPr>
                          <wps:txbx>
                            <w:txbxContent>
                              <w:p w14:paraId="158C1B22" w14:textId="77777777" w:rsidR="00A44113" w:rsidRPr="00987AF5" w:rsidRDefault="00A44113" w:rsidP="002B4D96">
                                <w:pPr>
                                  <w:pStyle w:val="NormalWeb"/>
                                  <w:spacing w:before="0" w:beforeAutospacing="0" w:after="0" w:afterAutospacing="0"/>
                                  <w:jc w:val="center"/>
                                  <w:rPr>
                                    <w:sz w:val="22"/>
                                  </w:rPr>
                                </w:pPr>
                                <w:r w:rsidRPr="00987AF5">
                                  <w:rPr>
                                    <w:rFonts w:asciiTheme="minorHAnsi" w:hAnsi="Calibri" w:cstheme="minorBidi"/>
                                    <w:color w:val="000000" w:themeColor="text1"/>
                                    <w:kern w:val="24"/>
                                    <w:sz w:val="22"/>
                                  </w:rPr>
                                  <w:t>Transcellular transmigration</w:t>
                                </w:r>
                              </w:p>
                            </w:txbxContent>
                          </wps:txbx>
                          <wps:bodyPr wrap="square" rtlCol="0">
                            <a:noAutofit/>
                          </wps:bodyPr>
                        </wps:wsp>
                      </wpg:grpSp>
                      <wps:wsp>
                        <wps:cNvPr id="3" name="TextBox 14"/>
                        <wps:cNvSpPr txBox="1"/>
                        <wps:spPr>
                          <a:xfrm>
                            <a:off x="41433" y="-1"/>
                            <a:ext cx="386949" cy="324255"/>
                          </a:xfrm>
                          <a:prstGeom prst="rect">
                            <a:avLst/>
                          </a:prstGeom>
                          <a:noFill/>
                        </wps:spPr>
                        <wps:txbx>
                          <w:txbxContent>
                            <w:p w14:paraId="18617E67" w14:textId="77777777" w:rsidR="00A44113" w:rsidRDefault="00A44113" w:rsidP="002B4D96">
                              <w:pPr>
                                <w:pStyle w:val="NormalWeb"/>
                                <w:spacing w:before="0" w:beforeAutospacing="0" w:after="0" w:afterAutospacing="0"/>
                              </w:pPr>
                              <w:r>
                                <w:rPr>
                                  <w:rFonts w:asciiTheme="minorHAnsi" w:hAnsi="Calibri" w:cstheme="minorBidi"/>
                                  <w:color w:val="000000" w:themeColor="text1"/>
                                  <w:kern w:val="24"/>
                                  <w:sz w:val="22"/>
                                  <w:szCs w:val="22"/>
                                </w:rPr>
                                <w:t>a.</w:t>
                              </w:r>
                            </w:p>
                          </w:txbxContent>
                        </wps:txbx>
                        <wps:bodyPr wrap="square" rtlCol="0">
                          <a:noAutofit/>
                        </wps:bodyPr>
                      </wps:wsp>
                      <wps:wsp>
                        <wps:cNvPr id="4" name="TextBox 15"/>
                        <wps:cNvSpPr txBox="1"/>
                        <wps:spPr>
                          <a:xfrm>
                            <a:off x="2039058" y="0"/>
                            <a:ext cx="359883" cy="324254"/>
                          </a:xfrm>
                          <a:prstGeom prst="rect">
                            <a:avLst/>
                          </a:prstGeom>
                          <a:noFill/>
                        </wps:spPr>
                        <wps:txbx>
                          <w:txbxContent>
                            <w:p w14:paraId="4139540C" w14:textId="77777777" w:rsidR="00A44113" w:rsidRDefault="00A44113" w:rsidP="002B4D96">
                              <w:pPr>
                                <w:pStyle w:val="NormalWeb"/>
                                <w:spacing w:before="0" w:beforeAutospacing="0" w:after="0" w:afterAutospacing="0"/>
                              </w:pPr>
                              <w:r>
                                <w:rPr>
                                  <w:rFonts w:asciiTheme="minorHAnsi" w:hAnsi="Calibri" w:cstheme="minorBidi"/>
                                  <w:color w:val="000000" w:themeColor="text1"/>
                                  <w:kern w:val="24"/>
                                  <w:sz w:val="22"/>
                                  <w:szCs w:val="22"/>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C88163F" id="Group 16" o:spid="_x0000_s1032" style="position:absolute;margin-left:-8.1pt;margin-top:4.45pt;width:329.85pt;height:244.3pt;z-index:251655168;mso-width-relative:margin;mso-height-relative:margin" coordorigin=",-309" coordsize="48222,357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">
                <v:group id="Group 2" o:spid="_x0000_s1033" style="position:absolute;top:-309;width:48222;height:35741" coordorigin=",-309" coordsize="48222,357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group id="Group 5" o:spid="_x0000_s1034" style="position:absolute;top:6021;width:48222;height:29411" coordorigin=",6021" coordsize="48222,294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 id="Picture 11" o:spid="_x0000_s1035" type="#_x0000_t75" style="position:absolute;left:341;top:6021;width:18500;height:217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99x6zDAAAA2wAAAA8AAABkcnMvZG93bnJldi54bWxET8lqwzAQvRfyD2ICvZRGTimNcaMEY+Ji&#10;KASyXHobpKltYo2MpcbO30eFQm/zeOust5PtxJUG3zpWsFwkIIi1My3XCs6n8jkF4QOywc4xKbiR&#10;h+1m9rDGzLiRD3Q9hlrEEPYZKmhC6DMpvW7Iol+4njhy326wGCIcamkGHGO47eRLkrxJiy3HhgZ7&#10;KhrSl+OPVZB+5E/1+Qt3Zbrff6bVqy7KlVbqcT7l7yACTeFf/OeuTJy/hN9f4gFycw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33HrMMAAADbAAAADwAAAAAAAAAAAAAAAACf&#10;AgAAZHJzL2Rvd25yZXYueG1sUEsFBgAAAAAEAAQA9wAAAI8DAAAAAA==&#10;" fillcolor="#4f81bd [3204]" strokecolor="black [3213]">
                      <v:imagedata r:id="rId12" o:title="" croptop="15300f" cropbottom="30756f" cropleft="40753f" cropright="15465f"/>
                      <v:shadow color="#eeece1 [3214]"/>
                    </v:shape>
                    <v:shape id="Picture 12" o:spid="_x0000_s1036" type="#_x0000_t75" style="position:absolute;left:20258;top:6021;width:27964;height:210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s7wPBAAAA2wAAAA8AAABkcnMvZG93bnJldi54bWxET0trwkAQvhf6H5Yp9FY3hhIkdSNFEDzY&#10;omkPHofs5IHZ2bC7Jum/7wqCt/n4nrPezKYXIznfWVawXCQgiCurO24U/P7s3lYgfEDW2FsmBX/k&#10;YVM8P60x13biE41laEQMYZ+jgjaEIZfSVy0Z9As7EEeuts5giNA1UjucYrjpZZokmTTYcWxocaBt&#10;S9WlvBoFV4PH83D45vDl/Hn/rmWWXmqlXl/mzw8QgebwEN/dex3np3D7JR4gi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Us7wPBAAAA2wAAAA8AAAAAAAAAAAAAAAAAnwIA&#10;AGRycy9kb3ducmV2LnhtbFBLBQYAAAAABAAEAPcAAACNAwAAAAA=&#10;" fillcolor="#4f81bd [3204]" strokecolor="black [3213]">
                      <v:imagedata r:id="rId12" o:title="" croptop="35002f" cropbottom="11705f" cropleft="35826f" cropright="15625f"/>
                      <v:shadow color="#eeece1 [3214]"/>
                    </v:shape>
                    <v:shape id="Picture 13" o:spid="_x0000_s1037" type="#_x0000_t75" style="position:absolute;top:29226;width:30302;height:62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29MjBAAAA2wAAAA8AAABkcnMvZG93bnJldi54bWxET0uLwjAQvgv+hzCCN02rUKVrFKkInhZ8&#10;wR6HZrYt20xKE9uuv94sLHibj+85m91gatFR6yrLCuJ5BII4t7riQsHtepytQTiPrLG2TAp+ycFu&#10;Ox5tMNW25zN1F1+IEMIuRQWl900qpctLMujmtiEO3LdtDfoA20LqFvsQbmq5iKJEGqw4NJTYUFZS&#10;/nN5GAXRV9JlVb98xpx8xllxPzxWz6tS08mw/wDhafBv8b/7pMP8Jfz9Eg6Q2x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z29MjBAAAA2wAAAA8AAAAAAAAAAAAAAAAAnwIA&#10;AGRycy9kb3ducmV2LnhtbFBLBQYAAAAABAAEAPcAAACNAwAAAAA=&#10;" fillcolor="#4f81bd [3204]" strokecolor="black [3213]">
                      <v:imagedata r:id="rId12" o:title="" croptop="54021f" cropbottom="5955f" cropleft="35344f" cropright="14929f"/>
                      <v:shadow color="#eeece1 [3214]"/>
                    </v:shape>
                  </v:group>
                  <v:rect id="Rectangle 6" o:spid="_x0000_s1038" style="position:absolute;left:1536;top:24663;width:6481;height:31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LbsMA&#10;AADaAAAADwAAAGRycy9kb3ducmV2LnhtbESPQWsCMRSE70L/Q3hCL1KzFiq6NUoRCj1Z1F56e2ye&#10;m8XNy5I8121/vSkUPA4z8w2z2gy+VT3F1AQ2MJsWoIirYBuuDXwd358WoJIgW2wDk4EfSrBZP4xW&#10;WNpw5T31B6lVhnAq0YAT6UqtU+XIY5qGjjh7pxA9Spax1jbiNcN9q5+LYq49NpwXHHa0dVSdDxdv&#10;YPlbfcoidC9Omu9l7We7U+wnxjyOh7dXUEKD3MP/7Q9rYA5/V/IN0O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Z+LbsMAAADaAAAADwAAAAAAAAAAAAAAAACYAgAAZHJzL2Rv&#10;d25yZXYueG1sUEsFBgAAAAAEAAQA9QAAAIgDAAAAAA==&#10;" fillcolor="white [3212]" strokecolor="white [3212]" strokeweight="2pt"/>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7" o:spid="_x0000_s1039" type="#_x0000_t86" style="position:absolute;left:9201;top:-3680;width:780;height:1727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mXMUA&#10;AADaAAAADwAAAGRycy9kb3ducmV2LnhtbESPQUvDQBSE74L/YXlCb/ZFD1rSbosoglIrtJW2x2f2&#10;mY3Nvg3ZNUn99a4geBxm5htmthhcrTpuQ+VFw9U4A8VSeFNJqeFt+3g5ARUiiaHaC2s4cYDF/Pxs&#10;Rrnxvay528RSJYiEnDTYGJscMRSWHYWxb1iS9+FbRzHJtkTTUp/grsbrLLtBR5WkBUsN31sujpsv&#10;p+Flu5ssX+3ncZ89rw4P/Tt234hajy6GuymoyEP8D/+1n4yGW/i9km4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GSZcxQAAANoAAAAPAAAAAAAAAAAAAAAAAJgCAABkcnMv&#10;ZG93bnJldi54bWxQSwUGAAAAAAQABAD1AAAAigMAAAAA&#10;" adj="81" strokecolor="black [3040]"/>
                  <v:shape id="Right Bracket 8" o:spid="_x0000_s1040" type="#_x0000_t86" style="position:absolute;left:29222;top:-3654;width:756;height:1724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LG9L8A&#10;AADaAAAADwAAAGRycy9kb3ducmV2LnhtbERPTYvCMBC9C/6HMMLebOoeFqlG0YLggrDqLnodmrGt&#10;NpOSZLX6681B8Ph439N5ZxpxJedrywpGSQqCuLC65lLB3+9qOAbhA7LGxjIpuJOH+azfm2Km7Y13&#10;dN2HUsQQ9hkqqEJoMyl9UZFBn9iWOHIn6wyGCF0ptcNbDDeN/EzTL2mw5thQYUt5RcVl/28UNNty&#10;81iG0/dm7Fz6czjm51zelfoYdIsJiEBdeItf7rVWELfGK/EGyNk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csb0vwAAANoAAAAPAAAAAAAAAAAAAAAAAJgCAABkcnMvZG93bnJl&#10;di54bWxQSwUGAAAAAAQABAD1AAAAhAMAAAAA&#10;" adj="79" strokecolor="black [3040]"/>
                  <v:shape id="TextBox 11" o:spid="_x0000_s1041" type="#_x0000_t202" style="position:absolute;left:1850;top:-187;width:15482;height:4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14:paraId="739C9F78" w14:textId="77777777" w:rsidR="00A44113" w:rsidRPr="00987AF5" w:rsidRDefault="00A44113" w:rsidP="002B4D96">
                          <w:pPr>
                            <w:pStyle w:val="NormalWeb"/>
                            <w:spacing w:before="0" w:beforeAutospacing="0" w:after="0" w:afterAutospacing="0"/>
                            <w:jc w:val="center"/>
                            <w:rPr>
                              <w:sz w:val="22"/>
                            </w:rPr>
                          </w:pPr>
                          <w:r w:rsidRPr="00987AF5">
                            <w:rPr>
                              <w:rFonts w:asciiTheme="minorHAnsi" w:hAnsi="Calibri" w:cstheme="minorBidi"/>
                              <w:color w:val="000000" w:themeColor="text1"/>
                              <w:kern w:val="24"/>
                              <w:sz w:val="22"/>
                            </w:rPr>
                            <w:t>Paracellular transmigration</w:t>
                          </w:r>
                        </w:p>
                      </w:txbxContent>
                    </v:textbox>
                  </v:shape>
                  <v:shape id="TextBox 12" o:spid="_x0000_s1042" type="#_x0000_t202" style="position:absolute;left:21858;top:-309;width:15482;height:4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14:paraId="158C1B22" w14:textId="77777777" w:rsidR="00A44113" w:rsidRPr="00987AF5" w:rsidRDefault="00A44113" w:rsidP="002B4D96">
                          <w:pPr>
                            <w:pStyle w:val="NormalWeb"/>
                            <w:spacing w:before="0" w:beforeAutospacing="0" w:after="0" w:afterAutospacing="0"/>
                            <w:jc w:val="center"/>
                            <w:rPr>
                              <w:sz w:val="22"/>
                            </w:rPr>
                          </w:pPr>
                          <w:r w:rsidRPr="00987AF5">
                            <w:rPr>
                              <w:rFonts w:asciiTheme="minorHAnsi" w:hAnsi="Calibri" w:cstheme="minorBidi"/>
                              <w:color w:val="000000" w:themeColor="text1"/>
                              <w:kern w:val="24"/>
                              <w:sz w:val="22"/>
                            </w:rPr>
                            <w:t>Transcellular transmigration</w:t>
                          </w:r>
                        </w:p>
                      </w:txbxContent>
                    </v:textbox>
                  </v:shape>
                </v:group>
                <v:shape id="TextBox 14" o:spid="_x0000_s1043" type="#_x0000_t202" style="position:absolute;left:414;width:3869;height:32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8Is8MA&#10;AADaAAAADwAAAGRycy9kb3ducmV2LnhtbESPQWvCQBSE7wX/w/KE3nTX1pYas5GiCJ4sTVvB2yP7&#10;TILZtyG7mvTfdwWhx2FmvmHS1WAbcaXO1441zKYKBHHhTM2lhu+v7eQNhA/IBhvHpOGXPKyy0UOK&#10;iXE9f9I1D6WIEPYJaqhCaBMpfVGRRT91LXH0Tq6zGKLsSmk67CPcNvJJqVdpsea4UGFL64qKc36x&#10;Gn72p+Nhrj7KjX1pezcoyXYhtX4cD+9LEIGG8B++t3dGwzP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8Is8MAAADaAAAADwAAAAAAAAAAAAAAAACYAgAAZHJzL2Rv&#10;d25yZXYueG1sUEsFBgAAAAAEAAQA9QAAAIgDAAAAAA==&#10;" filled="f" stroked="f">
                  <v:textbox>
                    <w:txbxContent>
                      <w:p w14:paraId="18617E67" w14:textId="77777777" w:rsidR="00A44113" w:rsidRDefault="00A44113" w:rsidP="002B4D96">
                        <w:pPr>
                          <w:pStyle w:val="NormalWeb"/>
                          <w:spacing w:before="0" w:beforeAutospacing="0" w:after="0" w:afterAutospacing="0"/>
                        </w:pPr>
                        <w:r>
                          <w:rPr>
                            <w:rFonts w:asciiTheme="minorHAnsi" w:hAnsi="Calibri" w:cstheme="minorBidi"/>
                            <w:color w:val="000000" w:themeColor="text1"/>
                            <w:kern w:val="24"/>
                            <w:sz w:val="22"/>
                            <w:szCs w:val="22"/>
                          </w:rPr>
                          <w:t>a.</w:t>
                        </w:r>
                      </w:p>
                    </w:txbxContent>
                  </v:textbox>
                </v:shape>
                <v:shape id="TextBox 15" o:spid="_x0000_s1044" type="#_x0000_t202" style="position:absolute;left:20390;width:3599;height:32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aQx8EA&#10;AADaAAAADwAAAGRycy9kb3ducmV2LnhtbESPT4vCMBTE74LfITzBmyaKiluNIoqwJxf/7MLeHs2z&#10;LTYvpYm2++03guBxmJnfMMt1a0vxoNoXjjWMhgoEcepMwZmGy3k/mIPwAdlg6Zg0/JGH9arbWWJi&#10;XMNHepxCJiKEfYIa8hCqREqf5mTRD11FHL2rqy2GKOtMmhqbCLelHCs1kxYLjgs5VrTNKb2d7lbD&#10;9+H6+zNRX9nOTqvGtUqy/ZBa93vtZgEiUBve4Vf702iYwPNKvAF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2kMfBAAAA2gAAAA8AAAAAAAAAAAAAAAAAmAIAAGRycy9kb3du&#10;cmV2LnhtbFBLBQYAAAAABAAEAPUAAACGAwAAAAA=&#10;" filled="f" stroked="f">
                  <v:textbox>
                    <w:txbxContent>
                      <w:p w14:paraId="4139540C" w14:textId="77777777" w:rsidR="00A44113" w:rsidRDefault="00A44113" w:rsidP="002B4D96">
                        <w:pPr>
                          <w:pStyle w:val="NormalWeb"/>
                          <w:spacing w:before="0" w:beforeAutospacing="0" w:after="0" w:afterAutospacing="0"/>
                        </w:pPr>
                        <w:r>
                          <w:rPr>
                            <w:rFonts w:asciiTheme="minorHAnsi" w:hAnsi="Calibri" w:cstheme="minorBidi"/>
                            <w:color w:val="000000" w:themeColor="text1"/>
                            <w:kern w:val="24"/>
                            <w:sz w:val="22"/>
                            <w:szCs w:val="22"/>
                          </w:rPr>
                          <w:t>b.</w:t>
                        </w:r>
                      </w:p>
                    </w:txbxContent>
                  </v:textbox>
                </v:shape>
                <w10:wrap type="topAndBottom"/>
              </v:group>
            </w:pict>
          </mc:Fallback>
        </mc:AlternateContent>
      </w:r>
      <w:r w:rsidR="00B4344E" w:rsidRPr="00A724BE">
        <w:rPr>
          <w:sz w:val="20"/>
        </w:rPr>
        <w:t>Figure</w:t>
      </w:r>
      <w:r w:rsidR="002B7878">
        <w:rPr>
          <w:sz w:val="20"/>
        </w:rPr>
        <w:t xml:space="preserve"> 3</w:t>
      </w:r>
      <w:r w:rsidR="00B4344E" w:rsidRPr="00A724BE">
        <w:rPr>
          <w:sz w:val="20"/>
        </w:rPr>
        <w:t xml:space="preserve">: Schematic representation of the transmigration of neutrophils. </w:t>
      </w:r>
      <w:proofErr w:type="gramStart"/>
      <w:r w:rsidR="00B4344E" w:rsidRPr="00A724BE">
        <w:rPr>
          <w:sz w:val="20"/>
        </w:rPr>
        <w:t>a</w:t>
      </w:r>
      <w:proofErr w:type="gramEnd"/>
      <w:r w:rsidR="00B4344E" w:rsidRPr="00A724BE">
        <w:rPr>
          <w:sz w:val="20"/>
        </w:rPr>
        <w:t>: paracellular transmigration</w:t>
      </w:r>
      <w:r w:rsidR="009725E8">
        <w:rPr>
          <w:sz w:val="20"/>
        </w:rPr>
        <w:t>: the neutrophil can pass between the endothelial cells</w:t>
      </w:r>
      <w:r w:rsidR="00B4344E" w:rsidRPr="00A724BE">
        <w:rPr>
          <w:sz w:val="20"/>
        </w:rPr>
        <w:t>; b: transcellular transmigration</w:t>
      </w:r>
      <w:r w:rsidR="009725E8">
        <w:rPr>
          <w:sz w:val="20"/>
        </w:rPr>
        <w:t xml:space="preserve">: the neutrophil passes through the endothelial cell. </w:t>
      </w:r>
      <w:r w:rsidR="000B3387">
        <w:rPr>
          <w:sz w:val="20"/>
        </w:rPr>
        <w:fldChar w:fldCharType="begin" w:fldLock="1"/>
      </w:r>
      <w:r w:rsidR="000B3387">
        <w:rPr>
          <w:sz w:val="20"/>
        </w:rPr>
        <w:instrText>ADDIN CSL_CITATION { "citationItems" : [ { "id" : "ITEM-1", "itemData" : { "DOI" : "10.1038/nri3399", "ISBN" : "1474-1741 (Electronic)\\r1474-1733 (Linking)", "PMID" : "23435331", "abstract" : "Neutrophils have traditionally been thought of as simple foot soldiers of the innate immune system with a restricted set of pro-inflammatory functions. More recently, it has become apparent that neutrophils are, in fact, complex cells capable of a vast array of specialized functions. Although neutrophils are undoubtedly major effectors of acute inflammation, several lines of evidence indicate that they also contribute to chronic inflammatory conditions and adaptive immune responses. Here, we discuss the key features of the life of a neutrophil, from its release from bone marrow to its death. We discuss the possible existence of different neutrophil subsets and their putative anti-inflammatory roles. We focus on how neutrophils are recruited to infected or injured tissues and describe differences in neutrophil recruitment between different tissues. Finally, we explain the mechanisms that are used by neutrophils to promote protective or pathological immune responses at different sites.", "author" : [ { "dropping-particle" : "", "family" : "Kolaczkowska", "given" : "Elzbieta", "non-dropping-particle" : "", "parse-names" : false, "suffix" : "" }, { "dropping-particle" : "", "family" : "Kubes", "given" : "Paul", "non-dropping-particle" : "", "parse-names" : false, "suffix" : "" } ], "container-title" : "Nature Reviews Immunology", "id" : "ITEM-1", "issued" : { "date-parts" : [ [ "2013" ] ] }, "page" : "159-175", "title" : "Neutrophil recruitment and function in health and inflammation", "type" : "article-journal", "volume" : "13" }, "uris" : [ "http://www.mendeley.com/documents/?uuid=03b94331-0b59-3986-9ad0-c5cf9ba793ba" ] } ], "mendeley" : { "formattedCitation" : "(1)", "plainTextFormattedCitation" : "(1)", "previouslyFormattedCitation" : "(1)" }, "properties" : {  }, "schema" : "https://github.com/citation-style-language/schema/raw/master/csl-citation.json" }</w:instrText>
      </w:r>
      <w:r w:rsidR="000B3387">
        <w:rPr>
          <w:sz w:val="20"/>
        </w:rPr>
        <w:fldChar w:fldCharType="separate"/>
      </w:r>
      <w:r w:rsidR="000B3387" w:rsidRPr="000B3387">
        <w:rPr>
          <w:noProof/>
          <w:sz w:val="20"/>
        </w:rPr>
        <w:t>(1)</w:t>
      </w:r>
      <w:r w:rsidR="000B3387">
        <w:rPr>
          <w:sz w:val="20"/>
        </w:rPr>
        <w:fldChar w:fldCharType="end"/>
      </w:r>
    </w:p>
    <w:p w14:paraId="10F0200C" w14:textId="77777777" w:rsidR="00AF3558" w:rsidRDefault="00AF3558" w:rsidP="00EB1EA5">
      <w:pPr>
        <w:pStyle w:val="NoSpacing"/>
        <w:spacing w:line="276" w:lineRule="auto"/>
        <w:rPr>
          <w:sz w:val="20"/>
        </w:rPr>
      </w:pPr>
    </w:p>
    <w:p w14:paraId="0EB41F64" w14:textId="2A11FD48" w:rsidR="005065F2" w:rsidRDefault="005065F2" w:rsidP="002F7529">
      <w:pPr>
        <w:pStyle w:val="Heading1"/>
        <w:numPr>
          <w:ilvl w:val="0"/>
          <w:numId w:val="11"/>
        </w:numPr>
        <w:spacing w:line="276" w:lineRule="auto"/>
        <w:ind w:left="426"/>
      </w:pPr>
      <w:bookmarkStart w:id="14" w:name="_Toc522701431"/>
      <w:r>
        <w:lastRenderedPageBreak/>
        <w:t>Reverse neutrophil migration</w:t>
      </w:r>
      <w:bookmarkEnd w:id="14"/>
    </w:p>
    <w:p w14:paraId="071B9BD7" w14:textId="458087A6" w:rsidR="0082631D" w:rsidRPr="0082631D" w:rsidRDefault="006F1C75" w:rsidP="00362AFD">
      <w:pPr>
        <w:pStyle w:val="NoSpacing"/>
        <w:spacing w:line="276" w:lineRule="auto"/>
        <w:jc w:val="both"/>
        <w:rPr>
          <w:lang w:val="en-US"/>
        </w:rPr>
      </w:pPr>
      <w:r>
        <w:t xml:space="preserve">It was believed that </w:t>
      </w:r>
      <w:r w:rsidRPr="005065F2">
        <w:rPr>
          <w:lang w:val="en-US"/>
        </w:rPr>
        <w:t>once</w:t>
      </w:r>
      <w:r w:rsidR="00D37277" w:rsidRPr="005065F2">
        <w:rPr>
          <w:lang w:val="en-US"/>
        </w:rPr>
        <w:t xml:space="preserve"> the </w:t>
      </w:r>
      <w:r w:rsidR="00D37277">
        <w:rPr>
          <w:lang w:val="en-US"/>
        </w:rPr>
        <w:t xml:space="preserve">neutrophil has </w:t>
      </w:r>
      <w:r w:rsidR="0082631D">
        <w:rPr>
          <w:lang w:val="en-US"/>
        </w:rPr>
        <w:t xml:space="preserve">left the vasculature and </w:t>
      </w:r>
      <w:r w:rsidR="00F92D54">
        <w:rPr>
          <w:lang w:val="en-US"/>
        </w:rPr>
        <w:t>reached the</w:t>
      </w:r>
      <w:r>
        <w:rPr>
          <w:lang w:val="en-US"/>
        </w:rPr>
        <w:t xml:space="preserve"> site of inflammation,</w:t>
      </w:r>
      <w:r w:rsidR="00D37277">
        <w:rPr>
          <w:lang w:val="en-US"/>
        </w:rPr>
        <w:t xml:space="preserve"> </w:t>
      </w:r>
      <w:r w:rsidR="005065F2">
        <w:rPr>
          <w:lang w:val="en-US"/>
        </w:rPr>
        <w:t>most neutrophils die in the tissue during inflammation</w:t>
      </w:r>
      <w:r w:rsidR="0082631D">
        <w:rPr>
          <w:lang w:val="en-US"/>
        </w:rPr>
        <w:t xml:space="preserve"> </w:t>
      </w:r>
      <w:r w:rsidR="005065F2">
        <w:rPr>
          <w:lang w:val="en-US"/>
        </w:rPr>
        <w:t xml:space="preserve">and are disposed of by macrophages.  Yet, other observations suggests that neutrophils can re-enter the vasculature in mouse models where it was reported that reverse transmigration occurred. </w:t>
      </w:r>
      <w:r w:rsidR="001F76E5">
        <w:rPr>
          <w:lang w:val="en-US"/>
        </w:rPr>
        <w:fldChar w:fldCharType="begin" w:fldLock="1"/>
      </w:r>
      <w:r w:rsidR="00713663">
        <w:rPr>
          <w:lang w:val="en-US"/>
        </w:rPr>
        <w:instrText>ADDIN CSL_CITATION { "citationItems" : [ { "id" : "ITEM-1", "itemData" : { "DOI" : "10.1038/ni.2062", "ISBN" : "1529-2916 (Electronic)\\r1529-2908 (Linking)", "PMID" : "21706006", "author" : [ { "dropping-particle" : "", "family" : "Woodfin", "given" : "Abigail", "non-dropping-particle" : "", "parse-names" : false, "suffix" : "" }, { "dropping-particle" : "", "family" : "Voisin", "given" : "Mathieu Benoit", "non-dropping-particle" : "", "parse-names" : false, "suffix" : "" }, { "dropping-particle" : "", "family" : "Beyrau", "given" : "Martina", "non-dropping-particle" : "", "parse-names" : false, "suffix" : "" }, { "dropping-particle" : "", "family" : "Colom", "given" : "Bartomeu", "non-dropping-particle" : "", "parse-names" : false, "suffix" : "" }, { "dropping-particle" : "", "family" : "Caille", "given" : "Doroth\u00e9e", "non-dropping-particle" : "", "parse-names" : false, "suffix" : "" }, { "dropping-particle" : "", "family" : "Diapouli", "given" : "Frantzeska Maria", "non-dropping-particle" : "", "parse-names" : false, "suffix" : "" }, { "dropping-particle" : "", "family" : "Nash", "given" : "Gerard B.", "non-dropping-particle" : "", "parse-names" : false, "suffix" : "" }, { "dropping-particle" : "", "family" : "Chavakis", "given" : "Triantafyllos", "non-dropping-particle" : "", "parse-names" : false, "suffix" : "" }, { "dropping-particle" : "", "family" : "Albelda", "given" : "Steven M.", "non-dropping-particle" : "", "parse-names" : false, "suffix" : "" }, { "dropping-particle" : "", "family" : "Rainger", "given" : "G. Ed", "non-dropping-particle" : "", "parse-names" : false, "suffix" : "" }, { "dropping-particle" : "", "family" : "Meda", "given" : "Paolo", "non-dropping-particle" : "", "parse-names" : false, "suffix" : "" }, { "dropping-particle" : "", "family" : "Imhof", "given" : "Beat A.", "non-dropping-particle" : "", "parse-names" : false, "suffix" : "" }, { "dropping-particle" : "", "family" : "Nourshargh", "given" : "Sussan", "non-dropping-particle" : "", "parse-names" : false, "suffix" : "" } ], "container-title" : "Nature Immunology", "id" : "ITEM-1", "issued" : { "date-parts" : [ [ "2011" ] ] }, "page" : "761-769", "title" : "The junctional adhesion molecule JAM-C regulates polarized transendothelial migration of neutrophils in vivo", "type" : "article-journal", "volume" : "12" }, "uris" : [ "http://www.mendeley.com/documents/?uuid=23038a49-8061-35ac-8fda-cbba987af1cc" ] } ], "mendeley" : { "formattedCitation" : "(29)", "plainTextFormattedCitation" : "(29)", "previouslyFormattedCitation" : "(29)" }, "properties" : {  }, "schema" : "https://github.com/citation-style-language/schema/raw/master/csl-citation.json" }</w:instrText>
      </w:r>
      <w:r w:rsidR="001F76E5">
        <w:rPr>
          <w:lang w:val="en-US"/>
        </w:rPr>
        <w:fldChar w:fldCharType="separate"/>
      </w:r>
      <w:r w:rsidR="001F76E5" w:rsidRPr="001F76E5">
        <w:rPr>
          <w:noProof/>
          <w:lang w:val="en-US"/>
        </w:rPr>
        <w:t>(29)</w:t>
      </w:r>
      <w:r w:rsidR="001F76E5">
        <w:rPr>
          <w:lang w:val="en-US"/>
        </w:rPr>
        <w:fldChar w:fldCharType="end"/>
      </w:r>
      <w:r w:rsidR="0082631D">
        <w:rPr>
          <w:lang w:val="en-US"/>
        </w:rPr>
        <w:t xml:space="preserve"> </w:t>
      </w:r>
      <w:r w:rsidR="005065F2">
        <w:rPr>
          <w:lang w:val="en-US"/>
        </w:rPr>
        <w:t xml:space="preserve">Additionally, it was shown that extravasated neutrophils could return to the vasculature in zebrafish embryos under sterile inflammation. </w:t>
      </w:r>
      <w:r w:rsidR="001F76E5">
        <w:rPr>
          <w:lang w:val="en-US"/>
        </w:rPr>
        <w:fldChar w:fldCharType="begin" w:fldLock="1"/>
      </w:r>
      <w:r w:rsidR="00713663">
        <w:rPr>
          <w:lang w:val="en-US"/>
        </w:rPr>
        <w:instrText>ADDIN CSL_CITATION { "citationItems" : [ { "id" : "ITEM-1", "itemData" : { "DOI" : "10.1189/jlb.0506346", "ISBN" : "0741-5400 (Print)\\r0741-5400 (Linking)", "PMID" : "16963624", "author" : [ { "dropping-particle" : "", "family" : "Mathias", "given" : "J. R.", "non-dropping-particle" : "", "parse-names" : false, "suffix" : "" }, { "dropping-particle" : "", "family" : "Perrin", "given" : "B. J.", "non-dropping-particle" : "", "parse-names" : false, "suffix" : "" }, { "dropping-particle" : "", "family" : "Liu", "given" : "T.-X.", "non-dropping-particle" : "", "parse-names" : false, "suffix" : "" }, { "dropping-particle" : "", "family" : "Kanki", "given" : "J.", "non-dropping-particle" : "", "parse-names" : false, "suffix" : "" }, { "dropping-particle" : "", "family" : "Look", "given" : "A. T.", "non-dropping-particle" : "", "parse-names" : false, "suffix" : "" }, { "dropping-particle" : "", "family" : "Huttenlocher", "given" : "A.", "non-dropping-particle" : "", "parse-names" : false, "suffix" : "" } ], "container-title" : "Journal of Leukocyte Biology", "id" : "ITEM-1", "issued" : { "date-parts" : [ [ "2006" ] ] }, "page" : "1281-1288", "title" : "Resolution of inflammation by retrograde chemotaxis of neutrophils in transgenic zebrafish", "type" : "article-journal", "volume" : "80" }, "uris" : [ "http://www.mendeley.com/documents/?uuid=e6779f33-5b1b-3d10-a049-216c79812efa" ] } ], "mendeley" : { "formattedCitation" : "(30)", "plainTextFormattedCitation" : "(30)", "previouslyFormattedCitation" : "(30)" }, "properties" : {  }, "schema" : "https://github.com/citation-style-language/schema/raw/master/csl-citation.json" }</w:instrText>
      </w:r>
      <w:r w:rsidR="001F76E5">
        <w:rPr>
          <w:lang w:val="en-US"/>
        </w:rPr>
        <w:fldChar w:fldCharType="separate"/>
      </w:r>
      <w:r w:rsidR="001F76E5" w:rsidRPr="001F76E5">
        <w:rPr>
          <w:noProof/>
          <w:lang w:val="en-US"/>
        </w:rPr>
        <w:t>(30)</w:t>
      </w:r>
      <w:r w:rsidR="001F76E5">
        <w:rPr>
          <w:lang w:val="en-US"/>
        </w:rPr>
        <w:fldChar w:fldCharType="end"/>
      </w:r>
      <w:r w:rsidR="001F76E5">
        <w:rPr>
          <w:lang w:val="en-US"/>
        </w:rPr>
        <w:t xml:space="preserve"> </w:t>
      </w:r>
      <w:r w:rsidR="00D37277" w:rsidRPr="00186CD2">
        <w:rPr>
          <w:lang w:val="en-US"/>
        </w:rPr>
        <w:t xml:space="preserve">These reverse transmigration neutrophils were rescued from apoptosis when </w:t>
      </w:r>
      <w:r w:rsidR="00D37277">
        <w:rPr>
          <w:lang w:val="en-US"/>
        </w:rPr>
        <w:t xml:space="preserve">re-entered in to the vasculature </w:t>
      </w:r>
      <w:r w:rsidR="00D37277" w:rsidRPr="00186CD2">
        <w:rPr>
          <w:lang w:val="en-US"/>
        </w:rPr>
        <w:t xml:space="preserve">and were shown to be distinct from neutrophils that not undergone reverse transmigration. </w:t>
      </w:r>
      <w:r w:rsidR="005065F2" w:rsidRPr="00186CD2">
        <w:rPr>
          <w:lang w:val="en-US"/>
        </w:rPr>
        <w:t>Indeed, it appears a small percentage of neutrophils contain a distinct phenotype that consists of a specific profile of cell-surface receptors (CD54high and CXC chemokine receptor 1</w:t>
      </w:r>
      <w:r w:rsidR="00106065">
        <w:rPr>
          <w:lang w:val="en-US"/>
        </w:rPr>
        <w:t xml:space="preserve"> </w:t>
      </w:r>
      <w:r w:rsidR="005065F2" w:rsidRPr="00186CD2">
        <w:rPr>
          <w:lang w:val="en-US"/>
        </w:rPr>
        <w:t>low (CXCR1low)) that is able to transmigrate back to the vasculature. In patients with chronic inflammation the amount of peripheral blood neutrophils expressing this reverse transmigration phenotype is far higher than in healthy donors, approximately 1-2% in comparison to approximately 0.25% of the population, respectively.</w:t>
      </w:r>
      <w:r w:rsidR="00D37277">
        <w:rPr>
          <w:lang w:val="en-US"/>
        </w:rPr>
        <w:t xml:space="preserve"> </w:t>
      </w:r>
      <w:r w:rsidR="005065F2" w:rsidRPr="00A24A39">
        <w:fldChar w:fldCharType="begin" w:fldLock="1"/>
      </w:r>
      <w:r w:rsidR="00713663">
        <w:rPr>
          <w:lang w:val="en-US"/>
        </w:rPr>
        <w:instrText>ADDIN CSL_CITATION { "citationItems" : [ { "id" : "ITEM-1", "itemData" : { "DOI" : "10.1189/jlb.0905496", "author" : [ { "dropping-particle" : "", "family" : "Buckley", "given" : "Christopher D", "non-dropping-particle" : "", "parse-names" : false, "suffix" : "" }, { "dropping-particle" : "", "family" : "Ross", "given" : "Ewan A", "non-dropping-particle" : "", "parse-names" : false, "suffix" : "" }, { "dropping-particle" : "", "family" : "Mcgettrick", "given" : "Helen M", "non-dropping-particle" : "", "parse-names" : false, "suffix" : "" }, { "dropping-particle" : "", "family" : "Osborne", "given" : "Chloe E", "non-dropping-particle" : "", "parse-names" : false, "suffix" : "" }, { "dropping-particle" : "", "family" : "Haworth", "given" : "Oliver", "non-dropping-particle" : "", "parse-names" : false, "suffix" : "" }, { "dropping-particle" : "", "family" : "Schmutz", "given" : "Caroline", "non-dropping-particle" : "", "parse-names" : false, "suffix" : "" }, { "dropping-particle" : "", "family" : "Stone", "given" : "Philip C W", "non-dropping-particle" : "", "parse-names" : false, "suffix" : "" }, { "dropping-particle" : "", "family" : "Salmon", "given" : "Mike", "non-dropping-particle" : "", "parse-names" : false, "suffix" : "" }, { "dropping-particle" : "", "family" : "Matharu", "given" : "Nick M", "non-dropping-particle" : "", "parse-names" : false, "suffix" : "" }, { "dropping-particle" : "", "family" : "Vohra", "given" : "Rajiv K", "non-dropping-particle" : "", "parse-names" : false, "suffix" : "" }, { "dropping-particle" : "", "family" : "Nash", "given" : "Gerard B", "non-dropping-particle" : "", "parse-names" : false, "suffix" : "" }, { "dropping-particle" : "", "family" : "Rainger", "given" : "G Ed", "non-dropping-particle" : "", "parse-names" : false, "suffix" : "" } ], "container-title" : "Journal of Leukocyte Biology", "id" : "ITEM-1", "issued" : { "date-parts" : [ [ "2006" ] ] }, "page" : "303-311", "title" : "Identification of a phenotypically and functionally distinct population of long-lived neutrophils in a model of reverse endothelial migration", "type" : "article-journal", "volume" : "79" }, "uris" : [ "http://www.mendeley.com/documents/?uuid=06980d6c-7d37-3613-af34-be7eb7be9d77" ] } ], "mendeley" : { "formattedCitation" : "(31)", "plainTextFormattedCitation" : "(31)", "previouslyFormattedCitation" : "(31)" }, "properties" : {  }, "schema" : "https://github.com/citation-style-language/schema/raw/master/csl-citation.json" }</w:instrText>
      </w:r>
      <w:r w:rsidR="005065F2" w:rsidRPr="00A24A39">
        <w:fldChar w:fldCharType="separate"/>
      </w:r>
      <w:r w:rsidR="001F76E5" w:rsidRPr="001F76E5">
        <w:rPr>
          <w:noProof/>
          <w:lang w:val="en-US"/>
        </w:rPr>
        <w:t>(31)</w:t>
      </w:r>
      <w:r w:rsidR="005065F2" w:rsidRPr="00A24A39">
        <w:fldChar w:fldCharType="end"/>
      </w:r>
      <w:r w:rsidR="00362AFD">
        <w:rPr>
          <w:lang w:val="en-US"/>
        </w:rPr>
        <w:t xml:space="preserve"> </w:t>
      </w:r>
      <w:r w:rsidR="005065F2">
        <w:rPr>
          <w:lang w:val="en-US"/>
        </w:rPr>
        <w:t>The implication of</w:t>
      </w:r>
      <w:r w:rsidR="0082631D">
        <w:rPr>
          <w:lang w:val="en-US"/>
        </w:rPr>
        <w:t xml:space="preserve"> reverse </w:t>
      </w:r>
      <w:r w:rsidR="005065F2">
        <w:rPr>
          <w:lang w:val="en-US"/>
        </w:rPr>
        <w:t>transmigr</w:t>
      </w:r>
      <w:r>
        <w:rPr>
          <w:lang w:val="en-US"/>
        </w:rPr>
        <w:t>ation is not fully understood and it is not clear why these two distinct phenotypes exist. I</w:t>
      </w:r>
      <w:r w:rsidR="005065F2">
        <w:rPr>
          <w:lang w:val="en-US"/>
        </w:rPr>
        <w:t xml:space="preserve">t is possible that this occurs to preserve neutrophils so that they have a longer lifespan. </w:t>
      </w:r>
      <w:r w:rsidR="007379E4">
        <w:rPr>
          <w:lang w:val="en-US"/>
        </w:rPr>
        <w:t xml:space="preserve">A possible complication of reverse transmigration of neutrophils that have been in contact with pathogens is the spreading of inflammation to other regions and reach other organs and thereby possibly facilitate chronic inflammation. </w:t>
      </w:r>
      <w:r w:rsidR="00CE72B2">
        <w:rPr>
          <w:lang w:val="en-US"/>
        </w:rPr>
        <w:t xml:space="preserve">An interesting question </w:t>
      </w:r>
      <w:r w:rsidR="0055583C">
        <w:rPr>
          <w:lang w:val="en-US"/>
        </w:rPr>
        <w:t>is if reverse transmigration</w:t>
      </w:r>
      <w:r w:rsidR="00CE72B2">
        <w:rPr>
          <w:lang w:val="en-US"/>
        </w:rPr>
        <w:t xml:space="preserve"> </w:t>
      </w:r>
      <w:r w:rsidR="0055583C">
        <w:rPr>
          <w:lang w:val="en-US"/>
        </w:rPr>
        <w:t xml:space="preserve">is contributing to </w:t>
      </w:r>
      <w:r w:rsidR="00CE72B2">
        <w:rPr>
          <w:lang w:val="en-US"/>
        </w:rPr>
        <w:t>chronic inflammatory disease</w:t>
      </w:r>
      <w:r w:rsidR="0055583C">
        <w:rPr>
          <w:lang w:val="en-US"/>
        </w:rPr>
        <w:t>s</w:t>
      </w:r>
      <w:r w:rsidR="00CE72B2">
        <w:rPr>
          <w:lang w:val="en-US"/>
        </w:rPr>
        <w:t>. Unfortunately a</w:t>
      </w:r>
      <w:r w:rsidR="0055583C">
        <w:rPr>
          <w:lang w:val="en-US"/>
        </w:rPr>
        <w:t xml:space="preserve"> direct</w:t>
      </w:r>
      <w:r w:rsidR="00CE72B2">
        <w:rPr>
          <w:lang w:val="en-US"/>
        </w:rPr>
        <w:t xml:space="preserve"> answer is not available. However, </w:t>
      </w:r>
      <w:r w:rsidR="0055583C">
        <w:rPr>
          <w:lang w:val="en-US"/>
        </w:rPr>
        <w:t>t</w:t>
      </w:r>
      <w:r w:rsidR="0082631D" w:rsidRPr="0082631D">
        <w:rPr>
          <w:lang w:val="en-US"/>
        </w:rPr>
        <w:t xml:space="preserve">his information </w:t>
      </w:r>
      <w:r>
        <w:rPr>
          <w:lang w:val="en-US"/>
        </w:rPr>
        <w:t xml:space="preserve">could be helpful </w:t>
      </w:r>
      <w:r w:rsidR="0082631D" w:rsidRPr="0082631D">
        <w:rPr>
          <w:lang w:val="en-US"/>
        </w:rPr>
        <w:t xml:space="preserve">if these distinct neutrophils </w:t>
      </w:r>
      <w:r>
        <w:rPr>
          <w:lang w:val="en-US"/>
        </w:rPr>
        <w:t xml:space="preserve">could be targeted as they </w:t>
      </w:r>
      <w:r w:rsidR="0082631D" w:rsidRPr="0082631D">
        <w:rPr>
          <w:lang w:val="en-US"/>
        </w:rPr>
        <w:t>are more abundant in pat</w:t>
      </w:r>
      <w:r>
        <w:rPr>
          <w:lang w:val="en-US"/>
        </w:rPr>
        <w:t>ients with chronic inflammation.</w:t>
      </w:r>
    </w:p>
    <w:p w14:paraId="493635C9" w14:textId="77777777" w:rsidR="0082631D" w:rsidRDefault="0082631D" w:rsidP="0082631D">
      <w:pPr>
        <w:pStyle w:val="NoSpacing"/>
        <w:spacing w:line="276" w:lineRule="auto"/>
        <w:rPr>
          <w:highlight w:val="yellow"/>
          <w:lang w:val="en-US"/>
        </w:rPr>
      </w:pPr>
    </w:p>
    <w:p w14:paraId="7C68622A" w14:textId="77777777" w:rsidR="00AF3558" w:rsidRDefault="00AF3558" w:rsidP="0082631D">
      <w:pPr>
        <w:pStyle w:val="NoSpacing"/>
        <w:spacing w:line="276" w:lineRule="auto"/>
        <w:rPr>
          <w:highlight w:val="yellow"/>
          <w:lang w:val="en-US"/>
        </w:rPr>
      </w:pPr>
    </w:p>
    <w:p w14:paraId="24163DBB" w14:textId="71F47F17" w:rsidR="00C06A26" w:rsidRDefault="00C06A26" w:rsidP="002F7529">
      <w:pPr>
        <w:pStyle w:val="Heading1"/>
        <w:numPr>
          <w:ilvl w:val="0"/>
          <w:numId w:val="11"/>
        </w:numPr>
        <w:spacing w:line="276" w:lineRule="auto"/>
        <w:ind w:left="426"/>
      </w:pPr>
      <w:bookmarkStart w:id="15" w:name="_Toc522701432"/>
      <w:r>
        <w:t>Chemoattractants</w:t>
      </w:r>
      <w:bookmarkEnd w:id="15"/>
    </w:p>
    <w:p w14:paraId="676940B7" w14:textId="6EE0C49E" w:rsidR="00D36E44" w:rsidRDefault="00C06A26" w:rsidP="0051393E">
      <w:pPr>
        <w:pStyle w:val="NoSpacing"/>
        <w:spacing w:line="276" w:lineRule="auto"/>
        <w:jc w:val="both"/>
      </w:pPr>
      <w:r>
        <w:t xml:space="preserve">The next step in </w:t>
      </w:r>
      <w:r w:rsidR="00352261">
        <w:t xml:space="preserve">a better </w:t>
      </w:r>
      <w:r w:rsidR="004C783F">
        <w:t xml:space="preserve">understanding </w:t>
      </w:r>
      <w:r w:rsidR="00352261">
        <w:t xml:space="preserve">of </w:t>
      </w:r>
      <w:r w:rsidR="004C783F">
        <w:t xml:space="preserve">neutrophil recruitment and applying the neutrophil recruitment to a pharmaceutical </w:t>
      </w:r>
      <w:r w:rsidR="00366AB0">
        <w:t xml:space="preserve">target </w:t>
      </w:r>
      <w:r w:rsidR="004C783F">
        <w:t xml:space="preserve">is to understand how neutrophils are regulated by chemotaxis. </w:t>
      </w:r>
      <w:r w:rsidR="0034288C">
        <w:t>T</w:t>
      </w:r>
      <w:r>
        <w:t xml:space="preserve">he movement of the neutrophil can be controlled by several chemoattractant signals derived from pathogens or damaged tissues that can lead the neutrophil to the site of inflammation. </w:t>
      </w:r>
      <w:r w:rsidR="00C76D38">
        <w:t xml:space="preserve">Neutrophils can prioritise chemoattractant signals and respond to them in a hierarchical manner. These chemoattractant molecules can be divided into two groups; </w:t>
      </w:r>
      <w:r w:rsidR="003A15E7">
        <w:t xml:space="preserve">intermediate chemoattractants and </w:t>
      </w:r>
      <w:r w:rsidR="00C76D38">
        <w:t>end-target chemoattractants</w:t>
      </w:r>
      <w:r w:rsidR="003A15E7">
        <w:t>.</w:t>
      </w:r>
      <w:r w:rsidR="00AF3558">
        <w:t xml:space="preserve"> </w:t>
      </w:r>
      <w:r w:rsidR="003C0A94">
        <w:t xml:space="preserve">Intermediate chemoattractants include chemokines and lipid mediators. They can signal through the </w:t>
      </w:r>
      <w:r w:rsidR="003C0A94" w:rsidRPr="0080791F">
        <w:rPr>
          <w:lang w:val="en-US"/>
        </w:rPr>
        <w:t xml:space="preserve">phosphatidylinositol 3 kinase (PI3K) </w:t>
      </w:r>
      <w:r w:rsidR="003C0A94">
        <w:rPr>
          <w:lang w:val="en-US"/>
        </w:rPr>
        <w:t xml:space="preserve">and phosphatase and </w:t>
      </w:r>
      <w:proofErr w:type="spellStart"/>
      <w:r w:rsidR="003C0A94">
        <w:rPr>
          <w:lang w:val="en-US"/>
        </w:rPr>
        <w:t>tensin</w:t>
      </w:r>
      <w:proofErr w:type="spellEnd"/>
      <w:r w:rsidR="003C0A94">
        <w:rPr>
          <w:lang w:val="en-US"/>
        </w:rPr>
        <w:t xml:space="preserve"> homolog (PTEN) pathway (figure</w:t>
      </w:r>
      <w:r w:rsidR="002B7878">
        <w:rPr>
          <w:lang w:val="en-US"/>
        </w:rPr>
        <w:t xml:space="preserve"> 4</w:t>
      </w:r>
      <w:r w:rsidR="003C0A94">
        <w:rPr>
          <w:lang w:val="en-US"/>
        </w:rPr>
        <w:t xml:space="preserve">). It was thought that the PI3K pathway was the only pathway available for chemotaxis in neutrophils. The PI3K pathway can phosphorylate </w:t>
      </w:r>
      <w:r w:rsidR="003C0A94">
        <w:t>phosphatidylinositol-</w:t>
      </w:r>
      <w:r w:rsidR="003C0A94" w:rsidRPr="003C0A94">
        <w:t>4</w:t>
      </w:r>
      <w:proofErr w:type="gramStart"/>
      <w:r w:rsidR="003C0A94" w:rsidRPr="003C0A94">
        <w:t>,5</w:t>
      </w:r>
      <w:proofErr w:type="gramEnd"/>
      <w:r w:rsidR="003C0A94" w:rsidRPr="003C0A94">
        <w:noBreakHyphen/>
        <w:t>bisphos</w:t>
      </w:r>
      <w:r w:rsidR="003C0A94" w:rsidRPr="003C0A94">
        <w:softHyphen/>
        <w:t>phate (PIP2) into phosp</w:t>
      </w:r>
      <w:r w:rsidR="003C0A94">
        <w:t>hatidylinositol-3,4,5</w:t>
      </w:r>
      <w:r w:rsidR="003C0A94" w:rsidRPr="003C0A94">
        <w:t>-trispho</w:t>
      </w:r>
      <w:r w:rsidR="003C0A94" w:rsidRPr="003C0A94">
        <w:softHyphen/>
        <w:t>sphate (PIP3)</w:t>
      </w:r>
      <w:r w:rsidR="003C0A94">
        <w:t xml:space="preserve"> initiating pseudopod formation at the leading edge of the neutrophil. </w:t>
      </w:r>
      <w:r w:rsidR="003C0A94">
        <w:fldChar w:fldCharType="begin" w:fldLock="1"/>
      </w:r>
      <w:r w:rsidR="001F76E5">
        <w:instrText>ADDIN CSL_CITATION { "citationItems" : [ { "id" : "ITEM-1", "itemData" : { "author" : [ { "dropping-particle" : "", "family" : "Funamoto", "given" : "Satoru", "non-dropping-particle" : "", "parse-names" : false, "suffix" : "" }, { "dropping-particle" : "", "family" : "Meili", "given" : "Ruedi", "non-dropping-particle" : "", "parse-names" : false, "suffix" : "" }, { "dropping-particle" : "", "family" : "Lee", "given" : "Susan", "non-dropping-particle" : "", "parse-names" : false, "suffix" : "" }, { "dropping-particle" : "", "family" : "Parry", "given" : "Lisa", "non-dropping-particle" : "", "parse-names" : false, "suffix" : "" }, { "dropping-particle" : "", "family" : "Firtel", "given" : "Richard A", "non-dropping-particle" : "", "parse-names" : false, "suffix" : "" } ], "container-title" : "Cell", "id" : "ITEM-1", "issued" : { "date-parts" : [ [ "2002" ] ] }, "page" : "611-623", "title" : "Spatial and Temporal Regulation of 3-Phosphoinositides by PI 3-Kinase and PTEN Mediates Chemotaxis", "type" : "article-journal", "volume" : "109" }, "uris" : [ "http://www.mendeley.com/documents/?uuid=72bf1dee-5951-3373-a857-69396f564ae8" ] } ], "mendeley" : { "formattedCitation" : "(32)", "plainTextFormattedCitation" : "(32)", "previouslyFormattedCitation" : "(32)" }, "properties" : {  }, "schema" : "https://github.com/citation-style-language/schema/raw/master/csl-citation.json" }</w:instrText>
      </w:r>
      <w:r w:rsidR="003C0A94">
        <w:fldChar w:fldCharType="separate"/>
      </w:r>
      <w:r w:rsidR="001F76E5" w:rsidRPr="001F76E5">
        <w:rPr>
          <w:noProof/>
        </w:rPr>
        <w:t>(32)</w:t>
      </w:r>
      <w:r w:rsidR="003C0A94">
        <w:fldChar w:fldCharType="end"/>
      </w:r>
      <w:r w:rsidR="00AF3558">
        <w:t xml:space="preserve"> </w:t>
      </w:r>
      <w:r w:rsidR="00C76D38">
        <w:t>The end-target chemoattractants include N-</w:t>
      </w:r>
      <w:proofErr w:type="spellStart"/>
      <w:r w:rsidR="00C76D38">
        <w:t>formylated</w:t>
      </w:r>
      <w:proofErr w:type="spellEnd"/>
      <w:r w:rsidR="008E6404">
        <w:t xml:space="preserve"> peptides and complement 5a. </w:t>
      </w:r>
      <w:r w:rsidR="00D36E44">
        <w:t>N-</w:t>
      </w:r>
      <w:proofErr w:type="spellStart"/>
      <w:r w:rsidR="00D36E44">
        <w:t>formylated</w:t>
      </w:r>
      <w:proofErr w:type="spellEnd"/>
      <w:r w:rsidR="00D36E44">
        <w:t xml:space="preserve"> peptides such as N-formyl-1-methionyl-1-leucyl-1-phenylalanine (</w:t>
      </w:r>
      <w:proofErr w:type="spellStart"/>
      <w:r w:rsidR="00D36E44">
        <w:t>fMLP</w:t>
      </w:r>
      <w:proofErr w:type="spellEnd"/>
      <w:r w:rsidR="00D36E44">
        <w:t xml:space="preserve">) and complement 5a are generated by bacteria in the event of an infection. </w:t>
      </w:r>
      <w:r w:rsidR="000E5B47">
        <w:t>N</w:t>
      </w:r>
      <w:r w:rsidR="003A15E7">
        <w:t>eutrophils react to them more strongly</w:t>
      </w:r>
      <w:r w:rsidR="000E5B47">
        <w:t xml:space="preserve"> and </w:t>
      </w:r>
      <w:r w:rsidR="00770E86">
        <w:t>can</w:t>
      </w:r>
      <w:r w:rsidR="000E5B47">
        <w:t xml:space="preserve"> </w:t>
      </w:r>
      <w:r w:rsidR="00770E86">
        <w:t>dominate</w:t>
      </w:r>
      <w:r w:rsidR="00D36E44">
        <w:t xml:space="preserve"> the intermediate chemoattractants</w:t>
      </w:r>
      <w:r w:rsidR="000E5B47">
        <w:t xml:space="preserve">, thus creating a </w:t>
      </w:r>
      <w:r w:rsidR="000E5B47">
        <w:rPr>
          <w:lang w:val="en-US"/>
        </w:rPr>
        <w:t>hierarchy of intracellular signaling pathways.</w:t>
      </w:r>
      <w:r w:rsidR="00607A9E">
        <w:rPr>
          <w:lang w:val="en-US"/>
        </w:rPr>
        <w:t xml:space="preserve"> </w:t>
      </w:r>
      <w:r w:rsidR="00027011">
        <w:t>The end-target chemoattractants can signal through the p38 mitogen-activated protein kinase (p38 MAPK) pathway.</w:t>
      </w:r>
      <w:r w:rsidR="00770E86">
        <w:t xml:space="preserve"> </w:t>
      </w:r>
      <w:r w:rsidR="00770E86">
        <w:fldChar w:fldCharType="begin" w:fldLock="1"/>
      </w:r>
      <w:r w:rsidR="00713663">
        <w:instrText>ADDIN CSL_CITATION { "citationItems" : [ { "id" : "ITEM-1", "itemData" : { "DOI" : "10.1038/ni.1623", "ISBN" : "1529-2916 (Electronic)", "PMID" : "18536720", "author" : [ { "dropping-particle" : "", "family" : "Heit", "given" : "Bryan", "non-dropping-particle" : "", "parse-names" : false, "suffix" : "" }, { "dropping-particle" : "", "family" : "Robbins", "given" : "Stephen M.", "non-dropping-particle" : "", "parse-names" : false, "suffix" : "" }, { "dropping-particle" : "", "family" : "Downey", "given" : "Charlene M.", "non-dropping-particle" : "", "parse-names" : false, "suffix" : "" }, { "dropping-particle" : "", "family" : "Guan", "given" : "Zhiwen", "non-dropping-particle" : "", "parse-names" : false, "suffix" : "" }, { "dropping-particle" : "", "family" : "Colarusso", "given" : "Pina", "non-dropping-particle" : "", "parse-names" : false, "suffix" : "" }, { "dropping-particle" : "", "family" : "Miller", "given" : "Joan B.", "non-dropping-particle" : "", "parse-names" : false, "suffix" : "" }, { "dropping-particle" : "", "family" : "Jirik", "given" : "Frank R.", "non-dropping-particle" : "", "parse-names" : false, "suffix" : "" }, { "dropping-particle" : "", "family" : "Kubes", "given" : "Paul", "non-dropping-particle" : "", "parse-names" : false, "suffix" : "" } ], "container-title" : "Nature Immunology", "id" : "ITEM-1", "issued" : { "date-parts" : [ [ "2008" ] ] }, "page" : "743-752", "title" : "PTEN functions to 'prioritize' chemotactic cues and prevent 'distraction' in migrating neutrophils", "type" : "article-journal", "volume" : "9" }, "uris" : [ "http://www.mendeley.com/documents/?uuid=976ac5c0-bde3-3f0b-a232-6b56e32263d9" ] }, { "id" : "ITEM-2", "itemData" : { "DOI" : "10.1038/ni.2258", "ISBN" : "1529-2916 (Electronic)\\r1529-2908 (Linking)", "PMID" : "22447027", "author" : [ { "dropping-particle" : "", "family" : "Liu", "given" : "Xiaowen", "non-dropping-particle" : "", "parse-names" : false, "suffix" : "" }, { "dropping-particle" : "", "family" : "Ma", "given" : "Bo", "non-dropping-particle" : "", "parse-names" : false, "suffix" : "" }, { "dropping-particle" : "", "family" : "Malik", "given" : "Asrar B.", "non-dropping-particle" : "", "parse-names" : false, "suffix" : "" }, { "dropping-particle" : "", "family" : "Tang", "given" : "Haiyang", "non-dropping-particle" : "", "parse-names" : false, "suffix" : "" }, { "dropping-particle" : "", "family" : "Yang", "given" : "Tao", "non-dropping-particle" : "", "parse-names" : false, "suffix" : "" }, { "dropping-particle" : "", "family" : "Sun", "given" : "Bo", "non-dropping-particle" : "", "parse-names" : false, "suffix" : "" }, { "dropping-particle" : "", "family" : "Wang", "given" : "Gang", "non-dropping-particle" : "", "parse-names" : false, "suffix" : "" }, { "dropping-particle" : "", "family" : "Minshall", "given" : "Richard D.", "non-dropping-particle" : "", "parse-names" : false, "suffix" : "" }, { "dropping-particle" : "", "family" : "Li", "given" : "Yan", "non-dropping-particle" : "", "parse-names" : false, "suffix" : "" }, { "dropping-particle" : "", "family" : "Zhao", "given" : "Yong", "non-dropping-particle" : "", "parse-names" : false, "suffix" : "" }, { "dropping-particle" : "", "family" : "Ye", "given" : "Richard D.", "non-dropping-particle" : "", "parse-names" : false, "suffix" : "" }, { "dropping-particle" : "", "family" : "Xu", "given" : "Jingsong", "non-dropping-particle" : "", "parse-names" : false, "suffix" : "" } ], "container-title" : "Nature Immunology", "id" : "ITEM-2", "issued" : { "date-parts" : [ [ "2012" ] ] }, "page" : "457-464", "title" : "Bidirectional regulation of neutrophil migration by mitogen-activated protein kinases", "type" : "article-journal", "volume" : "13" }, "uris" : [ "http://www.mendeley.com/documents/?uuid=f5a88509-2df5-3aab-9694-d88779829342" ] } ], "mendeley" : { "formattedCitation" : "(33,34)", "plainTextFormattedCitation" : "(33,34)", "previouslyFormattedCitation" : "(33,34)" }, "properties" : {  }, "schema" : "https://github.com/citation-style-language/schema/raw/master/csl-citation.json" }</w:instrText>
      </w:r>
      <w:r w:rsidR="00770E86">
        <w:fldChar w:fldCharType="separate"/>
      </w:r>
      <w:r w:rsidR="001F76E5" w:rsidRPr="001F76E5">
        <w:rPr>
          <w:noProof/>
        </w:rPr>
        <w:t>(33,34)</w:t>
      </w:r>
      <w:r w:rsidR="00770E86">
        <w:fldChar w:fldCharType="end"/>
      </w:r>
    </w:p>
    <w:p w14:paraId="3DA78F1B" w14:textId="77777777" w:rsidR="00352261" w:rsidRDefault="00352261">
      <w:pPr>
        <w:rPr>
          <w:rFonts w:asciiTheme="minorHAnsi" w:eastAsiaTheme="minorHAnsi" w:hAnsiTheme="minorHAnsi" w:cstheme="minorBidi"/>
          <w:color w:val="auto"/>
          <w:lang w:val="en-GB"/>
        </w:rPr>
      </w:pPr>
      <w:r w:rsidRPr="00CF7340">
        <w:rPr>
          <w:lang w:val="en-GB"/>
        </w:rPr>
        <w:br w:type="page"/>
      </w:r>
    </w:p>
    <w:p w14:paraId="318CB880" w14:textId="68DB3C5C" w:rsidR="00F43BCB" w:rsidRPr="003C1C7A" w:rsidRDefault="00F43BCB" w:rsidP="00F43BCB">
      <w:pPr>
        <w:pStyle w:val="NoSpacing"/>
        <w:spacing w:line="276" w:lineRule="auto"/>
        <w:jc w:val="both"/>
      </w:pPr>
      <w:r>
        <w:lastRenderedPageBreak/>
        <w:t xml:space="preserve">Furthermore, it is proposed that neutrophil migration is regulated by nucleotides. ATP is released when neutrophils come into contact with chemoattractants and can promote cell migration. The nucleotides do not act as a chemoattractant but it can promote </w:t>
      </w:r>
      <w:proofErr w:type="spellStart"/>
      <w:r>
        <w:t>chemokinesis</w:t>
      </w:r>
      <w:proofErr w:type="spellEnd"/>
      <w:r>
        <w:t xml:space="preserve">. The exact role of ATP and other nucleotides is still not fully understood and need to be further investigated. </w:t>
      </w:r>
      <w:r w:rsidRPr="003C1C7A">
        <w:fldChar w:fldCharType="begin" w:fldLock="1"/>
      </w:r>
      <w:r w:rsidR="00713663">
        <w:instrText>ADDIN CSL_CITATION { "citationItems" : [ { "id" : "ITEM-1", "itemData" : { "DOI" : "10.1007/s11302-012-9311-x", "ISBN" : "1573-9546 (Electronic)", "PMID" : "22528684", "author" : [ { "dropping-particle" : "", "family" : "Corriden", "given" : "Ross", "non-dropping-particle" : "", "parse-names" : false, "suffix" : "" }, { "dropping-particle" : "", "family" : "Insel", "given" : "Paul A.", "non-dropping-particle" : "", "parse-names" : false, "suffix" : "" } ], "container-title" : "Purinergic Signalling", "id" : "ITEM-1", "issued" : { "date-parts" : [ [ "2012" ] ] }, "page" : "587-598", "title" : "New insights regarding the regulation of chemotaxis by nucleotides, adenosine, and their receptors", "type" : "article-journal", "volume" : "8" }, "uris" : [ "http://www.mendeley.com/documents/?uuid=7ab57ac0-985e-3af6-a666-f9b6e5df6654" ] } ], "mendeley" : { "formattedCitation" : "(35)", "plainTextFormattedCitation" : "(35)", "previouslyFormattedCitation" : "(35)" }, "properties" : {  }, "schema" : "https://github.com/citation-style-language/schema/raw/master/csl-citation.json" }</w:instrText>
      </w:r>
      <w:r w:rsidRPr="003C1C7A">
        <w:fldChar w:fldCharType="separate"/>
      </w:r>
      <w:r w:rsidR="001F76E5" w:rsidRPr="001F76E5">
        <w:rPr>
          <w:noProof/>
        </w:rPr>
        <w:t>(35)</w:t>
      </w:r>
      <w:r w:rsidRPr="003C1C7A">
        <w:fldChar w:fldCharType="end"/>
      </w:r>
    </w:p>
    <w:p w14:paraId="3C62B37E" w14:textId="4537DFB6" w:rsidR="00F43BCB" w:rsidRDefault="00AF3558" w:rsidP="00C06A26">
      <w:pPr>
        <w:pStyle w:val="NoSpacing"/>
        <w:spacing w:line="276" w:lineRule="auto"/>
      </w:pPr>
      <w:r w:rsidRPr="00B4344E">
        <w:rPr>
          <w:noProof/>
          <w:lang w:val="nl-NL" w:eastAsia="nl-NL"/>
        </w:rPr>
        <mc:AlternateContent>
          <mc:Choice Requires="wpg">
            <w:drawing>
              <wp:anchor distT="0" distB="0" distL="114300" distR="114300" simplePos="0" relativeHeight="251682816" behindDoc="0" locked="0" layoutInCell="1" allowOverlap="1" wp14:anchorId="0818D2FB" wp14:editId="2011C682">
                <wp:simplePos x="0" y="0"/>
                <wp:positionH relativeFrom="column">
                  <wp:posOffset>-89535</wp:posOffset>
                </wp:positionH>
                <wp:positionV relativeFrom="paragraph">
                  <wp:posOffset>360045</wp:posOffset>
                </wp:positionV>
                <wp:extent cx="5832475" cy="3166110"/>
                <wp:effectExtent l="0" t="0" r="0" b="0"/>
                <wp:wrapTopAndBottom/>
                <wp:docPr id="14" name="Group 3"/>
                <wp:cNvGraphicFramePr/>
                <a:graphic xmlns:a="http://schemas.openxmlformats.org/drawingml/2006/main">
                  <a:graphicData uri="http://schemas.microsoft.com/office/word/2010/wordprocessingGroup">
                    <wpg:wgp>
                      <wpg:cNvGrpSpPr/>
                      <wpg:grpSpPr>
                        <a:xfrm>
                          <a:off x="0" y="0"/>
                          <a:ext cx="5832475" cy="3166110"/>
                          <a:chOff x="0" y="0"/>
                          <a:chExt cx="5832648" cy="3166600"/>
                        </a:xfrm>
                      </wpg:grpSpPr>
                      <pic:pic xmlns:pic="http://schemas.openxmlformats.org/drawingml/2006/picture">
                        <pic:nvPicPr>
                          <pic:cNvPr id="15" name="Picture 15"/>
                          <pic:cNvPicPr>
                            <a:picLocks noChangeAspect="1" noChangeArrowheads="1"/>
                          </pic:cNvPicPr>
                        </pic:nvPicPr>
                        <pic:blipFill rotWithShape="1">
                          <a:blip r:embed="rId13">
                            <a:extLst>
                              <a:ext uri="{28A0092B-C50C-407E-A947-70E740481C1C}">
                                <a14:useLocalDpi xmlns:a14="http://schemas.microsoft.com/office/drawing/2010/main" val="0"/>
                              </a:ext>
                            </a:extLst>
                          </a:blip>
                          <a:srcRect l="31853" t="27944" r="11401" b="17260"/>
                          <a:stretch/>
                        </pic:blipFill>
                        <pic:spPr bwMode="auto">
                          <a:xfrm>
                            <a:off x="0" y="0"/>
                            <a:ext cx="5832648" cy="31666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16" name="Rectangle 16"/>
                        <wps:cNvSpPr/>
                        <wps:spPr>
                          <a:xfrm>
                            <a:off x="460341" y="0"/>
                            <a:ext cx="360040" cy="14401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476B9545" id="Group 3" o:spid="_x0000_s1026" style="position:absolute;margin-left:-7.05pt;margin-top:28.35pt;width:459.25pt;height:249.3pt;z-index:251682816" coordsize="58326,316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">
                <v:shape id="Picture 15" o:spid="_x0000_s1027" type="#_x0000_t75" style="position:absolute;width:58326;height:316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BYrNS9AAAA2wAAAA8AAABkcnMvZG93bnJldi54bWxET9uKwjAQfV/wH8IIvq3pije6RhFRWHzz&#10;8gFDM9tmm0xKE239e7Mg+DaHc53VpndW3KkNxrOCr3EGgrjw2nCp4Ho5fC5BhIis0XomBQ8KsFkP&#10;PlaYa9/xie7nWIoUwiFHBVWMTS5lKCpyGMa+IU7cr28dxgTbUuoWuxTurJxk2Vw6NJwaKmxoV1FR&#10;n29OwaSuccGmO9q//VRnNphdcEap0bDffoOI1Me3+OX+0Wn+DP5/SQfI9R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EFis1L0AAADbAAAADwAAAAAAAAAAAAAAAACfAgAAZHJz&#10;L2Rvd25yZXYueG1sUEsFBgAAAAAEAAQA9wAAAIkDAAAAAA==&#10;" fillcolor="#4f81bd [3204]" strokecolor="black [3213]">
                  <v:imagedata r:id="rId14" o:title="" croptop="18313f" cropbottom="11312f" cropleft="20875f" cropright="7472f"/>
                  <v:shadow color="#eeece1 [3214]"/>
                </v:shape>
                <v:rect id="Rectangle 16" o:spid="_x0000_s1028" style="position:absolute;left:4603;width:360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xzSMEA&#10;AADbAAAADwAAAGRycy9kb3ducmV2LnhtbERPTWsCMRC9C/0PYYRepGYtVHRrlCIUerKovfQ2bMbN&#10;4mayJOO67a83hYK3ebzPWW0G36qeYmoCG5hNC1DEVbAN1wa+ju9PC1BJkC22gcnADyXYrB9GKyxt&#10;uPKe+oPUKodwKtGAE+lKrVPlyGOaho44c6cQPUqGsdY24jWH+1Y/F8Vce2w4NzjsaOuoOh8u3sDy&#10;t/qURehenDTfy9rPdqfYT4x5HA9vr6CEBrmL/90fNs+fw98v+QC9v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X8c0jBAAAA2wAAAA8AAAAAAAAAAAAAAAAAmAIAAGRycy9kb3du&#10;cmV2LnhtbFBLBQYAAAAABAAEAPUAAACGAwAAAAA=&#10;" fillcolor="white [3212]" strokecolor="white [3212]" strokeweight="2pt"/>
                <w10:wrap type="topAndBottom"/>
              </v:group>
            </w:pict>
          </mc:Fallback>
        </mc:AlternateContent>
      </w:r>
    </w:p>
    <w:p w14:paraId="7E8EC42A" w14:textId="6F73B6C7" w:rsidR="00F43BCB" w:rsidRDefault="00F43BCB" w:rsidP="00C06A26">
      <w:pPr>
        <w:pStyle w:val="NoSpacing"/>
        <w:spacing w:line="276" w:lineRule="auto"/>
      </w:pPr>
    </w:p>
    <w:p w14:paraId="46139AA8" w14:textId="4869F723" w:rsidR="00185BC8" w:rsidRPr="00A724BE" w:rsidRDefault="00185BC8" w:rsidP="00185BC8">
      <w:pPr>
        <w:pStyle w:val="NoSpacing"/>
        <w:spacing w:line="276" w:lineRule="auto"/>
        <w:jc w:val="both"/>
        <w:rPr>
          <w:sz w:val="20"/>
        </w:rPr>
      </w:pPr>
      <w:r w:rsidRPr="00A724BE">
        <w:rPr>
          <w:sz w:val="20"/>
        </w:rPr>
        <w:t>Figure</w:t>
      </w:r>
      <w:r w:rsidR="002B7878">
        <w:rPr>
          <w:sz w:val="20"/>
        </w:rPr>
        <w:t xml:space="preserve"> 4</w:t>
      </w:r>
      <w:r w:rsidRPr="00A724BE">
        <w:rPr>
          <w:sz w:val="20"/>
        </w:rPr>
        <w:t xml:space="preserve">: Signalling pathway in a neutrophil in the presence of a chemokine gradient. </w:t>
      </w:r>
      <w:r w:rsidRPr="00A724BE">
        <w:rPr>
          <w:sz w:val="20"/>
        </w:rPr>
        <w:fldChar w:fldCharType="begin" w:fldLock="1"/>
      </w:r>
      <w:r w:rsidR="00713663">
        <w:rPr>
          <w:sz w:val="20"/>
        </w:rPr>
        <w:instrText>ADDIN CSL_CITATION { "citationItems" : [ { "id" : "ITEM-1", "itemData" : { "DOI" : "10.1016/j.it.2011.06.009", "ISBN" : "1471-4981 (Electronic)\\r1471-4906 (Linking)", "PMID" : "21839681", "author" : [ { "dropping-particle" : "", "family" : "Williams", "given" : "Marcie R.", "non-dropping-particle" : "", "parse-names" : false, "suffix" : "" }, { "dropping-particle" : "", "family" : "Azcutia", "given" : "Ver\u00f3nica", "non-dropping-particle" : "", "parse-names" : false, "suffix" : "" }, { "dropping-particle" : "", "family" : "Newton", "given" : "Gail", "non-dropping-particle" : "", "parse-names" : false, "suffix" : "" }, { "dropping-particle" : "", "family" : "Alcaide", "given" : "Pilar", "non-dropping-particle" : "", "parse-names" : false, "suffix" : "" }, { "dropping-particle" : "", "family" : "Luscinskas", "given" : "Francis W.", "non-dropping-particle" : "", "parse-names" : false, "suffix" : "" } ], "container-title" : "Trends in Immunology", "id" : "ITEM-1", "issued" : { "date-parts" : [ [ "2011" ] ] }, "page" : "461-469", "title" : "Emerging mechanisms of neutrophil recruitment across endothelium", "type" : "article-journal", "volume" : "32" }, "uris" : [ "http://www.mendeley.com/documents/?uuid=a4600a13-bb71-3475-902c-1ad58c499ba2" ] } ], "mendeley" : { "formattedCitation" : "(26)", "plainTextFormattedCitation" : "(26)", "previouslyFormattedCitation" : "(26)" }, "properties" : {  }, "schema" : "https://github.com/citation-style-language/schema/raw/master/csl-citation.json" }</w:instrText>
      </w:r>
      <w:r w:rsidRPr="00A724BE">
        <w:rPr>
          <w:sz w:val="20"/>
        </w:rPr>
        <w:fldChar w:fldCharType="separate"/>
      </w:r>
      <w:r w:rsidR="00220EB0" w:rsidRPr="00220EB0">
        <w:rPr>
          <w:noProof/>
          <w:sz w:val="20"/>
        </w:rPr>
        <w:t>(26)</w:t>
      </w:r>
      <w:r w:rsidRPr="00A724BE">
        <w:rPr>
          <w:sz w:val="20"/>
        </w:rPr>
        <w:fldChar w:fldCharType="end"/>
      </w:r>
    </w:p>
    <w:p w14:paraId="0BD2D6A4" w14:textId="77777777" w:rsidR="00AF3558" w:rsidRDefault="00AF3558" w:rsidP="00AF3558">
      <w:pPr>
        <w:pStyle w:val="NoSpacing"/>
      </w:pPr>
    </w:p>
    <w:p w14:paraId="4B8AE65C" w14:textId="77777777" w:rsidR="00AF3558" w:rsidRDefault="00AF3558" w:rsidP="00AF3558">
      <w:pPr>
        <w:pStyle w:val="NoSpacing"/>
      </w:pPr>
    </w:p>
    <w:p w14:paraId="4BD85B59" w14:textId="0D9FAFE1" w:rsidR="00C06A26" w:rsidRPr="00185BC8" w:rsidRDefault="002F7529" w:rsidP="00BF4718">
      <w:pPr>
        <w:pStyle w:val="Heading2"/>
        <w:rPr>
          <w:lang w:val="en-US"/>
        </w:rPr>
      </w:pPr>
      <w:bookmarkStart w:id="16" w:name="_Toc522701433"/>
      <w:r>
        <w:rPr>
          <w:lang w:val="en-US"/>
        </w:rPr>
        <w:t xml:space="preserve">6.1 </w:t>
      </w:r>
      <w:r w:rsidR="00BF4718" w:rsidRPr="00185BC8">
        <w:rPr>
          <w:lang w:val="en-US"/>
        </w:rPr>
        <w:t>Chemokines</w:t>
      </w:r>
      <w:bookmarkEnd w:id="16"/>
    </w:p>
    <w:p w14:paraId="568E1687" w14:textId="48FD705E" w:rsidR="00C06A26" w:rsidRDefault="00236C3B" w:rsidP="00C46B8C">
      <w:pPr>
        <w:pStyle w:val="NoSpacing"/>
        <w:spacing w:line="276" w:lineRule="auto"/>
        <w:jc w:val="both"/>
      </w:pPr>
      <w:r w:rsidRPr="004F753D">
        <w:t xml:space="preserve">One of the chemoattractants that can regulate neutrophil recruitment are chemokines. </w:t>
      </w:r>
      <w:r w:rsidR="00C06A26" w:rsidRPr="004F753D">
        <w:t xml:space="preserve">Chemokines are positively charged molecules that are a part of a large family of small cytokines consisting mainly of a low molecular weight ranging from 7 – 15 kDa and are able to regulate the residence and migration of most immune cells. </w:t>
      </w:r>
      <w:r w:rsidR="00C06A26" w:rsidRPr="004F753D">
        <w:fldChar w:fldCharType="begin" w:fldLock="1"/>
      </w:r>
      <w:r w:rsidR="00713663" w:rsidRPr="004F753D">
        <w:instrText>ADDIN CSL_CITATION { "citationItems" : [ { "id" : "ITEM-1", "itemData" : { "DOI" : "10.1590/S1679-45082015RB3438", "ISBN" : "2317-6385 (Electronic)\\r1679-4508 (Linking)", "PMID" : "26466066", "author" : [ { "dropping-particle" : "", "family" : "Palomino", "given" : "Diana Carolina Torres", "non-dropping-particle" : "", "parse-names" : false, "suffix" : "" }, { "dropping-particle" : "", "family" : "Marti", "given" : "Luciana Cavalheiro", "non-dropping-particle" : "", "parse-names" : false, "suffix" : "" } ], "container-title" : "Einstein (S\u00e3o Paulo)", "id" : "ITEM-1", "issued" : { "date-parts" : [ [ "2015" ] ] }, "page" : "469-473", "title" : "Chemokines and immunity", "type" : "article-journal", "volume" : "13" }, "uris" : [ "http://www.mendeley.com/documents/?uuid=4d70d2db-3f8a-396e-b9e6-43929af2abfb" ] } ], "mendeley" : { "formattedCitation" : "(36)", "plainTextFormattedCitation" : "(36)", "previouslyFormattedCitation" : "(36)" }, "properties" : {  }, "schema" : "https://github.com/citation-style-language/schema/raw/master/csl-citation.json" }</w:instrText>
      </w:r>
      <w:r w:rsidR="00C06A26" w:rsidRPr="004F753D">
        <w:fldChar w:fldCharType="separate"/>
      </w:r>
      <w:r w:rsidR="001F76E5" w:rsidRPr="004F753D">
        <w:rPr>
          <w:noProof/>
        </w:rPr>
        <w:t>(36)</w:t>
      </w:r>
      <w:r w:rsidR="00C06A26" w:rsidRPr="004F753D">
        <w:fldChar w:fldCharType="end"/>
      </w:r>
      <w:r w:rsidR="00C06A26" w:rsidRPr="004F753D">
        <w:t xml:space="preserve"> There are four types of chemokines and can be discriminated by different structure regards to the sulphide bonds (figure</w:t>
      </w:r>
      <w:r w:rsidR="002B7878" w:rsidRPr="004F753D">
        <w:t xml:space="preserve"> 5</w:t>
      </w:r>
      <w:r w:rsidR="00C06A26" w:rsidRPr="004F753D">
        <w:t xml:space="preserve">): </w:t>
      </w:r>
      <w:r w:rsidRPr="004F753D">
        <w:t>C, CC CXC and CXXXC chemokines.</w:t>
      </w:r>
      <w:r w:rsidR="00C06A26" w:rsidRPr="004F753D">
        <w:t xml:space="preserve"> The types of chemokines can activate </w:t>
      </w:r>
      <w:r w:rsidRPr="004F753D">
        <w:t>several</w:t>
      </w:r>
      <w:r w:rsidR="00C06A26" w:rsidRPr="004F753D">
        <w:t xml:space="preserve"> immune cells, although only the </w:t>
      </w:r>
      <w:r w:rsidRPr="004F753D">
        <w:t xml:space="preserve">CXC </w:t>
      </w:r>
      <w:r w:rsidR="00C06A26" w:rsidRPr="004F753D">
        <w:t xml:space="preserve">chemokines have </w:t>
      </w:r>
      <w:r w:rsidRPr="004F753D">
        <w:t xml:space="preserve">a crucial role in the activation of neutrophils. </w:t>
      </w:r>
      <w:r w:rsidR="00C06A26" w:rsidRPr="004F753D">
        <w:t xml:space="preserve">CXC chemokines containing a glutamate-leucine-arginine (ELR) motive immediately before the CXC motif at the amino-terminal are </w:t>
      </w:r>
      <w:r w:rsidR="008E38ED" w:rsidRPr="004F753D">
        <w:t>essential</w:t>
      </w:r>
      <w:r w:rsidR="00C06A26" w:rsidRPr="004F753D">
        <w:t xml:space="preserve"> in neutrophil activation.</w:t>
      </w:r>
      <w:r w:rsidR="00DF180F" w:rsidRPr="004F753D">
        <w:t xml:space="preserve"> </w:t>
      </w:r>
      <w:r w:rsidR="00DF180F" w:rsidRPr="004F753D">
        <w:fldChar w:fldCharType="begin" w:fldLock="1"/>
      </w:r>
      <w:r w:rsidR="00713663" w:rsidRPr="004F753D">
        <w:instrText>ADDIN CSL_CITATION { "citationItems" : [ { "id" : "ITEM-1", "itemData" : { "DOI" : "10.1046/j.1365-2796.2001.00867.x", "ISBN" : "0954-6820; 0954-6820", "PMID" : "11489059", "author" : [ { "dropping-particle" : "", "family" : "Baggiolini", "given" : "M.", "non-dropping-particle" : "", "parse-names" : false, "suffix" : "" } ], "container-title" : "Journal of Internal Medicine", "id" : "ITEM-1", "issued" : { "date-parts" : [ [ "2001" ] ] }, "page" : "91-104", "title" : "Chemokines in pathology and medicine", "type" : "article-journal", "volume" : "250" }, "uris" : [ "http://www.mendeley.com/documents/?uuid=4df263f8-2f9d-338f-9eb7-e072525ed52f" ] } ], "mendeley" : { "formattedCitation" : "(37)", "plainTextFormattedCitation" : "(37)", "previouslyFormattedCitation" : "(37)" }, "properties" : {  }, "schema" : "https://github.com/citation-style-language/schema/raw/master/csl-citation.json" }</w:instrText>
      </w:r>
      <w:r w:rsidR="00DF180F" w:rsidRPr="004F753D">
        <w:fldChar w:fldCharType="separate"/>
      </w:r>
      <w:r w:rsidR="00DF180F" w:rsidRPr="004F753D">
        <w:rPr>
          <w:noProof/>
        </w:rPr>
        <w:t>(37)</w:t>
      </w:r>
      <w:r w:rsidR="00DF180F" w:rsidRPr="004F753D">
        <w:fldChar w:fldCharType="end"/>
      </w:r>
      <w:r w:rsidR="00DF180F" w:rsidRPr="004F753D">
        <w:t xml:space="preserve"> </w:t>
      </w:r>
      <w:proofErr w:type="gramStart"/>
      <w:r w:rsidR="00263076" w:rsidRPr="004F753D">
        <w:t>T</w:t>
      </w:r>
      <w:r w:rsidR="008E38ED" w:rsidRPr="004F753D">
        <w:t>he</w:t>
      </w:r>
      <w:proofErr w:type="gramEnd"/>
      <w:r w:rsidR="008E38ED" w:rsidRPr="004F753D">
        <w:t xml:space="preserve"> most </w:t>
      </w:r>
      <w:r w:rsidR="00EA2A5D" w:rsidRPr="004F753D">
        <w:t>important</w:t>
      </w:r>
      <w:r w:rsidR="008E38ED" w:rsidRPr="004F753D">
        <w:t xml:space="preserve"> ELR-CXC chemokines in</w:t>
      </w:r>
      <w:r w:rsidR="00EA2A5D" w:rsidRPr="004F753D">
        <w:t>volved in</w:t>
      </w:r>
      <w:r w:rsidR="008E38ED" w:rsidRPr="004F753D">
        <w:t xml:space="preserve"> neutrophil activation are </w:t>
      </w:r>
      <w:r w:rsidR="008E6404" w:rsidRPr="004F753D">
        <w:t xml:space="preserve">CXCL1, CXCL2, CXCL3, CXCL5, CXCL6, CXCL7 and </w:t>
      </w:r>
      <w:r w:rsidR="008E38ED" w:rsidRPr="004F753D">
        <w:t>CXCL8</w:t>
      </w:r>
      <w:r w:rsidR="008E6404" w:rsidRPr="004F753D">
        <w:t xml:space="preserve">. </w:t>
      </w:r>
      <w:r w:rsidR="005F189F" w:rsidRPr="004F753D">
        <w:t>These CXC chemokines</w:t>
      </w:r>
      <w:r w:rsidR="008E38ED" w:rsidRPr="004F753D">
        <w:t xml:space="preserve"> can a</w:t>
      </w:r>
      <w:r w:rsidR="00185BC8" w:rsidRPr="004F753D">
        <w:t xml:space="preserve">ctivate neutrophils via </w:t>
      </w:r>
      <w:r w:rsidR="008E6404" w:rsidRPr="004F753D">
        <w:t xml:space="preserve">G-protein-coupled chemokine receptor and </w:t>
      </w:r>
      <w:r w:rsidR="005F189F" w:rsidRPr="004F753D">
        <w:t>CXC chemokine recepto</w:t>
      </w:r>
      <w:r w:rsidR="008E6404" w:rsidRPr="004F753D">
        <w:t xml:space="preserve">rs (CXCR1 and </w:t>
      </w:r>
      <w:r w:rsidR="00185BC8" w:rsidRPr="004F753D">
        <w:t>CXCR2</w:t>
      </w:r>
      <w:r w:rsidR="005F189F" w:rsidRPr="004F753D">
        <w:t>)</w:t>
      </w:r>
      <w:r w:rsidR="00185BC8" w:rsidRPr="004F753D">
        <w:t xml:space="preserve"> </w:t>
      </w:r>
      <w:r w:rsidR="005F189F" w:rsidRPr="004F753D">
        <w:t xml:space="preserve">located on the neutrophil surface and stimulate the adhesion of the neutrophil to the endothelium. </w:t>
      </w:r>
      <w:r w:rsidR="00263076" w:rsidRPr="004F753D">
        <w:t>The</w:t>
      </w:r>
      <w:r w:rsidR="00C06A26" w:rsidRPr="004F753D">
        <w:t xml:space="preserve"> chemokines are immobilized on the endothelium by binding with the negatively charged </w:t>
      </w:r>
      <w:proofErr w:type="spellStart"/>
      <w:r w:rsidR="00C06A26" w:rsidRPr="004F753D">
        <w:t>heparan</w:t>
      </w:r>
      <w:proofErr w:type="spellEnd"/>
      <w:r w:rsidR="00C06A26" w:rsidRPr="004F753D">
        <w:t xml:space="preserve"> sulphates that serves as an anchor to prevent washing these molecules away by the she</w:t>
      </w:r>
      <w:r w:rsidRPr="004F753D">
        <w:t>ar forces and they subsequently form</w:t>
      </w:r>
      <w:r w:rsidR="00C06A26" w:rsidRPr="004F753D">
        <w:t xml:space="preserve"> an intravascular chemotactic gradient.</w:t>
      </w:r>
      <w:r w:rsidR="00DF180F" w:rsidRPr="004F753D">
        <w:t xml:space="preserve"> </w:t>
      </w:r>
      <w:r w:rsidR="00DF180F" w:rsidRPr="004F753D">
        <w:fldChar w:fldCharType="begin" w:fldLock="1"/>
      </w:r>
      <w:r w:rsidR="00713663" w:rsidRPr="004F753D">
        <w:instrText>ADDIN CSL_CITATION { "citationItems" : [ { "id" : "ITEM-1", "itemData" : { "DOI" : "10.1182/blood-2010-01-266072", "ISBN" : "1528-0020 (Electronic)\\r0006-4971 (Linking)", "PMID" : "20530797", "author" : [ { "dropping-particle" : "", "family" : "Massena", "given" : "Sara", "non-dropping-particle" : "", "parse-names" : false, "suffix" : "" }, { "dropping-particle" : "", "family" : "Christoffersson", "given" : "Gustaf", "non-dropping-particle" : "", "parse-names" : false, "suffix" : "" }, { "dropping-particle" : "", "family" : "Hjertstr\u00f6m", "given" : "Elina", "non-dropping-particle" : "", "parse-names" : false, "suffix" : "" }, { "dropping-particle" : "", "family" : "Zcharia", "given" : "Eyal", "non-dropping-particle" : "", "parse-names" : false, "suffix" : "" }, { "dropping-particle" : "", "family" : "Vlodavsky", "given" : "Israel", "non-dropping-particle" : "", "parse-names" : false, "suffix" : "" }, { "dropping-particle" : "", "family" : "Ausmees", "given" : "Nora", "non-dropping-particle" : "", "parse-names" : false, "suffix" : "" }, { "dropping-particle" : "", "family" : "Rolny", "given" : "Charlotte", "non-dropping-particle" : "", "parse-names" : false, "suffix" : "" }, { "dropping-particle" : "", "family" : "Li", "given" : "Jin Ping", "non-dropping-particle" : "", "parse-names" : false, "suffix" : "" }, { "dropping-particle" : "", "family" : "Phillipson", "given" : "Mia", "non-dropping-particle" : "", "parse-names" : false, "suffix" : "" } ], "container-title" : "Blood", "id" : "ITEM-1", "issued" : { "date-parts" : [ [ "2010" ] ] }, "page" : "1924-1931", "title" : "Achemotactic gradient sequestered on endothelial heparan sulfate induces directional intraluminal crawling of neutrophils", "type" : "article-journal", "volume" : "116" }, "uris" : [ "http://www.mendeley.com/documents/?uuid=ed86cdae-06d6-3310-a284-39f0a44291ec" ] } ], "mendeley" : { "formattedCitation" : "(25)", "plainTextFormattedCitation" : "(25)", "previouslyFormattedCitation" : "(25)" }, "properties" : {  }, "schema" : "https://github.com/citation-style-language/schema/raw/master/csl-citation.json" }</w:instrText>
      </w:r>
      <w:r w:rsidR="00DF180F" w:rsidRPr="004F753D">
        <w:fldChar w:fldCharType="separate"/>
      </w:r>
      <w:r w:rsidR="00DF180F" w:rsidRPr="004F753D">
        <w:rPr>
          <w:noProof/>
        </w:rPr>
        <w:t>(25)</w:t>
      </w:r>
      <w:r w:rsidR="00DF180F" w:rsidRPr="004F753D">
        <w:fldChar w:fldCharType="end"/>
      </w:r>
    </w:p>
    <w:p w14:paraId="240313DC" w14:textId="77777777" w:rsidR="00C06A26" w:rsidRDefault="00C06A26" w:rsidP="00C06A26">
      <w:pPr>
        <w:pStyle w:val="NoSpacing"/>
        <w:spacing w:line="276" w:lineRule="auto"/>
      </w:pPr>
    </w:p>
    <w:p w14:paraId="251D9818" w14:textId="0A8E65D2" w:rsidR="00C06A26" w:rsidRPr="00A724BE" w:rsidRDefault="00C06A26" w:rsidP="00C06A26">
      <w:pPr>
        <w:pStyle w:val="NoSpacing"/>
        <w:spacing w:line="276" w:lineRule="auto"/>
        <w:jc w:val="both"/>
        <w:rPr>
          <w:sz w:val="20"/>
        </w:rPr>
      </w:pPr>
      <w:r w:rsidRPr="0045412B">
        <w:rPr>
          <w:noProof/>
          <w:lang w:val="nl-NL" w:eastAsia="nl-NL"/>
        </w:rPr>
        <w:lastRenderedPageBreak/>
        <mc:AlternateContent>
          <mc:Choice Requires="wpg">
            <w:drawing>
              <wp:anchor distT="0" distB="0" distL="114300" distR="114300" simplePos="0" relativeHeight="251668480" behindDoc="0" locked="0" layoutInCell="1" allowOverlap="1" wp14:anchorId="52ED9EE2" wp14:editId="00F51A20">
                <wp:simplePos x="0" y="0"/>
                <wp:positionH relativeFrom="column">
                  <wp:posOffset>-29845</wp:posOffset>
                </wp:positionH>
                <wp:positionV relativeFrom="paragraph">
                  <wp:posOffset>60960</wp:posOffset>
                </wp:positionV>
                <wp:extent cx="4027805" cy="1955165"/>
                <wp:effectExtent l="0" t="0" r="0" b="6985"/>
                <wp:wrapTopAndBottom/>
                <wp:docPr id="18" name="Group 8"/>
                <wp:cNvGraphicFramePr/>
                <a:graphic xmlns:a="http://schemas.openxmlformats.org/drawingml/2006/main">
                  <a:graphicData uri="http://schemas.microsoft.com/office/word/2010/wordprocessingGroup">
                    <wpg:wgp>
                      <wpg:cNvGrpSpPr/>
                      <wpg:grpSpPr>
                        <a:xfrm>
                          <a:off x="0" y="0"/>
                          <a:ext cx="4027805" cy="1955165"/>
                          <a:chOff x="0" y="0"/>
                          <a:chExt cx="3460605" cy="1448465"/>
                        </a:xfrm>
                      </wpg:grpSpPr>
                      <pic:pic xmlns:pic="http://schemas.openxmlformats.org/drawingml/2006/picture">
                        <pic:nvPicPr>
                          <pic:cNvPr id="19" name="Picture 19"/>
                          <pic:cNvPicPr>
                            <a:picLocks noChangeAspect="1"/>
                          </pic:cNvPicPr>
                        </pic:nvPicPr>
                        <pic:blipFill rotWithShape="1">
                          <a:blip r:embed="rId15"/>
                          <a:srcRect l="10500" t="80266" r="76900" b="8534"/>
                          <a:stretch/>
                        </pic:blipFill>
                        <pic:spPr>
                          <a:xfrm>
                            <a:off x="0" y="3995"/>
                            <a:ext cx="1091902" cy="545951"/>
                          </a:xfrm>
                          <a:prstGeom prst="rect">
                            <a:avLst/>
                          </a:prstGeom>
                        </pic:spPr>
                      </pic:pic>
                      <pic:pic xmlns:pic="http://schemas.openxmlformats.org/drawingml/2006/picture">
                        <pic:nvPicPr>
                          <pic:cNvPr id="20" name="Picture 20"/>
                          <pic:cNvPicPr>
                            <a:picLocks noChangeAspect="1"/>
                          </pic:cNvPicPr>
                        </pic:nvPicPr>
                        <pic:blipFill rotWithShape="1">
                          <a:blip r:embed="rId16"/>
                          <a:srcRect l="11151" t="23867" r="76463" b="46990"/>
                          <a:stretch/>
                        </pic:blipFill>
                        <pic:spPr>
                          <a:xfrm>
                            <a:off x="1091902" y="1"/>
                            <a:ext cx="1094345" cy="1448464"/>
                          </a:xfrm>
                          <a:prstGeom prst="rect">
                            <a:avLst/>
                          </a:prstGeom>
                        </pic:spPr>
                      </pic:pic>
                      <pic:pic xmlns:pic="http://schemas.openxmlformats.org/drawingml/2006/picture">
                        <pic:nvPicPr>
                          <pic:cNvPr id="21" name="Picture 21"/>
                          <pic:cNvPicPr>
                            <a:picLocks noChangeAspect="1"/>
                          </pic:cNvPicPr>
                        </pic:nvPicPr>
                        <pic:blipFill rotWithShape="1">
                          <a:blip r:embed="rId16"/>
                          <a:srcRect l="11151" t="55701" r="77299" b="20962"/>
                          <a:stretch/>
                        </pic:blipFill>
                        <pic:spPr>
                          <a:xfrm>
                            <a:off x="2186247" y="0"/>
                            <a:ext cx="1274358" cy="1448465"/>
                          </a:xfrm>
                          <a:prstGeom prst="rect">
                            <a:avLst/>
                          </a:prstGeom>
                        </pic:spPr>
                      </pic:pic>
                      <pic:pic xmlns:pic="http://schemas.openxmlformats.org/drawingml/2006/picture">
                        <pic:nvPicPr>
                          <pic:cNvPr id="22" name="Picture 22"/>
                          <pic:cNvPicPr>
                            <a:picLocks noChangeAspect="1"/>
                          </pic:cNvPicPr>
                        </pic:nvPicPr>
                        <pic:blipFill rotWithShape="1">
                          <a:blip r:embed="rId15"/>
                          <a:srcRect l="11014" t="36933" r="76386" b="44400"/>
                          <a:stretch/>
                        </pic:blipFill>
                        <pic:spPr>
                          <a:xfrm>
                            <a:off x="0" y="532848"/>
                            <a:ext cx="1091902" cy="909918"/>
                          </a:xfrm>
                          <a:prstGeom prst="rect">
                            <a:avLst/>
                          </a:prstGeom>
                        </pic:spPr>
                      </pic:pic>
                      <pic:pic xmlns:pic="http://schemas.openxmlformats.org/drawingml/2006/picture">
                        <pic:nvPicPr>
                          <pic:cNvPr id="23" name="Picture 23"/>
                          <pic:cNvPicPr>
                            <a:picLocks noChangeAspect="1"/>
                          </pic:cNvPicPr>
                        </pic:nvPicPr>
                        <pic:blipFill rotWithShape="1">
                          <a:blip r:embed="rId16"/>
                          <a:srcRect l="16856" t="24341" r="77439" b="71313"/>
                          <a:stretch/>
                        </pic:blipFill>
                        <pic:spPr>
                          <a:xfrm rot="5400000">
                            <a:off x="1800199" y="1054004"/>
                            <a:ext cx="504057" cy="216024"/>
                          </a:xfrm>
                          <a:prstGeom prst="rect">
                            <a:avLst/>
                          </a:prstGeom>
                        </pic:spPr>
                      </pic:pic>
                    </wpg:wgp>
                  </a:graphicData>
                </a:graphic>
              </wp:anchor>
            </w:drawing>
          </mc:Choice>
          <mc:Fallback>
            <w:pict>
              <v:group w14:anchorId="4371AE32" id="Group 8" o:spid="_x0000_s1026" style="position:absolute;margin-left:-2.35pt;margin-top:4.8pt;width:317.15pt;height:153.95pt;z-index:251668480" coordsize="34606,14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">
                <v:shape id="Picture 19" o:spid="_x0000_s1027" type="#_x0000_t75" style="position:absolute;top:39;width:10919;height:54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N5cDCAAAA2wAAAA8AAABkcnMvZG93bnJldi54bWxET01rwkAQvQv9D8sUepG6USS00VVKQbDg&#10;QU17n2bHJLo7G7Krif/eFQRv83ifM1/21ogLtb52rGA8SkAQF07XXCr4zVfvHyB8QNZoHJOCK3lY&#10;Ll4Gc8y063hHl30oRQxhn6GCKoQmk9IXFVn0I9cQR+7gWoshwraUusUuhlsjJ0mSSos1x4YKG/qu&#10;qDjtz1bBsEtlcT712+nfT5qb47+ZbI4rpd5e+68ZiEB9eIof7rWO8z/h/ks8QC5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IzeXAwgAAANsAAAAPAAAAAAAAAAAAAAAAAJ8C&#10;AABkcnMvZG93bnJldi54bWxQSwUGAAAAAAQABAD3AAAAjgMAAAAA&#10;">
                  <v:imagedata r:id="rId17" o:title="" croptop="52603f" cropbottom="5593f" cropleft="6881f" cropright="50397f"/>
                  <v:path arrowok="t"/>
                </v:shape>
                <v:shape id="Picture 20" o:spid="_x0000_s1028" type="#_x0000_t75" style="position:absolute;left:10919;width:10943;height:144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cs0znBAAAA2wAAAA8AAABkcnMvZG93bnJldi54bWxETz1rwzAQ3Qv9D+IC3Ro5HlrjRAlxSCFT&#10;IXbd+bAutol0Ui01cf99NRQ6Pt73ZjdbI240hdGxgtUyA0HcOT1yr+CjeXsuQISIrNE4JgU/FGC3&#10;fXzYYKndnc90q2MvUgiHEhUMMfpSytANZDEsnSdO3MVNFmOCUy/1hPcUbo3Ms+xFWhw5NQzo6TBQ&#10;d62/rYL2y/ji9ehddfq84Pm9NU1TrZR6Wsz7NYhIc/wX/7lPWkGe1qcv6QfI7S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cs0znBAAAA2wAAAA8AAAAAAAAAAAAAAAAAnwIA&#10;AGRycy9kb3ducmV2LnhtbFBLBQYAAAAABAAEAPcAAACNAwAAAAA=&#10;">
                  <v:imagedata r:id="rId18" o:title="" croptop="15641f" cropbottom="30795f" cropleft="7308f" cropright="50111f"/>
                  <v:path arrowok="t"/>
                </v:shape>
                <v:shape id="Picture 21" o:spid="_x0000_s1029" type="#_x0000_t75" style="position:absolute;left:21862;width:12744;height:144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RslbEAAAA2wAAAA8AAABkcnMvZG93bnJldi54bWxEj19rwjAUxd8Hfodwhb2tqTKnVKPIYCBs&#10;DFYFX6/Ntak2NyXJtPPTL4OBj4fz58dZrHrbigv50DhWMMpyEMSV0w3XCnbbt6cZiBCRNbaOScEP&#10;BVgtBw8LLLS78hddyliLNMKhQAUmxq6QMlSGLIbMdcTJOzpvMSbpa6k9XtO4beU4z1+kxYYTwWBH&#10;r4aqc/ltE9dU3f5jejwdytK/b54nZ/N5y5V6HPbrOYhIfbyH/9sbrWA8gr8v6QfI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MRslbEAAAA2wAAAA8AAAAAAAAAAAAAAAAA&#10;nwIAAGRycy9kb3ducmV2LnhtbFBLBQYAAAAABAAEAPcAAACQAwAAAAA=&#10;">
                  <v:imagedata r:id="rId18" o:title="" croptop="36504f" cropbottom="13738f" cropleft="7308f" cropright="50659f"/>
                  <v:path arrowok="t"/>
                </v:shape>
                <v:shape id="Picture 22" o:spid="_x0000_s1030" type="#_x0000_t75" style="position:absolute;top:5328;width:10919;height:9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Byc3CAAAA2wAAAA8AAABkcnMvZG93bnJldi54bWxEj0GLwjAUhO8L/ofwBG9rahFZqlFEEARZ&#10;ZF31/GyebbF5KUm2Vn/9RhA8DjPzDTNbdKYWLTlfWVYwGiYgiHOrKy4UHH7Xn18gfEDWWFsmBXfy&#10;sJj3PmaYaXvjH2r3oRARwj5DBWUITSalz0sy6Ie2IY7exTqDIUpXSO3wFuGmlmmSTKTBiuNCiQ2t&#10;Ssqv+z+j4Jict+P20Zl8983ysjHb3fnklBr0u+UURKAuvMOv9kYrSFN4fok/QM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kQcnNwgAAANsAAAAPAAAAAAAAAAAAAAAAAJ8C&#10;AABkcnMvZG93bnJldi54bWxQSwUGAAAAAAQABAD3AAAAjgMAAAAA&#10;">
                  <v:imagedata r:id="rId17" o:title="" croptop="24204f" cropbottom="29098f" cropleft="7218f" cropright="50060f"/>
                  <v:path arrowok="t"/>
                </v:shape>
                <v:shape id="Picture 23" o:spid="_x0000_s1031" type="#_x0000_t75" style="position:absolute;left:18001;top:10540;width:5041;height:216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LeF7CAAAA2wAAAA8AAABkcnMvZG93bnJldi54bWxEj0GLwjAUhO8L/ofwBG9rqoIs1ShVEAVZ&#10;YdWLt0fzbIvNS0mirf76jbCwx2FmvmHmy87U4kHOV5YVjIYJCOLc6ooLBefT5vMLhA/IGmvLpOBJ&#10;HpaL3sccU21b/qHHMRQiQtinqKAMoUml9HlJBv3QNsTRu1pnMETpCqkdthFuajlOkqk0WHFcKLGh&#10;dUn57Xg3Cqpk766H7cp9B8kZH/bt5HXJlBr0u2wGIlAX/sN/7Z1WMJ7A+0v8AXLx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Ki3hewgAAANsAAAAPAAAAAAAAAAAAAAAAAJ8C&#10;AABkcnMvZG93bnJldi54bWxQSwUGAAAAAAQABAD3AAAAjgMAAAAA&#10;">
                  <v:imagedata r:id="rId18" o:title="" croptop="15952f" cropbottom="46736f" cropleft="11047f" cropright="50750f"/>
                  <v:path arrowok="t"/>
                </v:shape>
                <w10:wrap type="topAndBottom"/>
              </v:group>
            </w:pict>
          </mc:Fallback>
        </mc:AlternateContent>
      </w:r>
      <w:r w:rsidRPr="00A724BE">
        <w:rPr>
          <w:sz w:val="20"/>
        </w:rPr>
        <w:t>Figure</w:t>
      </w:r>
      <w:r w:rsidR="002B7878">
        <w:rPr>
          <w:sz w:val="20"/>
        </w:rPr>
        <w:t xml:space="preserve"> 5</w:t>
      </w:r>
      <w:r w:rsidRPr="00A724BE">
        <w:rPr>
          <w:sz w:val="20"/>
        </w:rPr>
        <w:t xml:space="preserve">: Schematic representation of the structure of the different chemokines at the amino-terminus. C represents the amino acid residue cysteine and X can be any amino acid residue. Lines between the C residues are sulphide bridges. </w:t>
      </w:r>
      <w:r w:rsidRPr="00A724BE">
        <w:rPr>
          <w:sz w:val="20"/>
        </w:rPr>
        <w:fldChar w:fldCharType="begin" w:fldLock="1"/>
      </w:r>
      <w:r w:rsidR="00713663">
        <w:rPr>
          <w:sz w:val="20"/>
        </w:rPr>
        <w:instrText>ADDIN CSL_CITATION { "citationItems" : [ { "id" : "ITEM-1", "itemData" : { "author" : [ { "dropping-particle" : "", "family" : "Luster", "given" : "A. D.", "non-dropping-particle" : "", "parse-names" : false, "suffix" : "" } ], "container-title" : "The New England Journal of Medicine", "id" : "ITEM-1", "issued" : { "date-parts" : [ [ "1998" ] ] }, "page" : "436-445", "title" : "Chemokines- Chemotactic cytokines that mediate inflammation", "type" : "article-journal", "volume" : "338" }, "uris" : [ "http://www.mendeley.com/documents/?uuid=eb5e6aa0-87e2-3c61-a559-d862a97fde77" ] } ], "mendeley" : { "formattedCitation" : "(38)", "plainTextFormattedCitation" : "(38)", "previouslyFormattedCitation" : "(38)" }, "properties" : {  }, "schema" : "https://github.com/citation-style-language/schema/raw/master/csl-citation.json" }</w:instrText>
      </w:r>
      <w:r w:rsidRPr="00A724BE">
        <w:rPr>
          <w:sz w:val="20"/>
        </w:rPr>
        <w:fldChar w:fldCharType="separate"/>
      </w:r>
      <w:r w:rsidR="00DF180F" w:rsidRPr="00DF180F">
        <w:rPr>
          <w:noProof/>
          <w:sz w:val="20"/>
        </w:rPr>
        <w:t>(38)</w:t>
      </w:r>
      <w:r w:rsidRPr="00A724BE">
        <w:rPr>
          <w:sz w:val="20"/>
        </w:rPr>
        <w:fldChar w:fldCharType="end"/>
      </w:r>
    </w:p>
    <w:p w14:paraId="01DEA791" w14:textId="77777777" w:rsidR="00B15B93" w:rsidRDefault="00B15B93" w:rsidP="00A24A39">
      <w:pPr>
        <w:pStyle w:val="NoSpacing"/>
        <w:spacing w:line="276" w:lineRule="auto"/>
        <w:rPr>
          <w:lang w:val="en-US"/>
        </w:rPr>
      </w:pPr>
    </w:p>
    <w:p w14:paraId="2AB43010" w14:textId="77777777" w:rsidR="00AF3558" w:rsidRDefault="00AF3558" w:rsidP="00A24A39">
      <w:pPr>
        <w:pStyle w:val="NoSpacing"/>
        <w:spacing w:line="276" w:lineRule="auto"/>
        <w:rPr>
          <w:lang w:val="en-US"/>
        </w:rPr>
      </w:pPr>
    </w:p>
    <w:p w14:paraId="55CF08F7" w14:textId="7E1686F6" w:rsidR="00787E73" w:rsidRDefault="00787E73" w:rsidP="002F7529">
      <w:pPr>
        <w:pStyle w:val="Heading1"/>
        <w:numPr>
          <w:ilvl w:val="0"/>
          <w:numId w:val="11"/>
        </w:numPr>
        <w:ind w:left="426"/>
      </w:pPr>
      <w:bookmarkStart w:id="17" w:name="_Toc522701434"/>
      <w:r>
        <w:t>The type of inflammation on neutrophil recruitment</w:t>
      </w:r>
      <w:bookmarkEnd w:id="17"/>
    </w:p>
    <w:p w14:paraId="152A0D10" w14:textId="5DB57479" w:rsidR="00F81EDE" w:rsidRDefault="00987EE6" w:rsidP="00993BF6">
      <w:pPr>
        <w:pStyle w:val="NoSpacing"/>
        <w:spacing w:line="276" w:lineRule="auto"/>
        <w:jc w:val="both"/>
      </w:pPr>
      <w:r>
        <w:t xml:space="preserve">Another interesting question is whether a neutrophil can discriminate between an infection and sterile injury. </w:t>
      </w:r>
      <w:r w:rsidR="00352261">
        <w:t xml:space="preserve">Inflammation can be differentiated by sterile inflammation and infection. Sterile inflammation includes injuries such as hypoxia, burn or chemical injury where DAMPs are generated.  In the event of an infection, PAMPs are released which include bacterial and viral products (LPS and unmethylated cytosine phosphate guanosine motifs (CpG). </w:t>
      </w:r>
      <w:r w:rsidR="00352261">
        <w:fldChar w:fldCharType="begin" w:fldLock="1"/>
      </w:r>
      <w:r w:rsidR="00352261">
        <w:instrText>ADDIN CSL_CITATION { "citationItems" : [ { "id" : "ITEM-1", "itemData" : { "DOI" : "10.1189/jlb.0306164", "ISBN" : "0741-5400 (Print)", "PMID" : "17032697", "author" : [ { "dropping-particle" : "", "family" : "Bianchi", "given" : "M. E.", "non-dropping-particle" : "", "parse-names" : false, "suffix" : "" } ], "container-title" : "Journal of Leukocyte Biology", "id" : "ITEM-1", "issued" : { "date-parts" : [ [ "2006" ] ] }, "page" : "1-5", "title" : "DAMPs, PAMPs and alarmins: all we need to know about danger", "type" : "article-journal", "volume" : "81" }, "uris" : [ "http://www.mendeley.com/documents/?uuid=00ee0109-5490-3236-a135-14e707b3b4d7" ] } ], "mendeley" : { "formattedCitation" : "(39)", "plainTextFormattedCitation" : "(39)", "previouslyFormattedCitation" : "(39)" }, "properties" : {  }, "schema" : "https://github.com/citation-style-language/schema/raw/master/csl-citation.json" }</w:instrText>
      </w:r>
      <w:r w:rsidR="00352261">
        <w:fldChar w:fldCharType="separate"/>
      </w:r>
      <w:r w:rsidR="00352261" w:rsidRPr="0013096C">
        <w:rPr>
          <w:noProof/>
        </w:rPr>
        <w:t>(39)</w:t>
      </w:r>
      <w:r w:rsidR="00352261">
        <w:fldChar w:fldCharType="end"/>
      </w:r>
      <w:r w:rsidR="003028E4">
        <w:t xml:space="preserve"> </w:t>
      </w:r>
      <w:r>
        <w:t>The origin of the inflammation cou</w:t>
      </w:r>
      <w:r w:rsidR="003028E4">
        <w:t xml:space="preserve">ld be important information as </w:t>
      </w:r>
      <w:r>
        <w:t xml:space="preserve">it could be </w:t>
      </w:r>
      <w:r w:rsidR="00993BF6">
        <w:t>useful for determining</w:t>
      </w:r>
      <w:r>
        <w:t xml:space="preserve"> the course of the </w:t>
      </w:r>
      <w:r w:rsidR="00993BF6">
        <w:t xml:space="preserve">pathway of neutrophils to inflammation. </w:t>
      </w:r>
      <w:r w:rsidR="000C2BA1">
        <w:t xml:space="preserve">Little is known about this and although different initiating signals (DAMPs vs. PAMPs) are activating the </w:t>
      </w:r>
      <w:r w:rsidR="002C1BB7">
        <w:t>same receptors (PPRs)</w:t>
      </w:r>
      <w:r w:rsidR="00993BF6">
        <w:t xml:space="preserve">, </w:t>
      </w:r>
      <w:r>
        <w:t>i</w:t>
      </w:r>
      <w:r w:rsidR="002C1BB7">
        <w:t>t cannot be excluded that different intracellular pathways are activated by DAMPs and PAMPs</w:t>
      </w:r>
      <w:r>
        <w:t xml:space="preserve">. </w:t>
      </w:r>
      <w:r w:rsidR="00B50D19">
        <w:t xml:space="preserve">For example, there </w:t>
      </w:r>
      <w:r>
        <w:t xml:space="preserve">was shown to be a </w:t>
      </w:r>
      <w:r w:rsidR="00B50D19">
        <w:t xml:space="preserve">difference in the adherence step of neutrophil recruitment between sterile inflammation and infection in </w:t>
      </w:r>
      <w:r w:rsidR="00C44989">
        <w:t xml:space="preserve">liver </w:t>
      </w:r>
      <w:r w:rsidR="00B50D19">
        <w:t>sinusoids</w:t>
      </w:r>
      <w:r w:rsidR="003028E4">
        <w:t xml:space="preserve"> </w:t>
      </w:r>
      <w:r w:rsidR="003028E4">
        <w:fldChar w:fldCharType="begin" w:fldLock="1"/>
      </w:r>
      <w:r w:rsidR="003028E4">
        <w:instrText>ADDIN CSL_CITATION { "citationItems" : [ { "id" : "ITEM-1", "itemData" : { "DOI" : "10.1084/jem.20071765", "ISBN" : "1540-9538 (Electronic)\\n0022-1007 (Linking)", "PMID" : "18362172", "author" : [ { "dropping-particle" : "", "family" : "McDonald", "given" : "Braedon", "non-dropping-particle" : "", "parse-names" : false, "suffix" : "" }, { "dropping-particle" : "", "family" : "McAvoy", "given" : "Erin F.", "non-dropping-particle" : "", "parse-names" : false, "suffix" : "" }, { "dropping-particle" : "", "family" : "Lam", "given" : "Florence", "non-dropping-particle" : "", "parse-names" : false, "suffix" : "" }, { "dropping-particle" : "", "family" : "Gill", "given" : "Varinder", "non-dropping-particle" : "", "parse-names" : false, "suffix" : "" }, { "dropping-particle" : "", "family" : "la Motte", "given" : "Carol", "non-dropping-particle" : "de", "parse-names" : false, "suffix" : "" }, { "dropping-particle" : "", "family" : "Savani", "given" : "Rashmin C.", "non-dropping-particle" : "", "parse-names" : false, "suffix" : "" }, { "dropping-particle" : "", "family" : "Kubes", "given" : "Paul", "non-dropping-particle" : "", "parse-names" : false, "suffix" : "" } ], "container-title" : "The Journal of Experimental Medicine", "id" : "ITEM-1", "issued" : { "date-parts" : [ [ "2008" ] ] }, "page" : "915-927", "title" : "Interaction of CD44 and hyaluronan is the dominant mechanism for neutrophil sequestration in inflamed liver sinusoids", "type" : "article-journal", "volume" : "205" }, "uris" : [ "http://www.mendeley.com/documents/?uuid=edff4255-f7b8-375a-bbd7-e29480db7f07" ] } ], "mendeley" : { "formattedCitation" : "(40)", "plainTextFormattedCitation" : "(40)", "previouslyFormattedCitation" : "(40)" }, "properties" : {  }, "schema" : "https://github.com/citation-style-language/schema/raw/master/csl-citation.json" }</w:instrText>
      </w:r>
      <w:r w:rsidR="003028E4">
        <w:fldChar w:fldCharType="separate"/>
      </w:r>
      <w:r w:rsidR="003028E4" w:rsidRPr="003028E4">
        <w:rPr>
          <w:noProof/>
        </w:rPr>
        <w:t>(40)</w:t>
      </w:r>
      <w:r w:rsidR="003028E4">
        <w:fldChar w:fldCharType="end"/>
      </w:r>
      <w:r w:rsidR="00B50D19">
        <w:t>. During sterile inflammation, the interaction between MAC1 and</w:t>
      </w:r>
      <w:r w:rsidR="00ED4B48">
        <w:t xml:space="preserve"> ICAM1 is required for adhesion.</w:t>
      </w:r>
      <w:r w:rsidR="00B50D19">
        <w:t xml:space="preserve"> </w:t>
      </w:r>
      <w:r w:rsidR="00ED4B48">
        <w:t>However</w:t>
      </w:r>
      <w:r w:rsidR="00B50D19">
        <w:t xml:space="preserve">, during </w:t>
      </w:r>
      <w:r w:rsidR="0070551B">
        <w:t xml:space="preserve">an </w:t>
      </w:r>
      <w:r w:rsidR="00B50D19">
        <w:t xml:space="preserve">infection </w:t>
      </w:r>
      <w:r w:rsidR="00C44989">
        <w:t>the integrins do not interact</w:t>
      </w:r>
      <w:r w:rsidR="00ED4B48">
        <w:t>, instead</w:t>
      </w:r>
      <w:r w:rsidR="00C44989">
        <w:t xml:space="preserve"> another interaction </w:t>
      </w:r>
      <w:r w:rsidR="00ED4B48">
        <w:t xml:space="preserve">occurs </w:t>
      </w:r>
      <w:r w:rsidR="00C44989">
        <w:t>between the neutrophil expressed CD44 and endothe</w:t>
      </w:r>
      <w:r w:rsidR="00ED4B48">
        <w:t xml:space="preserve">lium expressed </w:t>
      </w:r>
      <w:proofErr w:type="spellStart"/>
      <w:r w:rsidR="00ED4B48">
        <w:t>hyaluronan</w:t>
      </w:r>
      <w:proofErr w:type="spellEnd"/>
      <w:r w:rsidR="003028E4">
        <w:t xml:space="preserve">. </w:t>
      </w:r>
    </w:p>
    <w:p w14:paraId="6010523B" w14:textId="77777777" w:rsidR="00977A25" w:rsidRDefault="00977A25" w:rsidP="00186CD2">
      <w:pPr>
        <w:pStyle w:val="NoSpacing"/>
      </w:pPr>
    </w:p>
    <w:p w14:paraId="5DA4AB14" w14:textId="77777777" w:rsidR="00AF3558" w:rsidRPr="00787E73" w:rsidRDefault="00AF3558" w:rsidP="00186CD2">
      <w:pPr>
        <w:pStyle w:val="NoSpacing"/>
      </w:pPr>
    </w:p>
    <w:p w14:paraId="291D944D" w14:textId="47408EE3" w:rsidR="006E6C5D" w:rsidRPr="00845F5D" w:rsidRDefault="006E6C5D" w:rsidP="002F7529">
      <w:pPr>
        <w:pStyle w:val="Heading1"/>
        <w:numPr>
          <w:ilvl w:val="0"/>
          <w:numId w:val="11"/>
        </w:numPr>
        <w:spacing w:line="276" w:lineRule="auto"/>
        <w:ind w:left="426"/>
      </w:pPr>
      <w:bookmarkStart w:id="18" w:name="_Toc522701435"/>
      <w:r>
        <w:t xml:space="preserve">Pharmaceutical </w:t>
      </w:r>
      <w:r w:rsidR="0003611A">
        <w:t>ap</w:t>
      </w:r>
      <w:r>
        <w:t>plications</w:t>
      </w:r>
      <w:bookmarkEnd w:id="18"/>
      <w:r>
        <w:t xml:space="preserve"> </w:t>
      </w:r>
    </w:p>
    <w:p w14:paraId="659BBCD5" w14:textId="270507DC" w:rsidR="003028E4" w:rsidRPr="002760CC" w:rsidRDefault="003028E4" w:rsidP="003028E4">
      <w:pPr>
        <w:pStyle w:val="Heading2"/>
        <w:rPr>
          <w:lang w:val="en-GB"/>
        </w:rPr>
      </w:pPr>
      <w:bookmarkStart w:id="19" w:name="_Toc522701436"/>
      <w:r>
        <w:rPr>
          <w:lang w:val="en-GB"/>
        </w:rPr>
        <w:t>8</w:t>
      </w:r>
      <w:r w:rsidRPr="002760CC">
        <w:rPr>
          <w:lang w:val="en-GB"/>
        </w:rPr>
        <w:t>.1 Targeting neutrophils to inhibit their inflammatory response in chronic diseases</w:t>
      </w:r>
      <w:bookmarkEnd w:id="19"/>
    </w:p>
    <w:p w14:paraId="5AC91604" w14:textId="10E7F9FD" w:rsidR="00C0272C" w:rsidRDefault="004F753D" w:rsidP="00C41054">
      <w:pPr>
        <w:pStyle w:val="NoSpacing"/>
        <w:spacing w:line="276" w:lineRule="auto"/>
        <w:jc w:val="both"/>
      </w:pPr>
      <w:r>
        <w:t>A better</w:t>
      </w:r>
      <w:r w:rsidR="00987EE6">
        <w:t xml:space="preserve"> understanding of the neutrophil recruiting cascade </w:t>
      </w:r>
      <w:r>
        <w:t xml:space="preserve">can be helpful </w:t>
      </w:r>
      <w:r w:rsidR="00987EE6">
        <w:t xml:space="preserve">in order to use the mechanism to </w:t>
      </w:r>
      <w:r w:rsidR="0062614E">
        <w:t>inhibit</w:t>
      </w:r>
      <w:r w:rsidR="00987EE6">
        <w:t xml:space="preserve"> inflammation in certain chronic diseases. </w:t>
      </w:r>
      <w:r w:rsidR="002760CC">
        <w:t>This includes t</w:t>
      </w:r>
      <w:r w:rsidR="00987EE6">
        <w:t xml:space="preserve">he understanding of the behaviour of chemoattractants on the recruitment of neutrophils </w:t>
      </w:r>
      <w:r w:rsidR="002760CC">
        <w:t xml:space="preserve">and can be used </w:t>
      </w:r>
      <w:r w:rsidR="00987EE6">
        <w:t xml:space="preserve">for the development of new therapies. It can be possible to target specific elements in the chemoattractant pathway to inhibit an </w:t>
      </w:r>
      <w:r w:rsidR="003028E4">
        <w:t xml:space="preserve">inflammatory response. </w:t>
      </w:r>
      <w:r w:rsidR="00072A77">
        <w:t xml:space="preserve">For example, asthma is a chronic inflammatory disease of the lungs. </w:t>
      </w:r>
      <w:r w:rsidR="00072A77" w:rsidRPr="00072A77">
        <w:rPr>
          <w:rFonts w:ascii="Calibri" w:hAnsi="Calibri" w:cs="Calibri"/>
          <w:noProof/>
          <w:szCs w:val="24"/>
        </w:rPr>
        <w:t>Palmqvist</w:t>
      </w:r>
      <w:r w:rsidR="00072A77">
        <w:t xml:space="preserve"> et al </w:t>
      </w:r>
      <w:r w:rsidR="00546920">
        <w:t>reviewed</w:t>
      </w:r>
      <w:r w:rsidR="00072A77">
        <w:t xml:space="preserve"> to target the chemokines and their receptors involved in neutrophil recruitment in order to find a treatment for this disease</w:t>
      </w:r>
      <w:r w:rsidR="005A32A0">
        <w:t xml:space="preserve"> (table 1)</w:t>
      </w:r>
      <w:r w:rsidR="00072A77">
        <w:t xml:space="preserve">. </w:t>
      </w:r>
      <w:r w:rsidR="00072A77">
        <w:fldChar w:fldCharType="begin" w:fldLock="1"/>
      </w:r>
      <w:r w:rsidR="0013096C">
        <w:instrText>ADDIN CSL_CITATION { "citationItems" : [ { "id" : "ITEM-1", "itemData" : { "DOI" : "10.1038/sj.bjp.0707263", "ISBN" : "0007-1188", "ISSN" : "00071188", "PMID" : "17471178", "abstract" : "Asthma is a chronic and sometimes fatal disease, which affects people of all ages throughout the world. Important hallmarks of asthma are airway inflammation and remodelling, with associated bronchial hyperresponsiveness and variable airflow obstruction. These features are orchestrated by cells of both the innate (eosinophils, neutrophils and mast cells) and the adaptive (T(H)2 T cells) immune system, in concert with structural airway cells. Chemokines are important for the recruitment of both immune and structural cells to the lung, and also for their microlocalisation within the lung tissue. Specific blockade of the responses elicited by chemokines and chemokine receptors responsible for the pathological migration of airway cells could therefore be of great therapeutic interest for the treatment of asthma", "author" : [ { "dropping-particle" : "", "family" : "Palmqvist", "given" : "C.", "non-dropping-particle" : "", "parse-names" : false, "suffix" : "" }, { "dropping-particle" : "", "family" : "Wardlaw", "given" : "A. J.", "non-dropping-particle" : "", "parse-names" : false, "suffix" : "" }, { "dropping-particle" : "", "family" : "Bradding", "given" : "P.", "non-dropping-particle" : "", "parse-names" : false, "suffix" : "" } ], "container-title" : "British Journal of Pharmacology", "id" : "ITEM-1", "issued" : { "date-parts" : [ [ "2007" ] ] }, "title" : "Chemokines and their receptors as potential targets for the treatment of asthma", "type" : "article" }, "uris" : [ "http://www.mendeley.com/documents/?uuid=af6d060c-e927-3ab6-bb82-77383e326acb" ] } ], "mendeley" : { "formattedCitation" : "(41)", "plainTextFormattedCitation" : "(41)", "previouslyFormattedCitation" : "(41)" }, "properties" : {  }, "schema" : "https://github.com/citation-style-language/schema/raw/master/csl-citation.json" }</w:instrText>
      </w:r>
      <w:r w:rsidR="00072A77">
        <w:fldChar w:fldCharType="separate"/>
      </w:r>
      <w:r w:rsidR="0013096C" w:rsidRPr="0013096C">
        <w:rPr>
          <w:noProof/>
        </w:rPr>
        <w:t>(41)</w:t>
      </w:r>
      <w:r w:rsidR="00072A77">
        <w:fldChar w:fldCharType="end"/>
      </w:r>
      <w:r w:rsidR="00D53D60">
        <w:t xml:space="preserve"> </w:t>
      </w:r>
      <w:r w:rsidR="00546920">
        <w:t xml:space="preserve">This was also discussed for </w:t>
      </w:r>
      <w:r w:rsidR="00072A77">
        <w:t xml:space="preserve">chronic kidney disease </w:t>
      </w:r>
      <w:r w:rsidR="00546920">
        <w:t>where the</w:t>
      </w:r>
      <w:r w:rsidR="00D53D60">
        <w:t xml:space="preserve">re is a </w:t>
      </w:r>
      <w:r w:rsidR="00546920">
        <w:t xml:space="preserve">desire to block </w:t>
      </w:r>
      <w:r w:rsidR="00072A77">
        <w:t xml:space="preserve">chemokines and their receptors to </w:t>
      </w:r>
      <w:r w:rsidR="00546920">
        <w:t>stop neutrophil recruitment to reduce renal damage.</w:t>
      </w:r>
      <w:r w:rsidR="00072A77">
        <w:t xml:space="preserve"> </w:t>
      </w:r>
      <w:r w:rsidR="00546920">
        <w:fldChar w:fldCharType="begin" w:fldLock="1"/>
      </w:r>
      <w:r w:rsidR="0013096C">
        <w:instrText>ADDIN CSL_CITATION { "citationItems" : [ { "id" : "ITEM-1", "itemData" : { "author" : [ { "dropping-particle" : "", "family" : "Vielhauer", "given" : "Volker", "non-dropping-particle" : "", "parse-names" : false, "suffix" : "" }, { "dropping-particle" : "", "family" : "Anders", "given" : "Hans-Joachim", "non-dropping-particle" : "", "parse-names" : false, "suffix" : "" } ], "container-title" : "Frontiers in Bioscience", "id" : "ITEM-1", "issued" : { "date-parts" : [ [ "2009" ] ] }, "page" : "1-12", "title" : "Chemokines and chemokine receptors as therapeutic targets in chronic kidney disease", "type" : "article-journal", "volume" : "1" }, "uris" : [ "http://www.mendeley.com/documents/?uuid=d595d281-64ee-3ac0-82b2-17d020612c08" ] } ], "mendeley" : { "formattedCitation" : "(42)", "plainTextFormattedCitation" : "(42)", "previouslyFormattedCitation" : "(42)" }, "properties" : {  }, "schema" : "https://github.com/citation-style-language/schema/raw/master/csl-citation.json" }</w:instrText>
      </w:r>
      <w:r w:rsidR="00546920">
        <w:fldChar w:fldCharType="separate"/>
      </w:r>
      <w:r w:rsidR="0013096C" w:rsidRPr="0013096C">
        <w:rPr>
          <w:noProof/>
        </w:rPr>
        <w:t>(42)</w:t>
      </w:r>
      <w:r w:rsidR="00546920">
        <w:fldChar w:fldCharType="end"/>
      </w:r>
      <w:r w:rsidR="00C41054">
        <w:t xml:space="preserve"> </w:t>
      </w:r>
      <w:r w:rsidR="009C116C">
        <w:t xml:space="preserve">Chemokine receptors can be inhibited </w:t>
      </w:r>
      <w:r w:rsidR="00C41054">
        <w:t xml:space="preserve">either by </w:t>
      </w:r>
      <w:r w:rsidR="009C116C">
        <w:t xml:space="preserve">using a modified </w:t>
      </w:r>
      <w:r w:rsidR="006B0471">
        <w:t>chemokine or</w:t>
      </w:r>
      <w:r w:rsidR="009C116C">
        <w:t xml:space="preserve"> </w:t>
      </w:r>
      <w:r w:rsidR="008305B9">
        <w:t xml:space="preserve">a </w:t>
      </w:r>
      <w:r w:rsidR="009C116C">
        <w:t xml:space="preserve">small molecule </w:t>
      </w:r>
      <w:r w:rsidR="00C41054">
        <w:t xml:space="preserve">that acts as an antagonist or by directly blocking the receptor with a neutralizing antibody. </w:t>
      </w:r>
      <w:r w:rsidR="00D53D60">
        <w:t>However, s</w:t>
      </w:r>
      <w:r w:rsidR="00546920">
        <w:t xml:space="preserve">everal issues </w:t>
      </w:r>
      <w:r w:rsidR="008305B9">
        <w:t>are raised when trying to block</w:t>
      </w:r>
    </w:p>
    <w:p w14:paraId="14E53F27" w14:textId="77777777" w:rsidR="00C0272C" w:rsidRDefault="00C0272C" w:rsidP="00C41054">
      <w:pPr>
        <w:pStyle w:val="NoSpacing"/>
        <w:spacing w:line="276" w:lineRule="auto"/>
        <w:jc w:val="both"/>
      </w:pPr>
    </w:p>
    <w:tbl>
      <w:tblPr>
        <w:tblStyle w:val="PlainTable2"/>
        <w:tblpPr w:leftFromText="141" w:rightFromText="141" w:vertAnchor="page" w:horzAnchor="margin" w:tblpY="2401"/>
        <w:tblW w:w="0" w:type="auto"/>
        <w:tblLook w:val="04A0" w:firstRow="1" w:lastRow="0" w:firstColumn="1" w:lastColumn="0" w:noHBand="0" w:noVBand="1"/>
      </w:tblPr>
      <w:tblGrid>
        <w:gridCol w:w="2547"/>
        <w:gridCol w:w="4819"/>
        <w:gridCol w:w="1696"/>
      </w:tblGrid>
      <w:tr w:rsidR="008305B9" w14:paraId="0A056C66" w14:textId="77777777" w:rsidTr="008305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shd w:val="clear" w:color="auto" w:fill="DDD9C3" w:themeFill="background2" w:themeFillShade="E6"/>
          </w:tcPr>
          <w:p w14:paraId="2518E04F" w14:textId="77777777" w:rsidR="008305B9" w:rsidRDefault="008305B9" w:rsidP="008305B9">
            <w:r>
              <w:t>Disease</w:t>
            </w:r>
          </w:p>
        </w:tc>
        <w:tc>
          <w:tcPr>
            <w:tcW w:w="4819" w:type="dxa"/>
            <w:shd w:val="clear" w:color="auto" w:fill="DDD9C3" w:themeFill="background2" w:themeFillShade="E6"/>
          </w:tcPr>
          <w:p w14:paraId="46620E5E" w14:textId="77777777" w:rsidR="008305B9" w:rsidRDefault="008305B9" w:rsidP="008305B9">
            <w:pPr>
              <w:cnfStyle w:val="100000000000" w:firstRow="1" w:lastRow="0" w:firstColumn="0" w:lastColumn="0" w:oddVBand="0" w:evenVBand="0" w:oddHBand="0" w:evenHBand="0" w:firstRowFirstColumn="0" w:firstRowLastColumn="0" w:lastRowFirstColumn="0" w:lastRowLastColumn="0"/>
            </w:pPr>
            <w:r>
              <w:t>Target</w:t>
            </w:r>
          </w:p>
        </w:tc>
        <w:tc>
          <w:tcPr>
            <w:tcW w:w="1696" w:type="dxa"/>
            <w:shd w:val="clear" w:color="auto" w:fill="DDD9C3" w:themeFill="background2" w:themeFillShade="E6"/>
          </w:tcPr>
          <w:p w14:paraId="3ACDF38E" w14:textId="77777777" w:rsidR="008305B9" w:rsidRDefault="008305B9" w:rsidP="008305B9">
            <w:pPr>
              <w:cnfStyle w:val="100000000000" w:firstRow="1" w:lastRow="0" w:firstColumn="0" w:lastColumn="0" w:oddVBand="0" w:evenVBand="0" w:oddHBand="0" w:evenHBand="0" w:firstRowFirstColumn="0" w:firstRowLastColumn="0" w:lastRowFirstColumn="0" w:lastRowLastColumn="0"/>
            </w:pPr>
            <w:r>
              <w:t>References</w:t>
            </w:r>
          </w:p>
        </w:tc>
      </w:tr>
      <w:tr w:rsidR="008305B9" w:rsidRPr="004E2352" w14:paraId="572F013E" w14:textId="77777777" w:rsidTr="008305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D1C486B" w14:textId="77777777" w:rsidR="008305B9" w:rsidRPr="000B5636" w:rsidRDefault="008305B9" w:rsidP="008305B9">
            <w:pPr>
              <w:rPr>
                <w:b w:val="0"/>
                <w:lang w:val="en-GB"/>
              </w:rPr>
            </w:pPr>
            <w:r w:rsidRPr="000B5636">
              <w:rPr>
                <w:b w:val="0"/>
                <w:lang w:val="en-GB"/>
              </w:rPr>
              <w:t>Airway diseases (e.g. asthma)</w:t>
            </w:r>
          </w:p>
        </w:tc>
        <w:tc>
          <w:tcPr>
            <w:tcW w:w="4819" w:type="dxa"/>
          </w:tcPr>
          <w:p w14:paraId="1112EFAA" w14:textId="77777777" w:rsidR="008305B9" w:rsidRPr="004E2352" w:rsidRDefault="008305B9" w:rsidP="008305B9">
            <w:pPr>
              <w:cnfStyle w:val="000000100000" w:firstRow="0" w:lastRow="0" w:firstColumn="0" w:lastColumn="0" w:oddVBand="0" w:evenVBand="0" w:oddHBand="1" w:evenHBand="0" w:firstRowFirstColumn="0" w:firstRowLastColumn="0" w:lastRowFirstColumn="0" w:lastRowLastColumn="0"/>
              <w:rPr>
                <w:lang w:val="en-GB"/>
              </w:rPr>
            </w:pPr>
            <w:r>
              <w:rPr>
                <w:lang w:val="en-GB"/>
              </w:rPr>
              <w:t>Chemokines and their receptors to inhibit neutrophil recruitment to prevent an asthmatic reaction. For example, an antagonists for the chemokine receptor CXCR2 can prevent binding of the chemokine CXCL8</w:t>
            </w:r>
          </w:p>
        </w:tc>
        <w:tc>
          <w:tcPr>
            <w:tcW w:w="1696" w:type="dxa"/>
          </w:tcPr>
          <w:p w14:paraId="1E81087A" w14:textId="77777777" w:rsidR="008305B9" w:rsidRPr="004E2352" w:rsidRDefault="008305B9" w:rsidP="008305B9">
            <w:pPr>
              <w:cnfStyle w:val="000000100000" w:firstRow="0" w:lastRow="0" w:firstColumn="0" w:lastColumn="0" w:oddVBand="0" w:evenVBand="0" w:oddHBand="1" w:evenHBand="0" w:firstRowFirstColumn="0" w:firstRowLastColumn="0" w:lastRowFirstColumn="0" w:lastRowLastColumn="0"/>
              <w:rPr>
                <w:lang w:val="en-GB"/>
              </w:rPr>
            </w:pPr>
            <w:r>
              <w:rPr>
                <w:lang w:val="en-GB"/>
              </w:rPr>
              <w:fldChar w:fldCharType="begin" w:fldLock="1"/>
            </w:r>
            <w:r>
              <w:rPr>
                <w:lang w:val="en-GB"/>
              </w:rPr>
              <w:instrText>ADDIN CSL_CITATION { "citationItems" : [ { "id" : "ITEM-1", "itemData" : { "DOI" : "10.1038/sj.bjp.0707263", "ISBN" : "0007-1188", "ISSN" : "00071188", "PMID" : "17471178", "abstract" : "Asthma is a chronic and sometimes fatal disease, which affects people of all ages throughout the world. Important hallmarks of asthma are airway inflammation and remodelling, with associated bronchial hyperresponsiveness and variable airflow obstruction. These features are orchestrated by cells of both the innate (eosinophils, neutrophils and mast cells) and the adaptive (T(H)2 T cells) immune system, in concert with structural airway cells. Chemokines are important for the recruitment of both immune and structural cells to the lung, and also for their microlocalisation within the lung tissue. Specific blockade of the responses elicited by chemokines and chemokine receptors responsible for the pathological migration of airway cells could therefore be of great therapeutic interest for the treatment of asthma", "author" : [ { "dropping-particle" : "", "family" : "Palmqvist", "given" : "C.", "non-dropping-particle" : "", "parse-names" : false, "suffix" : "" }, { "dropping-particle" : "", "family" : "Wardlaw", "given" : "A. J.", "non-dropping-particle" : "", "parse-names" : false, "suffix" : "" }, { "dropping-particle" : "", "family" : "Bradding", "given" : "P.", "non-dropping-particle" : "", "parse-names" : false, "suffix" : "" } ], "container-title" : "British Journal of Pharmacology", "id" : "ITEM-1", "issued" : { "date-parts" : [ [ "2007" ] ] }, "title" : "Chemokines and their receptors as potential targets for the treatment of asthma", "type" : "article" }, "uris" : [ "http://www.mendeley.com/documents/?uuid=af6d060c-e927-3ab6-bb82-77383e326acb" ] }, { "id" : "ITEM-2", "itemData" : { "DOI" : "10.1016/j.jaci.2004.08.048", "ISBN" : "0091-6749 (Print) 0091-6749 (Linking)", "PMID" : "15637552", "author" : [ { "dropping-particle" : "", "family" : "Pignatti", "given" : "Patrizia", "non-dropping-particle" : "", "parse-names" : false, "suffix" : "" }, { "dropping-particle" : "", "family" : "Moscato", "given" : "Gianna", "non-dropping-particle" : "", "parse-names" : false, "suffix" : "" }, { "dropping-particle" : "", "family" : "Casarini", "given" : "Simona", "non-dropping-particle" : "", "parse-names" : false, "suffix" : "" }, { "dropping-particle" : "", "family" : "Delmastro", "given" : "Monica", "non-dropping-particle" : "", "parse-names" : false, "suffix" : "" }, { "dropping-particle" : "", "family" : "Poppa", "given" : "Mariangela", "non-dropping-particle" : "", "parse-names" : false, "suffix" : "" }, { "dropping-particle" : "", "family" : "Brunetti", "given" : "Giuseppe", "non-dropping-particle" : "", "parse-names" : false, "suffix" : "" }, { "dropping-particle" : "", "family" : "Pisati", "given" : "Paolo", "non-dropping-particle" : "", "parse-names" : false, "suffix" : "" }, { "dropping-particle" : "", "family" : "Balbi", "given" : "Bruno", "non-dropping-particle" : "", "parse-names" : false, "suffix" : "" } ], "container-title" : "Journal of Allergy and Clinical Immunology", "id" : "ITEM-2", "issued" : { "date-parts" : [ [ "2005" ] ] }, "page" : "88-94", "title" : "Downmodulation of CXCL8/IL-8 receptors on neutrophils after recruitment in the airways", "type" : "article-journal", "volume" : "115" }, "uris" : [ "http://www.mendeley.com/documents/?uuid=426f06c0-1dc1-3120-94ee-12b2be883cc5" ] } ], "mendeley" : { "formattedCitation" : "(41,43)", "plainTextFormattedCitation" : "(41,43)", "previouslyFormattedCitation" : "(41,43)" }, "properties" : {  }, "schema" : "https://github.com/citation-style-language/schema/raw/master/csl-citation.json" }</w:instrText>
            </w:r>
            <w:r>
              <w:rPr>
                <w:lang w:val="en-GB"/>
              </w:rPr>
              <w:fldChar w:fldCharType="separate"/>
            </w:r>
            <w:r w:rsidRPr="00C0272C">
              <w:rPr>
                <w:noProof/>
                <w:lang w:val="en-GB"/>
              </w:rPr>
              <w:t>(41,43)</w:t>
            </w:r>
            <w:r>
              <w:rPr>
                <w:lang w:val="en-GB"/>
              </w:rPr>
              <w:fldChar w:fldCharType="end"/>
            </w:r>
          </w:p>
        </w:tc>
      </w:tr>
      <w:tr w:rsidR="008305B9" w:rsidRPr="004E2352" w14:paraId="57ADFC42" w14:textId="77777777" w:rsidTr="008305B9">
        <w:tc>
          <w:tcPr>
            <w:cnfStyle w:val="001000000000" w:firstRow="0" w:lastRow="0" w:firstColumn="1" w:lastColumn="0" w:oddVBand="0" w:evenVBand="0" w:oddHBand="0" w:evenHBand="0" w:firstRowFirstColumn="0" w:firstRowLastColumn="0" w:lastRowFirstColumn="0" w:lastRowLastColumn="0"/>
            <w:tcW w:w="2547" w:type="dxa"/>
          </w:tcPr>
          <w:p w14:paraId="414F87F5" w14:textId="77777777" w:rsidR="008305B9" w:rsidRPr="000B5636" w:rsidRDefault="008305B9" w:rsidP="008305B9">
            <w:pPr>
              <w:rPr>
                <w:b w:val="0"/>
                <w:lang w:val="en-GB"/>
              </w:rPr>
            </w:pPr>
            <w:r w:rsidRPr="000B5636">
              <w:rPr>
                <w:b w:val="0"/>
                <w:lang w:val="en-GB"/>
              </w:rPr>
              <w:t>Kidney disease</w:t>
            </w:r>
          </w:p>
        </w:tc>
        <w:tc>
          <w:tcPr>
            <w:tcW w:w="4819" w:type="dxa"/>
          </w:tcPr>
          <w:p w14:paraId="231F9314" w14:textId="77777777" w:rsidR="008305B9" w:rsidRDefault="008305B9" w:rsidP="008305B9">
            <w:pPr>
              <w:cnfStyle w:val="000000000000" w:firstRow="0" w:lastRow="0" w:firstColumn="0" w:lastColumn="0" w:oddVBand="0" w:evenVBand="0" w:oddHBand="0" w:evenHBand="0" w:firstRowFirstColumn="0" w:firstRowLastColumn="0" w:lastRowFirstColumn="0" w:lastRowLastColumn="0"/>
              <w:rPr>
                <w:lang w:val="en-GB"/>
              </w:rPr>
            </w:pPr>
            <w:r>
              <w:rPr>
                <w:lang w:val="en-GB"/>
              </w:rPr>
              <w:t>Inhibit chemokines and their receptors (e.g. CXCR2) using an antagonist to prevent renal damage</w:t>
            </w:r>
          </w:p>
        </w:tc>
        <w:tc>
          <w:tcPr>
            <w:tcW w:w="1696" w:type="dxa"/>
          </w:tcPr>
          <w:p w14:paraId="0D5A2E46" w14:textId="77777777" w:rsidR="008305B9" w:rsidRPr="004E2352" w:rsidRDefault="008305B9" w:rsidP="008305B9">
            <w:pPr>
              <w:cnfStyle w:val="000000000000" w:firstRow="0" w:lastRow="0" w:firstColumn="0" w:lastColumn="0" w:oddVBand="0" w:evenVBand="0" w:oddHBand="0" w:evenHBand="0" w:firstRowFirstColumn="0" w:firstRowLastColumn="0" w:lastRowFirstColumn="0" w:lastRowLastColumn="0"/>
              <w:rPr>
                <w:lang w:val="en-GB"/>
              </w:rPr>
            </w:pPr>
            <w:r>
              <w:rPr>
                <w:lang w:val="en-GB"/>
              </w:rPr>
              <w:fldChar w:fldCharType="begin" w:fldLock="1"/>
            </w:r>
            <w:r>
              <w:rPr>
                <w:lang w:val="en-GB"/>
              </w:rPr>
              <w:instrText>ADDIN CSL_CITATION { "citationItems" : [ { "id" : "ITEM-1", "itemData" : { "author" : [ { "dropping-particle" : "", "family" : "Vielhauer", "given" : "Volker", "non-dropping-particle" : "", "parse-names" : false, "suffix" : "" }, { "dropping-particle" : "", "family" : "Anders", "given" : "Hans-Joachim", "non-dropping-particle" : "", "parse-names" : false, "suffix" : "" } ], "container-title" : "Frontiers in Bioscience", "id" : "ITEM-1", "issued" : { "date-parts" : [ [ "2009" ] ] }, "page" : "1-12", "title" : "Chemokines and chemokine receptors as therapeutic targets in chronic kidney disease", "type" : "article-journal", "volume" : "1" }, "uris" : [ "http://www.mendeley.com/documents/?uuid=d595d281-64ee-3ac0-82b2-17d020612c08" ] } ], "mendeley" : { "formattedCitation" : "(42)", "plainTextFormattedCitation" : "(42)", "previouslyFormattedCitation" : "(42)" }, "properties" : {  }, "schema" : "https://github.com/citation-style-language/schema/raw/master/csl-citation.json" }</w:instrText>
            </w:r>
            <w:r>
              <w:rPr>
                <w:lang w:val="en-GB"/>
              </w:rPr>
              <w:fldChar w:fldCharType="separate"/>
            </w:r>
            <w:r w:rsidRPr="00C0272C">
              <w:rPr>
                <w:noProof/>
                <w:lang w:val="en-GB"/>
              </w:rPr>
              <w:t>(42)</w:t>
            </w:r>
            <w:r>
              <w:rPr>
                <w:lang w:val="en-GB"/>
              </w:rPr>
              <w:fldChar w:fldCharType="end"/>
            </w:r>
          </w:p>
        </w:tc>
      </w:tr>
      <w:tr w:rsidR="008305B9" w:rsidRPr="004E2352" w14:paraId="1F44EE45" w14:textId="77777777" w:rsidTr="008305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8B35F18" w14:textId="77777777" w:rsidR="008305B9" w:rsidRPr="000B5636" w:rsidRDefault="008305B9" w:rsidP="008305B9">
            <w:pPr>
              <w:rPr>
                <w:b w:val="0"/>
                <w:lang w:val="en-GB"/>
              </w:rPr>
            </w:pPr>
            <w:r w:rsidRPr="000B5636">
              <w:rPr>
                <w:b w:val="0"/>
                <w:lang w:val="en-GB"/>
              </w:rPr>
              <w:t>Chronic obstructive airway diseases (e.g. COPD and CF)</w:t>
            </w:r>
          </w:p>
        </w:tc>
        <w:tc>
          <w:tcPr>
            <w:tcW w:w="4819" w:type="dxa"/>
          </w:tcPr>
          <w:p w14:paraId="245403DF" w14:textId="77777777" w:rsidR="008305B9" w:rsidRDefault="008305B9" w:rsidP="008305B9">
            <w:pPr>
              <w:cnfStyle w:val="000000100000" w:firstRow="0" w:lastRow="0" w:firstColumn="0" w:lastColumn="0" w:oddVBand="0" w:evenVBand="0" w:oddHBand="1" w:evenHBand="0" w:firstRowFirstColumn="0" w:firstRowLastColumn="0" w:lastRowFirstColumn="0" w:lastRowLastColumn="0"/>
              <w:rPr>
                <w:lang w:val="en-GB"/>
              </w:rPr>
            </w:pPr>
            <w:r>
              <w:rPr>
                <w:lang w:val="en-GB"/>
              </w:rPr>
              <w:t>Lung resident neutrophils. Nanoparticles with anti-inflammatory drugs can reach lung resident neutrophils with an antibody. The neutrophils can then transfer the drug to the site of inflammation</w:t>
            </w:r>
          </w:p>
        </w:tc>
        <w:tc>
          <w:tcPr>
            <w:tcW w:w="1696" w:type="dxa"/>
          </w:tcPr>
          <w:p w14:paraId="462547EB" w14:textId="77777777" w:rsidR="008305B9" w:rsidRPr="004E2352" w:rsidRDefault="008305B9" w:rsidP="008305B9">
            <w:pPr>
              <w:cnfStyle w:val="000000100000" w:firstRow="0" w:lastRow="0" w:firstColumn="0" w:lastColumn="0" w:oddVBand="0" w:evenVBand="0" w:oddHBand="1" w:evenHBand="0" w:firstRowFirstColumn="0" w:firstRowLastColumn="0" w:lastRowFirstColumn="0" w:lastRowLastColumn="0"/>
              <w:rPr>
                <w:lang w:val="en-GB"/>
              </w:rPr>
            </w:pPr>
            <w:r>
              <w:rPr>
                <w:lang w:val="en-GB"/>
              </w:rPr>
              <w:fldChar w:fldCharType="begin" w:fldLock="1"/>
            </w:r>
            <w:r>
              <w:rPr>
                <w:lang w:val="en-GB"/>
              </w:rPr>
              <w:instrText>ADDIN CSL_CITATION { "citationItems" : [ { "id" : "ITEM-1", "itemData" : { "DOI" : "10.1016/j.nano.2016.06.008", "PMID" : "27381067", "author" : [ { "dropping-particle" : "", "family" : "Vij", "given" : "Neeraj", "non-dropping-particle" : "", "parse-names" : false, "suffix" : "" }, { "dropping-particle" : "", "family" : "Min", "given" : "Taehong", "non-dropping-particle" : "", "parse-names" : false, "suffix" : "" }, { "dropping-particle" : "", "family" : "Bodas", "given" : "Manish", "non-dropping-particle" : "", "parse-names" : false, "suffix" : "" }, { "dropping-particle" : "", "family" : "Gorde", "given" : "Aakruti", "non-dropping-particle" : "", "parse-names" : false, "suffix" : "" }, { "dropping-particle" : "", "family" : "Roy", "given" : "Indrajit", "non-dropping-particle" : "", "parse-names" : false, "suffix" : "" } ], "container-title" : "Nanomedicine: Nanotechnology, Biology, and Medicine", "id" : "ITEM-1", "issued" : { "date-parts" : [ [ "2016" ] ] }, "page" : "2415-2427", "title" : "Neutrophil targeted nano-drug delivery system for chronic obstructive lung diseases", "type" : "article-journal", "volume" : "12" }, "uris" : [ "http://www.mendeley.com/documents/?uuid=8092b8a6-907f-3f1f-a7f2-a584f3a0cacd" ] } ], "mendeley" : { "formattedCitation" : "(44)", "plainTextFormattedCitation" : "(44)", "previouslyFormattedCitation" : "(44)" }, "properties" : {  }, "schema" : "https://github.com/citation-style-language/schema/raw/master/csl-citation.json" }</w:instrText>
            </w:r>
            <w:r>
              <w:rPr>
                <w:lang w:val="en-GB"/>
              </w:rPr>
              <w:fldChar w:fldCharType="separate"/>
            </w:r>
            <w:r w:rsidRPr="00C0272C">
              <w:rPr>
                <w:noProof/>
                <w:lang w:val="en-GB"/>
              </w:rPr>
              <w:t>(44)</w:t>
            </w:r>
            <w:r>
              <w:rPr>
                <w:lang w:val="en-GB"/>
              </w:rPr>
              <w:fldChar w:fldCharType="end"/>
            </w:r>
          </w:p>
        </w:tc>
      </w:tr>
    </w:tbl>
    <w:p w14:paraId="7D92EF42" w14:textId="3275961F" w:rsidR="00C0272C" w:rsidRPr="008305B9" w:rsidRDefault="008305B9" w:rsidP="00C0272C">
      <w:pPr>
        <w:rPr>
          <w:sz w:val="20"/>
          <w:lang w:val="en-GB"/>
        </w:rPr>
      </w:pPr>
      <w:r w:rsidRPr="008305B9">
        <w:rPr>
          <w:sz w:val="20"/>
          <w:lang w:val="en-GB"/>
        </w:rPr>
        <w:t xml:space="preserve"> </w:t>
      </w:r>
      <w:r w:rsidR="00F42D5F" w:rsidRPr="008305B9">
        <w:rPr>
          <w:sz w:val="20"/>
          <w:lang w:val="en-GB"/>
        </w:rPr>
        <w:t>Table</w:t>
      </w:r>
      <w:r w:rsidR="00C0272C" w:rsidRPr="008305B9">
        <w:rPr>
          <w:sz w:val="20"/>
          <w:lang w:val="en-GB"/>
        </w:rPr>
        <w:t xml:space="preserve"> 1: Examples of targeting parts of the neutrophil recruitment system for the treatment of specific diseases </w:t>
      </w:r>
    </w:p>
    <w:p w14:paraId="39B48892" w14:textId="77777777" w:rsidR="00C0272C" w:rsidRDefault="00C0272C" w:rsidP="00C41054">
      <w:pPr>
        <w:pStyle w:val="NoSpacing"/>
        <w:spacing w:line="276" w:lineRule="auto"/>
        <w:jc w:val="both"/>
      </w:pPr>
    </w:p>
    <w:p w14:paraId="145C5F0A" w14:textId="77777777" w:rsidR="000B5636" w:rsidRDefault="000B5636" w:rsidP="00B97999">
      <w:pPr>
        <w:pStyle w:val="NoSpacing"/>
        <w:spacing w:line="276" w:lineRule="auto"/>
        <w:jc w:val="both"/>
      </w:pPr>
    </w:p>
    <w:p w14:paraId="2664E9DA" w14:textId="2FD270B7" w:rsidR="00546920" w:rsidRDefault="00546920" w:rsidP="00B97999">
      <w:pPr>
        <w:pStyle w:val="NoSpacing"/>
        <w:spacing w:line="276" w:lineRule="auto"/>
        <w:jc w:val="both"/>
        <w:rPr>
          <w:lang w:val="en-US"/>
        </w:rPr>
      </w:pPr>
      <w:r>
        <w:t>che</w:t>
      </w:r>
      <w:r w:rsidR="00D53D60">
        <w:t xml:space="preserve">mokines and </w:t>
      </w:r>
      <w:r w:rsidR="005E320B">
        <w:t>their</w:t>
      </w:r>
      <w:r w:rsidR="00D53D60">
        <w:t xml:space="preserve"> receptors to </w:t>
      </w:r>
      <w:r w:rsidR="00B97999">
        <w:t xml:space="preserve">reduce </w:t>
      </w:r>
      <w:r w:rsidR="006B0471">
        <w:t>neutrophil</w:t>
      </w:r>
      <w:r w:rsidR="00B97999">
        <w:t xml:space="preserve"> trafficking. Firstly, </w:t>
      </w:r>
      <w:r w:rsidR="00BD1226">
        <w:t xml:space="preserve">it is important to determine </w:t>
      </w:r>
      <w:r w:rsidR="00B97999">
        <w:t xml:space="preserve">which chemokines or chemokine receptor must be inhibited for a significant reduction of neutrophil </w:t>
      </w:r>
      <w:r w:rsidR="005E320B">
        <w:t>recruitment</w:t>
      </w:r>
      <w:r w:rsidR="00B97999">
        <w:t xml:space="preserve">. This is related to the fact that </w:t>
      </w:r>
      <w:r w:rsidR="00C420DC">
        <w:t>often</w:t>
      </w:r>
      <w:r w:rsidR="00B97999">
        <w:t xml:space="preserve"> multiple chemokines are involved in activating neutrophil recruitment.</w:t>
      </w:r>
      <w:r w:rsidR="006B0471">
        <w:t xml:space="preserve"> </w:t>
      </w:r>
      <w:r w:rsidR="00F42D5F">
        <w:t xml:space="preserve">Therefore, a specific combination of chemokines has to be </w:t>
      </w:r>
      <w:r w:rsidR="00D05745">
        <w:t xml:space="preserve">inhibited for the treatment of each disease. </w:t>
      </w:r>
      <w:r w:rsidR="00B97999">
        <w:t>Secondly, selective inhibition is required as chemokines can bind to several receptors</w:t>
      </w:r>
      <w:r w:rsidR="006B0471">
        <w:t xml:space="preserve">. </w:t>
      </w:r>
      <w:r w:rsidR="009C116C">
        <w:t>Thirdly,</w:t>
      </w:r>
      <w:r w:rsidR="00524000">
        <w:t xml:space="preserve"> it is not known if a continuous inhibition of chemokines </w:t>
      </w:r>
      <w:r w:rsidR="005A7BA4">
        <w:t xml:space="preserve">have negative effects on other neutrophil recruitment </w:t>
      </w:r>
      <w:r w:rsidR="004B2A05">
        <w:t>events</w:t>
      </w:r>
      <w:r w:rsidR="00B86995">
        <w:t>, f</w:t>
      </w:r>
      <w:r w:rsidR="005A7BA4">
        <w:t xml:space="preserve">or example an acute inflammation </w:t>
      </w:r>
      <w:r w:rsidR="00AF5272">
        <w:t xml:space="preserve">caused </w:t>
      </w:r>
      <w:r w:rsidR="005A7BA4">
        <w:t xml:space="preserve">by an infection. </w:t>
      </w:r>
      <w:r>
        <w:t xml:space="preserve">It seems that targeting chemokines and chemokine receptors is </w:t>
      </w:r>
      <w:r w:rsidR="00B97999">
        <w:t>very</w:t>
      </w:r>
      <w:r>
        <w:t xml:space="preserve"> complex and </w:t>
      </w:r>
      <w:r w:rsidR="00B97999">
        <w:t>raises several new complications. A whole other</w:t>
      </w:r>
      <w:r>
        <w:t xml:space="preserve"> approach is to utilize neutrophils </w:t>
      </w:r>
      <w:r w:rsidR="004B2A05">
        <w:t xml:space="preserve">as </w:t>
      </w:r>
      <w:r w:rsidR="00B97999">
        <w:t xml:space="preserve">a carrier. </w:t>
      </w:r>
      <w:proofErr w:type="spellStart"/>
      <w:r w:rsidR="004B2A05">
        <w:t>Vij</w:t>
      </w:r>
      <w:proofErr w:type="spellEnd"/>
      <w:r w:rsidR="004B2A05">
        <w:t xml:space="preserve"> et al tried</w:t>
      </w:r>
      <w:r w:rsidR="00B97999">
        <w:t xml:space="preserve"> to</w:t>
      </w:r>
      <w:r>
        <w:t xml:space="preserve"> utilise nanoparticles as drug carriers that can target (lung resident) neutrophils which is especially </w:t>
      </w:r>
      <w:r>
        <w:rPr>
          <w:lang w:val="en-US"/>
        </w:rPr>
        <w:t xml:space="preserve">applicable for patients with </w:t>
      </w:r>
      <w:r w:rsidRPr="007B550F">
        <w:rPr>
          <w:lang w:val="en-US"/>
        </w:rPr>
        <w:t>chronic obstructive airway diseases</w:t>
      </w:r>
      <w:r>
        <w:rPr>
          <w:lang w:val="en-US"/>
        </w:rPr>
        <w:t xml:space="preserve"> such as c</w:t>
      </w:r>
      <w:r w:rsidRPr="007B550F">
        <w:rPr>
          <w:lang w:val="en-US"/>
        </w:rPr>
        <w:t>hronic obstructive pulmonary disease (COPD) and cystic fibrosis (CF)</w:t>
      </w:r>
      <w:r>
        <w:rPr>
          <w:lang w:val="en-US"/>
        </w:rPr>
        <w:t xml:space="preserve">. The nanoparticles carry anti-inflammatory drugs (e.g. ibuprofen) that have only shown potential in treatment of these chronic lung diseases at high doses that can cause significant side effects. </w:t>
      </w:r>
      <w:r w:rsidR="005E320B">
        <w:rPr>
          <w:lang w:val="en-US"/>
        </w:rPr>
        <w:t xml:space="preserve">The drugs can be delivered by these nanoparticles as they are covalently bound to antibodies to target specific cell types, such as neutrophils. Once they are bound to a neutrophil, the neutrophil is then the vehicle to deliver the drug to the scene of inflammation. </w:t>
      </w:r>
      <w:r>
        <w:rPr>
          <w:lang w:val="en-US"/>
        </w:rPr>
        <w:t>The advantage of this method is that high doses of this drug are not required anymore</w:t>
      </w:r>
      <w:r w:rsidR="005E320B">
        <w:rPr>
          <w:lang w:val="en-US"/>
        </w:rPr>
        <w:t xml:space="preserve"> </w:t>
      </w:r>
      <w:proofErr w:type="gramStart"/>
      <w:r w:rsidR="005E320B">
        <w:rPr>
          <w:lang w:val="en-US"/>
        </w:rPr>
        <w:t>as  the</w:t>
      </w:r>
      <w:proofErr w:type="gramEnd"/>
      <w:r w:rsidR="005E320B">
        <w:rPr>
          <w:lang w:val="en-US"/>
        </w:rPr>
        <w:t xml:space="preserve"> drugs are locally released</w:t>
      </w:r>
      <w:r>
        <w:rPr>
          <w:lang w:val="en-US"/>
        </w:rPr>
        <w:t xml:space="preserve">. The problem is that the nanoparticles must be able to penetrate through the mucus layer that is extensively present in these lung diseases. The researchers found that only nanoparticles that are coated with a </w:t>
      </w:r>
      <w:proofErr w:type="spellStart"/>
      <w:r w:rsidRPr="00214574">
        <w:rPr>
          <w:lang w:val="en-US"/>
        </w:rPr>
        <w:t>muco</w:t>
      </w:r>
      <w:proofErr w:type="spellEnd"/>
      <w:r w:rsidRPr="00214574">
        <w:rPr>
          <w:lang w:val="en-US"/>
        </w:rPr>
        <w:t>-inert polymer</w:t>
      </w:r>
      <w:r>
        <w:rPr>
          <w:lang w:val="en-US"/>
        </w:rPr>
        <w:t xml:space="preserve"> </w:t>
      </w:r>
      <w:r w:rsidRPr="00214574">
        <w:rPr>
          <w:lang w:val="en-US"/>
        </w:rPr>
        <w:t>such as polyethylene glycol</w:t>
      </w:r>
      <w:r>
        <w:rPr>
          <w:lang w:val="en-US"/>
        </w:rPr>
        <w:t xml:space="preserve"> (PEG) is able to cross through the mucus barrier. </w:t>
      </w:r>
      <w:r>
        <w:rPr>
          <w:lang w:val="en-US"/>
        </w:rPr>
        <w:fldChar w:fldCharType="begin" w:fldLock="1"/>
      </w:r>
      <w:r w:rsidR="00C0272C">
        <w:rPr>
          <w:lang w:val="en-US"/>
        </w:rPr>
        <w:instrText>ADDIN CSL_CITATION { "citationItems" : [ { "id" : "ITEM-1", "itemData" : { "DOI" : "10.1016/j.nano.2016.06.008", "PMID" : "27381067", "author" : [ { "dropping-particle" : "", "family" : "Vij", "given" : "Neeraj", "non-dropping-particle" : "", "parse-names" : false, "suffix" : "" }, { "dropping-particle" : "", "family" : "Min", "given" : "Taehong", "non-dropping-particle" : "", "parse-names" : false, "suffix" : "" }, { "dropping-particle" : "", "family" : "Bodas", "given" : "Manish", "non-dropping-particle" : "", "parse-names" : false, "suffix" : "" }, { "dropping-particle" : "", "family" : "Gorde", "given" : "Aakruti", "non-dropping-particle" : "", "parse-names" : false, "suffix" : "" }, { "dropping-particle" : "", "family" : "Roy", "given" : "Indrajit", "non-dropping-particle" : "", "parse-names" : false, "suffix" : "" } ], "container-title" : "Nanomedicine: Nanotechnology, Biology, and Medicine", "id" : "ITEM-1", "issued" : { "date-parts" : [ [ "2016" ] ] }, "page" : "2415-2427", "title" : "Neutrophil targeted nano-drug delivery system for chronic obstructive lung diseases", "type" : "article-journal", "volume" : "12" }, "uris" : [ "http://www.mendeley.com/documents/?uuid=8092b8a6-907f-3f1f-a7f2-a584f3a0cacd" ] } ], "mendeley" : { "formattedCitation" : "(44)", "plainTextFormattedCitation" : "(44)", "previouslyFormattedCitation" : "(44)" }, "properties" : {  }, "schema" : "https://github.com/citation-style-language/schema/raw/master/csl-citation.json" }</w:instrText>
      </w:r>
      <w:r>
        <w:rPr>
          <w:lang w:val="en-US"/>
        </w:rPr>
        <w:fldChar w:fldCharType="separate"/>
      </w:r>
      <w:r w:rsidR="00C0272C" w:rsidRPr="00C0272C">
        <w:rPr>
          <w:noProof/>
          <w:lang w:val="en-US"/>
        </w:rPr>
        <w:t>(44)</w:t>
      </w:r>
      <w:r>
        <w:rPr>
          <w:lang w:val="en-US"/>
        </w:rPr>
        <w:fldChar w:fldCharType="end"/>
      </w:r>
    </w:p>
    <w:p w14:paraId="39496F8D" w14:textId="77777777" w:rsidR="00BE6F75" w:rsidRDefault="00BE6F75" w:rsidP="00A24A39">
      <w:pPr>
        <w:pStyle w:val="NoSpacing"/>
        <w:spacing w:line="276" w:lineRule="auto"/>
      </w:pPr>
    </w:p>
    <w:p w14:paraId="546AFC77" w14:textId="656A1CB0" w:rsidR="002F7529" w:rsidRDefault="002F7529" w:rsidP="002760CC">
      <w:pPr>
        <w:pStyle w:val="Heading2"/>
        <w:rPr>
          <w:lang w:val="en-US"/>
        </w:rPr>
      </w:pPr>
      <w:bookmarkStart w:id="20" w:name="_Toc522701437"/>
      <w:r>
        <w:rPr>
          <w:lang w:val="en-US"/>
        </w:rPr>
        <w:t xml:space="preserve">8.2 </w:t>
      </w:r>
      <w:r w:rsidR="002760CC">
        <w:rPr>
          <w:lang w:val="en-US"/>
        </w:rPr>
        <w:t>Using neutrophils for a cell based drug delivery system</w:t>
      </w:r>
      <w:bookmarkEnd w:id="20"/>
    </w:p>
    <w:p w14:paraId="1458DF41" w14:textId="04AE9735" w:rsidR="002B2028" w:rsidRDefault="0057060F" w:rsidP="00DC08FC">
      <w:pPr>
        <w:pStyle w:val="NoSpacing"/>
        <w:spacing w:line="276" w:lineRule="auto"/>
        <w:jc w:val="both"/>
      </w:pPr>
      <w:r>
        <w:rPr>
          <w:lang w:val="en-US"/>
        </w:rPr>
        <w:t xml:space="preserve">Although </w:t>
      </w:r>
      <w:r w:rsidR="001B5863">
        <w:rPr>
          <w:lang w:val="en-US"/>
        </w:rPr>
        <w:t xml:space="preserve">using </w:t>
      </w:r>
      <w:r>
        <w:rPr>
          <w:lang w:val="en-US"/>
        </w:rPr>
        <w:t xml:space="preserve">the chemoattractant pathway </w:t>
      </w:r>
      <w:r w:rsidR="00B53D58">
        <w:rPr>
          <w:lang w:val="en-US"/>
        </w:rPr>
        <w:t>as</w:t>
      </w:r>
      <w:r>
        <w:rPr>
          <w:lang w:val="en-US"/>
        </w:rPr>
        <w:t xml:space="preserve"> a way of targeting neutrophils in inflammation, it is also possible to utilize neutrophils in other </w:t>
      </w:r>
      <w:r w:rsidR="001B5863">
        <w:rPr>
          <w:lang w:val="en-US"/>
        </w:rPr>
        <w:t>ways</w:t>
      </w:r>
      <w:r w:rsidR="00A416AE">
        <w:rPr>
          <w:lang w:val="en-US"/>
        </w:rPr>
        <w:t xml:space="preserve"> to battle disease</w:t>
      </w:r>
      <w:r>
        <w:rPr>
          <w:lang w:val="en-US"/>
        </w:rPr>
        <w:t xml:space="preserve">. </w:t>
      </w:r>
      <w:r w:rsidR="00965DC7">
        <w:t xml:space="preserve">For example, </w:t>
      </w:r>
      <w:proofErr w:type="spellStart"/>
      <w:r w:rsidR="00965DC7">
        <w:t>Wendel</w:t>
      </w:r>
      <w:proofErr w:type="spellEnd"/>
      <w:r w:rsidR="00965DC7">
        <w:t xml:space="preserve"> et al</w:t>
      </w:r>
      <w:r w:rsidR="00E1202B">
        <w:t xml:space="preserve"> </w:t>
      </w:r>
      <w:r w:rsidR="00A416AE">
        <w:t xml:space="preserve">utilise neutrophils as a cell based drug delivery system to eliminate bacterial infections. </w:t>
      </w:r>
      <w:r w:rsidR="001F39B8">
        <w:t xml:space="preserve">A new drug delivery approach is urgently needed as there is a severe increase of microbial resistance against antibiotics </w:t>
      </w:r>
      <w:r w:rsidR="001F39B8">
        <w:fldChar w:fldCharType="begin" w:fldLock="1"/>
      </w:r>
      <w:r w:rsidR="00C0272C">
        <w:instrText>ADDIN CSL_CITATION { "citationItems" : [ { "id" : "ITEM-1", "itemData" : { "author" : [ { "dropping-particle" : "", "family" : "World Health Organization", "given" : "", "non-dropping-particle" : "", "parse-names" : false, "suffix" : "" } ], "id" : "ITEM-1", "issued" : { "date-parts" : [ [ "2014" ] ] }, "title" : "Antimicrobial resistance Global Report on Surveillance", "type" : "article-journal" }, "uris" : [ "http://www.mendeley.com/documents/?uuid=b4ed131b-a4e5-3381-9d2b-6655b472ee62" ] } ], "mendeley" : { "formattedCitation" : "(45)", "plainTextFormattedCitation" : "(45)", "previouslyFormattedCitation" : "(45)" }, "properties" : {  }, "schema" : "https://github.com/citation-style-language/schema/raw/master/csl-citation.json" }</w:instrText>
      </w:r>
      <w:r w:rsidR="001F39B8">
        <w:fldChar w:fldCharType="separate"/>
      </w:r>
      <w:r w:rsidR="00C0272C" w:rsidRPr="00C0272C">
        <w:rPr>
          <w:noProof/>
        </w:rPr>
        <w:t>(45)</w:t>
      </w:r>
      <w:r w:rsidR="001F39B8">
        <w:fldChar w:fldCharType="end"/>
      </w:r>
      <w:r w:rsidR="001F39B8">
        <w:t xml:space="preserve">. They </w:t>
      </w:r>
      <w:r w:rsidR="00272D1D">
        <w:t xml:space="preserve">opted for using neutrophils with </w:t>
      </w:r>
      <w:r w:rsidR="000F7EA5">
        <w:t xml:space="preserve">their natural active </w:t>
      </w:r>
      <w:r w:rsidR="00BE6F75">
        <w:t xml:space="preserve">defence </w:t>
      </w:r>
      <w:r w:rsidR="000F7EA5">
        <w:t xml:space="preserve">mechanism </w:t>
      </w:r>
      <w:r w:rsidR="00272D1D">
        <w:t xml:space="preserve">as a transporting </w:t>
      </w:r>
      <w:r w:rsidR="00272D1D">
        <w:lastRenderedPageBreak/>
        <w:t xml:space="preserve">device to target the </w:t>
      </w:r>
      <w:r w:rsidR="00E1202B">
        <w:t>infection site instead of an earlier developed liposomal delivery system where the targeting efficiency is very limited because of the passive targeting mechanism</w:t>
      </w:r>
      <w:r w:rsidR="00BA326A">
        <w:t xml:space="preserve"> </w:t>
      </w:r>
      <w:r w:rsidR="00BA326A">
        <w:fldChar w:fldCharType="begin" w:fldLock="1"/>
      </w:r>
      <w:r w:rsidR="00C0272C">
        <w:instrText>ADDIN CSL_CITATION { "citationItems" : [ { "id" : "ITEM-1", "itemData" : { "DOI" : "10.1517/17425247.2013.822860", "author" : [ { "dropping-particle" : "", "family" : "Alhariri", "given" : "Moayad", "non-dropping-particle" : "", "parse-names" : false, "suffix" : "" }, { "dropping-particle" : "", "family" : "Azghani", "given" : "Ali", "non-dropping-particle" : "", "parse-names" : false, "suffix" : "" }, { "dropping-particle" : "", "family" : "Omri", "given" : "Abdelwahab", "non-dropping-particle" : "", "parse-names" : false, "suffix" : "" } ], "container-title" : "Expert Opin. Drug Deliv", "id" : "ITEM-1", "issued" : { "date-parts" : [ [ "2013" ] ] }, "page" : "1515-1532", "title" : "Liposomal antibiotics for the treatment of infectious diseases", "type" : "article-journal", "volume" : "10" }, "uris" : [ "http://www.mendeley.com/documents/?uuid=6c4cd054-a986-343f-ab1e-0ae58cc04a03" ] } ], "mendeley" : { "formattedCitation" : "(46)", "plainTextFormattedCitation" : "(46)", "previouslyFormattedCitation" : "(46)" }, "properties" : {  }, "schema" : "https://github.com/citation-style-language/schema/raw/master/csl-citation.json" }</w:instrText>
      </w:r>
      <w:r w:rsidR="00BA326A">
        <w:fldChar w:fldCharType="separate"/>
      </w:r>
      <w:r w:rsidR="00C0272C" w:rsidRPr="00C0272C">
        <w:rPr>
          <w:noProof/>
        </w:rPr>
        <w:t>(46)</w:t>
      </w:r>
      <w:r w:rsidR="00BA326A">
        <w:fldChar w:fldCharType="end"/>
      </w:r>
      <w:r w:rsidR="00E1202B">
        <w:t>. The researchers successfully loaded neutrophil granulocytes with a deactivated non-pathogenic bacteria carrying a broad-band antibacterial drugs.</w:t>
      </w:r>
      <w:r w:rsidR="009B05BB">
        <w:t xml:space="preserve"> This system </w:t>
      </w:r>
      <w:r w:rsidR="00455193">
        <w:t xml:space="preserve">was </w:t>
      </w:r>
      <w:r w:rsidR="009B05BB">
        <w:t xml:space="preserve">functioning </w:t>
      </w:r>
      <w:r w:rsidR="009B05BB" w:rsidRPr="009B05BB">
        <w:rPr>
          <w:i/>
        </w:rPr>
        <w:t>in vitro</w:t>
      </w:r>
      <w:r w:rsidR="009B05BB">
        <w:t xml:space="preserve"> with the complete elimination of </w:t>
      </w:r>
      <w:r w:rsidR="009B05BB" w:rsidRPr="009B05BB">
        <w:rPr>
          <w:i/>
        </w:rPr>
        <w:t>Escherichia coli</w:t>
      </w:r>
      <w:r w:rsidR="009B05BB">
        <w:t xml:space="preserve"> as well as the gram-negative bacterium </w:t>
      </w:r>
      <w:r w:rsidR="009B05BB" w:rsidRPr="009B05BB">
        <w:rPr>
          <w:i/>
        </w:rPr>
        <w:t xml:space="preserve">Fusobacterium </w:t>
      </w:r>
      <w:proofErr w:type="spellStart"/>
      <w:r w:rsidR="009B05BB" w:rsidRPr="009B05BB">
        <w:rPr>
          <w:i/>
        </w:rPr>
        <w:t>necrophorum</w:t>
      </w:r>
      <w:proofErr w:type="spellEnd"/>
      <w:r w:rsidR="009B05BB">
        <w:rPr>
          <w:i/>
        </w:rPr>
        <w:t xml:space="preserve"> </w:t>
      </w:r>
      <w:r w:rsidR="009B05BB">
        <w:t xml:space="preserve">that causes liver abscesses in cattle that is fed high grain diets. In mouse models this </w:t>
      </w:r>
      <w:r w:rsidR="00455193">
        <w:t xml:space="preserve">drug delivery </w:t>
      </w:r>
      <w:r w:rsidR="009B05BB">
        <w:t xml:space="preserve">system proved to be </w:t>
      </w:r>
      <w:r w:rsidR="00455193">
        <w:t xml:space="preserve">promising where the infection by </w:t>
      </w:r>
      <w:r w:rsidR="00455193" w:rsidRPr="00455193">
        <w:rPr>
          <w:i/>
        </w:rPr>
        <w:t xml:space="preserve">F. </w:t>
      </w:r>
      <w:proofErr w:type="spellStart"/>
      <w:r w:rsidR="00455193" w:rsidRPr="00455193">
        <w:rPr>
          <w:i/>
        </w:rPr>
        <w:t>necrophorum</w:t>
      </w:r>
      <w:proofErr w:type="spellEnd"/>
      <w:r w:rsidR="00455193">
        <w:t xml:space="preserve"> in the liver was targeted and was significantly reduced. </w:t>
      </w:r>
      <w:r w:rsidR="00BA326A">
        <w:fldChar w:fldCharType="begin" w:fldLock="1"/>
      </w:r>
      <w:r w:rsidR="00C0272C">
        <w:instrText>ADDIN CSL_CITATION { "citationItems" : [ { "id" : "ITEM-1", "itemData" : { "DOI" : "10.1371/journal.pone.0128144", "PMID" : "26011247", "author" : [ { "dropping-particle" : "", "family" : "Wendel", "given" : "Sebastian O.", "non-dropping-particle" : "", "parse-names" : false, "suffix" : "" }, { "dropping-particle" : "", "family" : "Menon", "given" : "Sailesh", "non-dropping-particle" : "", "parse-names" : false, "suffix" : "" }, { "dropping-particle" : "", "family" : "Alshetaiwi", "given" : "Hamad", "non-dropping-particle" : "", "parse-names" : false, "suffix" : "" }, { "dropping-particle" : "", "family" : "Shrestha", "given" : "Tej B.", "non-dropping-particle" : "", "parse-names" : false, "suffix" : "" }, { "dropping-particle" : "", "family" : "Chlebanowski", "given" : "Lauren", "non-dropping-particle" : "", "parse-names" : false, "suffix" : "" }, { "dropping-particle" : "", "family" : "Hsu", "given" : "Wei Wen", "non-dropping-particle" : "", "parse-names" : false, "suffix" : "" }, { "dropping-particle" : "", "family" : "Bossmann", "given" : "Stefan H.", "non-dropping-particle" : "", "parse-names" : false, "suffix" : "" }, { "dropping-particle" : "", "family" : "Narayanan", "given" : "Sanjeev", "non-dropping-particle" : "", "parse-names" : false, "suffix" : "" }, { "dropping-particle" : "", "family" : "Troyer", "given" : "Deryl L.", "non-dropping-particle" : "", "parse-names" : false, "suffix" : "" } ], "container-title" : "PLoS ONE", "id" : "ITEM-1", "issued" : { "date-parts" : [ [ "2015" ] ] }, "title" : "Cell based drug delivery: Micrococcus luteus loaded neutrophils as chlorhexidine delivery vehicles in a mouse model of liver abscesses in cattle", "type" : "article-journal", "volume" : "e0128144" }, "uris" : [ "http://www.mendeley.com/documents/?uuid=2d18243e-49f0-3419-b457-1bbc5894738a" ] } ], "mendeley" : { "formattedCitation" : "(47)", "plainTextFormattedCitation" : "(47)", "previouslyFormattedCitation" : "(47)" }, "properties" : {  }, "schema" : "https://github.com/citation-style-language/schema/raw/master/csl-citation.json" }</w:instrText>
      </w:r>
      <w:r w:rsidR="00BA326A">
        <w:fldChar w:fldCharType="separate"/>
      </w:r>
      <w:r w:rsidR="00C0272C" w:rsidRPr="00C0272C">
        <w:rPr>
          <w:noProof/>
        </w:rPr>
        <w:t>(47)</w:t>
      </w:r>
      <w:r w:rsidR="00BA326A">
        <w:fldChar w:fldCharType="end"/>
      </w:r>
      <w:r w:rsidR="00455193">
        <w:t xml:space="preserve"> </w:t>
      </w:r>
      <w:r w:rsidR="00F123DE">
        <w:t xml:space="preserve">This </w:t>
      </w:r>
      <w:r w:rsidR="00421367">
        <w:t xml:space="preserve">cell based drug delivery system is a new pharmaceutical application that is very promising </w:t>
      </w:r>
      <w:r w:rsidR="004F60A9">
        <w:t xml:space="preserve">and need to be further developed to </w:t>
      </w:r>
      <w:r w:rsidR="00043A5C">
        <w:t xml:space="preserve">defeat the growing problem of the multidrug resistant bacteria. </w:t>
      </w:r>
      <w:r w:rsidR="00E000D9">
        <w:t>The advantage of this system is that very s</w:t>
      </w:r>
      <w:r w:rsidR="004F60A9">
        <w:t xml:space="preserve">mall </w:t>
      </w:r>
      <w:r w:rsidR="00043A5C">
        <w:t>quantities of</w:t>
      </w:r>
      <w:r w:rsidR="004F60A9">
        <w:t xml:space="preserve"> drugs are required </w:t>
      </w:r>
      <w:r w:rsidR="00B53D58">
        <w:t>as</w:t>
      </w:r>
      <w:r w:rsidR="004F60A9">
        <w:t xml:space="preserve"> </w:t>
      </w:r>
      <w:r w:rsidR="00043A5C">
        <w:t xml:space="preserve">it is only delivered to the specific area and healthy tissues and cells are shielded from the drug enabling the use </w:t>
      </w:r>
      <w:r w:rsidR="00B53D58">
        <w:t xml:space="preserve">of </w:t>
      </w:r>
      <w:r w:rsidR="00043A5C">
        <w:t xml:space="preserve">more aggressive antibiotics that otherwise have a high toxicity. </w:t>
      </w:r>
      <w:r w:rsidR="009A68FE">
        <w:t>However, t</w:t>
      </w:r>
      <w:r w:rsidR="00DD02A9">
        <w:t xml:space="preserve">he side effects of this drug delivery system </w:t>
      </w:r>
      <w:r w:rsidR="00AF5272">
        <w:t>hav</w:t>
      </w:r>
      <w:r w:rsidR="00DD02A9">
        <w:t xml:space="preserve">e not yet been investigated. </w:t>
      </w:r>
      <w:r w:rsidR="00B6560C">
        <w:t xml:space="preserve">It assumes that the bacterium </w:t>
      </w:r>
      <w:r w:rsidR="005B49A5">
        <w:t xml:space="preserve">carrying the antibiotics </w:t>
      </w:r>
      <w:r w:rsidR="00B6560C">
        <w:t xml:space="preserve">is not harmful and does not have </w:t>
      </w:r>
      <w:r w:rsidR="005B49A5">
        <w:t xml:space="preserve">any negative effect. </w:t>
      </w:r>
      <w:r w:rsidR="00DD02A9">
        <w:t>It is not clear how the drug is released from the neutrophil and it cannot be excluded</w:t>
      </w:r>
      <w:r w:rsidR="00B53D58">
        <w:t xml:space="preserve"> that the drugs are released in the present of </w:t>
      </w:r>
      <w:r w:rsidR="00AF5272">
        <w:t>healthy tissue</w:t>
      </w:r>
      <w:r w:rsidR="00DD02A9">
        <w:t xml:space="preserve">. </w:t>
      </w:r>
      <w:r w:rsidR="00DC08FC">
        <w:t xml:space="preserve">This method of delivering drug to specific </w:t>
      </w:r>
      <w:r w:rsidR="007B172E">
        <w:t>areas of inflammation</w:t>
      </w:r>
      <w:r w:rsidR="00DC08FC">
        <w:t xml:space="preserve"> has </w:t>
      </w:r>
      <w:r w:rsidR="002B2028">
        <w:t xml:space="preserve">only been performed on mice-models. It is important to keep in mind that the quantity of neutrophils in blood can vary in different organisms; 10-25% in mice </w:t>
      </w:r>
      <w:r w:rsidR="00DC08FC">
        <w:t xml:space="preserve">compared to </w:t>
      </w:r>
      <w:r w:rsidR="002B2028">
        <w:t xml:space="preserve">50-70% in human. This is important when experiment are performed in mice-models and </w:t>
      </w:r>
      <w:r w:rsidR="00606094">
        <w:t>there is a desire to translate this to human applications.</w:t>
      </w:r>
      <w:r w:rsidR="002B2028">
        <w:t xml:space="preserve"> It is not known how the human body will react to this </w:t>
      </w:r>
      <w:r w:rsidR="00606094">
        <w:t>method.</w:t>
      </w:r>
    </w:p>
    <w:p w14:paraId="483A8182" w14:textId="77777777" w:rsidR="00214574" w:rsidRPr="00AF3558" w:rsidRDefault="00214574" w:rsidP="00AF3558">
      <w:pPr>
        <w:pStyle w:val="NoSpacing"/>
      </w:pPr>
    </w:p>
    <w:p w14:paraId="549F1907" w14:textId="04E9A032" w:rsidR="007B550F" w:rsidRPr="00AF3558" w:rsidRDefault="007B550F" w:rsidP="00AF3558">
      <w:pPr>
        <w:pStyle w:val="NoSpacing"/>
      </w:pPr>
    </w:p>
    <w:p w14:paraId="7690086B" w14:textId="25EFA695" w:rsidR="00744FF6" w:rsidRDefault="00744FF6" w:rsidP="002F7529">
      <w:pPr>
        <w:pStyle w:val="Heading1"/>
        <w:numPr>
          <w:ilvl w:val="0"/>
          <w:numId w:val="11"/>
        </w:numPr>
        <w:spacing w:line="276" w:lineRule="auto"/>
        <w:ind w:left="426"/>
      </w:pPr>
      <w:bookmarkStart w:id="21" w:name="_Toc522701438"/>
      <w:r>
        <w:t>Conclusion</w:t>
      </w:r>
      <w:bookmarkEnd w:id="21"/>
    </w:p>
    <w:p w14:paraId="14486807" w14:textId="52F2DE0C" w:rsidR="009D61CE" w:rsidRDefault="00987EE6" w:rsidP="00583EFE">
      <w:pPr>
        <w:pStyle w:val="NoSpacing"/>
        <w:spacing w:line="276" w:lineRule="auto"/>
        <w:jc w:val="both"/>
        <w:rPr>
          <w:lang w:val="en-US"/>
        </w:rPr>
      </w:pPr>
      <w:r>
        <w:rPr>
          <w:lang w:val="en-US"/>
        </w:rPr>
        <w:t xml:space="preserve">The neutrophil recruitment cascade is very complex and many factors are involved in this </w:t>
      </w:r>
      <w:r w:rsidR="009D61CE">
        <w:rPr>
          <w:lang w:val="en-US"/>
        </w:rPr>
        <w:t xml:space="preserve">system. </w:t>
      </w:r>
      <w:r>
        <w:rPr>
          <w:lang w:val="en-US"/>
        </w:rPr>
        <w:t>Neutrophils have multiple options of eliminating pathogens, however they first have to arrive to the scene of inflammation</w:t>
      </w:r>
      <w:r w:rsidR="009D61CE">
        <w:rPr>
          <w:lang w:val="en-US"/>
        </w:rPr>
        <w:t xml:space="preserve"> before they can act</w:t>
      </w:r>
      <w:r>
        <w:rPr>
          <w:lang w:val="en-US"/>
        </w:rPr>
        <w:t xml:space="preserve">. There are numerous ways of targeting this pathway for </w:t>
      </w:r>
      <w:r w:rsidR="009D61CE">
        <w:rPr>
          <w:lang w:val="en-US"/>
        </w:rPr>
        <w:t>a possible</w:t>
      </w:r>
      <w:r>
        <w:rPr>
          <w:lang w:val="en-US"/>
        </w:rPr>
        <w:t xml:space="preserve"> </w:t>
      </w:r>
      <w:r w:rsidR="009D61CE">
        <w:rPr>
          <w:lang w:val="en-US"/>
        </w:rPr>
        <w:t>treatment</w:t>
      </w:r>
      <w:r>
        <w:rPr>
          <w:lang w:val="en-US"/>
        </w:rPr>
        <w:t xml:space="preserve"> </w:t>
      </w:r>
      <w:r w:rsidR="009D61CE">
        <w:rPr>
          <w:lang w:val="en-US"/>
        </w:rPr>
        <w:t xml:space="preserve">of chronic inflammation. </w:t>
      </w:r>
      <w:r w:rsidR="005558A3">
        <w:rPr>
          <w:lang w:val="en-US"/>
        </w:rPr>
        <w:t xml:space="preserve">The neutrophil proved to be very versatile in </w:t>
      </w:r>
      <w:r w:rsidR="009D61CE">
        <w:rPr>
          <w:lang w:val="en-US"/>
        </w:rPr>
        <w:t xml:space="preserve">using it for pharmaceutical applications. </w:t>
      </w:r>
      <w:r w:rsidR="003312B4">
        <w:rPr>
          <w:lang w:val="en-US"/>
        </w:rPr>
        <w:t xml:space="preserve">The inhibition of chemokines is a complicated process and </w:t>
      </w:r>
      <w:r w:rsidR="009D61CE">
        <w:rPr>
          <w:lang w:val="en-US"/>
        </w:rPr>
        <w:t>there are</w:t>
      </w:r>
      <w:r w:rsidR="00E90E71">
        <w:rPr>
          <w:lang w:val="en-US"/>
        </w:rPr>
        <w:t xml:space="preserve"> still many obstacles before any of these methods can be set into clinical trials</w:t>
      </w:r>
      <w:r w:rsidR="003312B4">
        <w:rPr>
          <w:lang w:val="en-US"/>
        </w:rPr>
        <w:t xml:space="preserve">. </w:t>
      </w:r>
      <w:r w:rsidR="005558A3">
        <w:rPr>
          <w:lang w:val="en-US"/>
        </w:rPr>
        <w:t xml:space="preserve">For each disease a unique method has to be developed as there are too many components </w:t>
      </w:r>
      <w:r w:rsidR="009D61CE">
        <w:rPr>
          <w:lang w:val="en-US"/>
        </w:rPr>
        <w:t xml:space="preserve">of the neutrophil recruitment cascade and its regulating factors that it is nearly impossible to design a universal methods that can be applied to every disease. </w:t>
      </w:r>
      <w:r w:rsidR="005558A3">
        <w:rPr>
          <w:lang w:val="en-US"/>
        </w:rPr>
        <w:t xml:space="preserve">Furthermore, </w:t>
      </w:r>
      <w:r w:rsidR="009D61CE">
        <w:rPr>
          <w:lang w:val="en-US"/>
        </w:rPr>
        <w:t xml:space="preserve">other approaches also proved to be successful where the neutrophil is utilized for delivering drugs to </w:t>
      </w:r>
      <w:r w:rsidR="001D56D9">
        <w:rPr>
          <w:lang w:val="en-US"/>
        </w:rPr>
        <w:t xml:space="preserve">specific sites of inflammation, although they still need to be optimized. </w:t>
      </w:r>
    </w:p>
    <w:p w14:paraId="76641480" w14:textId="77777777" w:rsidR="009D61CE" w:rsidRDefault="009D61CE" w:rsidP="005558A3">
      <w:pPr>
        <w:pStyle w:val="NoSpacing"/>
        <w:spacing w:line="276" w:lineRule="auto"/>
        <w:rPr>
          <w:lang w:val="en-US"/>
        </w:rPr>
      </w:pPr>
    </w:p>
    <w:p w14:paraId="78735687" w14:textId="77777777" w:rsidR="009D61CE" w:rsidRDefault="009D61CE" w:rsidP="005558A3">
      <w:pPr>
        <w:pStyle w:val="NoSpacing"/>
        <w:spacing w:line="276" w:lineRule="auto"/>
        <w:rPr>
          <w:lang w:val="en-US"/>
        </w:rPr>
      </w:pPr>
    </w:p>
    <w:p w14:paraId="5CD0D491" w14:textId="30BA2B29" w:rsidR="00E90E71" w:rsidRDefault="00E90E71" w:rsidP="00A24A39">
      <w:pPr>
        <w:pStyle w:val="NoSpacing"/>
        <w:spacing w:line="276" w:lineRule="auto"/>
        <w:rPr>
          <w:lang w:val="en-US"/>
        </w:rPr>
      </w:pPr>
    </w:p>
    <w:p w14:paraId="568238FB" w14:textId="77777777" w:rsidR="00E90E71" w:rsidRDefault="00E90E71" w:rsidP="00A24A39">
      <w:pPr>
        <w:pStyle w:val="NoSpacing"/>
        <w:spacing w:line="276" w:lineRule="auto"/>
        <w:rPr>
          <w:lang w:val="en-US"/>
        </w:rPr>
      </w:pPr>
    </w:p>
    <w:p w14:paraId="4B8999E7" w14:textId="77777777" w:rsidR="00CA1012" w:rsidRDefault="00CA1012" w:rsidP="00A24A39">
      <w:pPr>
        <w:pStyle w:val="NoSpacing"/>
        <w:spacing w:line="276" w:lineRule="auto"/>
        <w:rPr>
          <w:lang w:val="en-US"/>
        </w:rPr>
      </w:pPr>
    </w:p>
    <w:p w14:paraId="25AA857D" w14:textId="77777777" w:rsidR="00CA1012" w:rsidRDefault="00CA1012" w:rsidP="00A24A39">
      <w:pPr>
        <w:pStyle w:val="NoSpacing"/>
        <w:spacing w:line="276" w:lineRule="auto"/>
        <w:rPr>
          <w:lang w:val="en-US"/>
        </w:rPr>
      </w:pPr>
    </w:p>
    <w:p w14:paraId="46F913B8" w14:textId="334513EF" w:rsidR="00BA326A" w:rsidRPr="00186CD2" w:rsidRDefault="00BA326A" w:rsidP="00A24A39">
      <w:pPr>
        <w:pStyle w:val="NoSpacing"/>
        <w:spacing w:line="276" w:lineRule="auto"/>
        <w:rPr>
          <w:lang w:val="en-US"/>
        </w:rPr>
      </w:pPr>
      <w:r w:rsidRPr="00186CD2">
        <w:rPr>
          <w:lang w:val="en-US"/>
        </w:rPr>
        <w:br w:type="page"/>
      </w:r>
    </w:p>
    <w:p w14:paraId="5C765A6D" w14:textId="4AD1A016" w:rsidR="00BA326A" w:rsidRDefault="00BA326A" w:rsidP="002F7529">
      <w:pPr>
        <w:pStyle w:val="Heading1"/>
        <w:numPr>
          <w:ilvl w:val="0"/>
          <w:numId w:val="11"/>
        </w:numPr>
        <w:spacing w:line="276" w:lineRule="auto"/>
        <w:ind w:left="426"/>
      </w:pPr>
      <w:bookmarkStart w:id="22" w:name="_Toc522701439"/>
      <w:r>
        <w:lastRenderedPageBreak/>
        <w:t>References</w:t>
      </w:r>
      <w:bookmarkEnd w:id="22"/>
    </w:p>
    <w:p w14:paraId="3A5964A8" w14:textId="3513C50C" w:rsidR="00C0272C" w:rsidRPr="00C0272C" w:rsidRDefault="00BA326A" w:rsidP="00042E0C">
      <w:pPr>
        <w:widowControl w:val="0"/>
        <w:autoSpaceDE w:val="0"/>
        <w:autoSpaceDN w:val="0"/>
        <w:adjustRightInd w:val="0"/>
        <w:spacing w:after="0" w:line="240" w:lineRule="auto"/>
        <w:ind w:left="640" w:hanging="640"/>
        <w:jc w:val="both"/>
        <w:rPr>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C0272C" w:rsidRPr="00C0272C">
        <w:rPr>
          <w:noProof/>
          <w:szCs w:val="24"/>
        </w:rPr>
        <w:t xml:space="preserve">1. </w:t>
      </w:r>
      <w:r w:rsidR="00C0272C" w:rsidRPr="00C0272C">
        <w:rPr>
          <w:noProof/>
          <w:szCs w:val="24"/>
        </w:rPr>
        <w:tab/>
        <w:t>Kolaczkowska E, Kubes P. Neutrophil recruitment and function in health and inflammation. Nat Rev Immunol. 2013;13:159–</w:t>
      </w:r>
      <w:r w:rsidR="00042E0C">
        <w:rPr>
          <w:noProof/>
          <w:szCs w:val="24"/>
        </w:rPr>
        <w:t>1</w:t>
      </w:r>
      <w:r w:rsidR="00C0272C" w:rsidRPr="00C0272C">
        <w:rPr>
          <w:noProof/>
          <w:szCs w:val="24"/>
        </w:rPr>
        <w:t xml:space="preserve">75. </w:t>
      </w:r>
    </w:p>
    <w:p w14:paraId="12774FDC" w14:textId="527B346D"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2. </w:t>
      </w:r>
      <w:r w:rsidRPr="00C0272C">
        <w:rPr>
          <w:noProof/>
          <w:szCs w:val="24"/>
        </w:rPr>
        <w:tab/>
        <w:t>Ley K, Laudanna C, Cybulsky MI, Nourshargh S. Getting to the site of inflammation: The leukocyte adhesion cascade updated. Nat Rev Immunol. 2007;7:678–</w:t>
      </w:r>
      <w:r w:rsidR="00042E0C">
        <w:rPr>
          <w:noProof/>
          <w:szCs w:val="24"/>
        </w:rPr>
        <w:t>6</w:t>
      </w:r>
      <w:r w:rsidRPr="00C0272C">
        <w:rPr>
          <w:noProof/>
          <w:szCs w:val="24"/>
        </w:rPr>
        <w:t xml:space="preserve">89. </w:t>
      </w:r>
    </w:p>
    <w:p w14:paraId="063F61B3" w14:textId="5B9715FC"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3. </w:t>
      </w:r>
      <w:r w:rsidRPr="00C0272C">
        <w:rPr>
          <w:noProof/>
          <w:szCs w:val="24"/>
        </w:rPr>
        <w:tab/>
        <w:t>Sanz MJ, Kubes P. Neutrophil-active chemokines in in vivo imaging of neutrophil trafficking. Eur J Immunol. 2012;42:278–</w:t>
      </w:r>
      <w:r w:rsidR="00042E0C">
        <w:rPr>
          <w:noProof/>
          <w:szCs w:val="24"/>
        </w:rPr>
        <w:t>2</w:t>
      </w:r>
      <w:r w:rsidRPr="00C0272C">
        <w:rPr>
          <w:noProof/>
          <w:szCs w:val="24"/>
        </w:rPr>
        <w:t xml:space="preserve">83. </w:t>
      </w:r>
    </w:p>
    <w:p w14:paraId="4893BB09" w14:textId="77777777"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4. </w:t>
      </w:r>
      <w:r w:rsidRPr="00C0272C">
        <w:rPr>
          <w:noProof/>
          <w:szCs w:val="24"/>
        </w:rPr>
        <w:tab/>
        <w:t xml:space="preserve">Holgate ST. The inflammation-repair cycle in asthma: the pivotal role of the airway epithelium. Clin Exp Allergy. 1998;28:97–103. </w:t>
      </w:r>
    </w:p>
    <w:p w14:paraId="667B2C26" w14:textId="4E333CF6"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5. </w:t>
      </w:r>
      <w:r w:rsidRPr="00C0272C">
        <w:rPr>
          <w:noProof/>
          <w:szCs w:val="24"/>
        </w:rPr>
        <w:tab/>
        <w:t>Monteseirín J. Neutrophils and Asthma. J Investig Allergol Clin Immunol. 2009;19:340–</w:t>
      </w:r>
      <w:r w:rsidR="00042E0C">
        <w:rPr>
          <w:noProof/>
          <w:szCs w:val="24"/>
        </w:rPr>
        <w:t>3</w:t>
      </w:r>
      <w:r w:rsidRPr="00C0272C">
        <w:rPr>
          <w:noProof/>
          <w:szCs w:val="24"/>
        </w:rPr>
        <w:t xml:space="preserve">54. </w:t>
      </w:r>
    </w:p>
    <w:p w14:paraId="1E598C84" w14:textId="1EB69019"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6. </w:t>
      </w:r>
      <w:r w:rsidRPr="00C0272C">
        <w:rPr>
          <w:noProof/>
          <w:szCs w:val="24"/>
        </w:rPr>
        <w:tab/>
        <w:t>Mestas J, Hughes CCW. Of Mice and Not Men: Differences between Mouse and Human Immunology. J Immunol. 2004;172:2731–</w:t>
      </w:r>
      <w:r w:rsidR="00042E0C">
        <w:rPr>
          <w:noProof/>
          <w:szCs w:val="24"/>
        </w:rPr>
        <w:t>273</w:t>
      </w:r>
      <w:r w:rsidRPr="00C0272C">
        <w:rPr>
          <w:noProof/>
          <w:szCs w:val="24"/>
        </w:rPr>
        <w:t xml:space="preserve">8. </w:t>
      </w:r>
    </w:p>
    <w:p w14:paraId="6C706E34" w14:textId="5CC2C3AE"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7. </w:t>
      </w:r>
      <w:r w:rsidRPr="00C0272C">
        <w:rPr>
          <w:noProof/>
          <w:szCs w:val="24"/>
        </w:rPr>
        <w:tab/>
        <w:t>Borregaard N. Neutrophils, from Marrow to Microbes. Immunity. 2010;33:657–</w:t>
      </w:r>
      <w:r w:rsidR="00042E0C">
        <w:rPr>
          <w:noProof/>
          <w:szCs w:val="24"/>
        </w:rPr>
        <w:t>6</w:t>
      </w:r>
      <w:r w:rsidRPr="00C0272C">
        <w:rPr>
          <w:noProof/>
          <w:szCs w:val="24"/>
        </w:rPr>
        <w:t xml:space="preserve">70. </w:t>
      </w:r>
    </w:p>
    <w:p w14:paraId="3040C152" w14:textId="77777777"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8. </w:t>
      </w:r>
      <w:r w:rsidRPr="00C0272C">
        <w:rPr>
          <w:noProof/>
          <w:szCs w:val="24"/>
        </w:rPr>
        <w:tab/>
        <w:t xml:space="preserve">Faurschou M, Sørensen OE, Johnsen AH, Askaa J, Borregaard N. Defensin-rich granules of human neutrophils: Characterization of secretory properties. Biochim Biophys Acta - Mol Cell Res. 2002;1591:29–35. </w:t>
      </w:r>
    </w:p>
    <w:p w14:paraId="3F452727" w14:textId="36D9D7AF"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9. </w:t>
      </w:r>
      <w:r w:rsidRPr="00C0272C">
        <w:rPr>
          <w:noProof/>
          <w:szCs w:val="24"/>
        </w:rPr>
        <w:tab/>
        <w:t>Brock JH. Lactoferrin – 50 years on. Biochem Cell Biol. 2012;90:245–</w:t>
      </w:r>
      <w:r w:rsidR="00042E0C">
        <w:rPr>
          <w:noProof/>
          <w:szCs w:val="24"/>
        </w:rPr>
        <w:t>2</w:t>
      </w:r>
      <w:r w:rsidRPr="00C0272C">
        <w:rPr>
          <w:noProof/>
          <w:szCs w:val="24"/>
        </w:rPr>
        <w:t xml:space="preserve">51. </w:t>
      </w:r>
    </w:p>
    <w:p w14:paraId="5AFBDE21" w14:textId="5E341682"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10. </w:t>
      </w:r>
      <w:r w:rsidRPr="00C0272C">
        <w:rPr>
          <w:noProof/>
          <w:szCs w:val="24"/>
        </w:rPr>
        <w:tab/>
        <w:t>Appelmelk BJ, An YQ, Geerts M, Thijs BG, De Boer HA, MacLaren DM, et al. Lactoferrin is a lipid A-binding protein. Infect Immun. 1994;62:2628–</w:t>
      </w:r>
      <w:r w:rsidR="00042E0C">
        <w:rPr>
          <w:noProof/>
          <w:szCs w:val="24"/>
        </w:rPr>
        <w:t>26</w:t>
      </w:r>
      <w:r w:rsidRPr="00C0272C">
        <w:rPr>
          <w:noProof/>
          <w:szCs w:val="24"/>
        </w:rPr>
        <w:t xml:space="preserve">32. </w:t>
      </w:r>
    </w:p>
    <w:p w14:paraId="0B858576" w14:textId="0F507370"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11. </w:t>
      </w:r>
      <w:r w:rsidRPr="00C0272C">
        <w:rPr>
          <w:noProof/>
          <w:szCs w:val="24"/>
        </w:rPr>
        <w:tab/>
        <w:t>Murav’ev RA, Fomina VA, Rogovin V V. Gelatinase Granules of Neutrophil Granulocytes. Biol Bull. 2002;30:317–</w:t>
      </w:r>
      <w:r w:rsidR="00042E0C">
        <w:rPr>
          <w:noProof/>
          <w:szCs w:val="24"/>
        </w:rPr>
        <w:t>3</w:t>
      </w:r>
      <w:r w:rsidRPr="00C0272C">
        <w:rPr>
          <w:noProof/>
          <w:szCs w:val="24"/>
        </w:rPr>
        <w:t xml:space="preserve">21. </w:t>
      </w:r>
    </w:p>
    <w:p w14:paraId="1C5DC1CE" w14:textId="1C694CFB"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12. </w:t>
      </w:r>
      <w:r w:rsidRPr="00C0272C">
        <w:rPr>
          <w:noProof/>
          <w:szCs w:val="24"/>
        </w:rPr>
        <w:tab/>
        <w:t>Yipp BG, Kubes P. NETosis: how vital is it? Blood J. 2013;122:2784–</w:t>
      </w:r>
      <w:r w:rsidR="00042E0C">
        <w:rPr>
          <w:noProof/>
          <w:szCs w:val="24"/>
        </w:rPr>
        <w:t>27</w:t>
      </w:r>
      <w:r w:rsidRPr="00C0272C">
        <w:rPr>
          <w:noProof/>
          <w:szCs w:val="24"/>
        </w:rPr>
        <w:t xml:space="preserve">94. </w:t>
      </w:r>
    </w:p>
    <w:p w14:paraId="53E0CFAE" w14:textId="0EBB02FE"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13. </w:t>
      </w:r>
      <w:r w:rsidRPr="00C0272C">
        <w:rPr>
          <w:noProof/>
          <w:szCs w:val="24"/>
        </w:rPr>
        <w:tab/>
        <w:t>Papayannopoulos V, Zychlinsky A. NETs: a new strategy for using old weapons. Trends Immunol. 2009;30:513–</w:t>
      </w:r>
      <w:r w:rsidR="00042E0C">
        <w:rPr>
          <w:noProof/>
          <w:szCs w:val="24"/>
        </w:rPr>
        <w:t>5</w:t>
      </w:r>
      <w:r w:rsidRPr="00C0272C">
        <w:rPr>
          <w:noProof/>
          <w:szCs w:val="24"/>
        </w:rPr>
        <w:t xml:space="preserve">21. </w:t>
      </w:r>
    </w:p>
    <w:p w14:paraId="728C29DD" w14:textId="376E7A87"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14. </w:t>
      </w:r>
      <w:r w:rsidRPr="00C0272C">
        <w:rPr>
          <w:noProof/>
          <w:szCs w:val="24"/>
        </w:rPr>
        <w:tab/>
        <w:t>Faurschou M, Borregaard N. Neutrophil granules and secretory vesicles in inflammation. Microbes Infect. 2003;5:1317–</w:t>
      </w:r>
      <w:r w:rsidR="00042E0C">
        <w:rPr>
          <w:noProof/>
          <w:szCs w:val="24"/>
        </w:rPr>
        <w:t>13</w:t>
      </w:r>
      <w:r w:rsidRPr="00C0272C">
        <w:rPr>
          <w:noProof/>
          <w:szCs w:val="24"/>
        </w:rPr>
        <w:t xml:space="preserve">27. </w:t>
      </w:r>
    </w:p>
    <w:p w14:paraId="062EF375" w14:textId="245F65FC"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15. </w:t>
      </w:r>
      <w:r w:rsidRPr="00C0272C">
        <w:rPr>
          <w:noProof/>
          <w:szCs w:val="24"/>
        </w:rPr>
        <w:tab/>
        <w:t>Fuchs TA, Abed U, Goosmann C, Hurwitz R, Schulze I, Wahn V, et al. Novel cell death program leads to neutrophil extracellular traps. J Cell Biol. 2007;176:231–</w:t>
      </w:r>
      <w:r w:rsidR="00042E0C">
        <w:rPr>
          <w:noProof/>
          <w:szCs w:val="24"/>
        </w:rPr>
        <w:t>2</w:t>
      </w:r>
      <w:r w:rsidRPr="00C0272C">
        <w:rPr>
          <w:noProof/>
          <w:szCs w:val="24"/>
        </w:rPr>
        <w:t xml:space="preserve">41. </w:t>
      </w:r>
    </w:p>
    <w:p w14:paraId="523E7FD5" w14:textId="7AD83F52"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16. </w:t>
      </w:r>
      <w:r w:rsidRPr="00C0272C">
        <w:rPr>
          <w:noProof/>
          <w:szCs w:val="24"/>
        </w:rPr>
        <w:tab/>
        <w:t>Petri B, Phillipson M, Kubes P. The Physiology of Leukocyte Recruitment: An In Vivo Perspective. J Immunol. 2008;180:6439–</w:t>
      </w:r>
      <w:r w:rsidR="00042E0C">
        <w:rPr>
          <w:noProof/>
          <w:szCs w:val="24"/>
        </w:rPr>
        <w:t>64</w:t>
      </w:r>
      <w:r w:rsidRPr="00C0272C">
        <w:rPr>
          <w:noProof/>
          <w:szCs w:val="24"/>
        </w:rPr>
        <w:t xml:space="preserve">46. </w:t>
      </w:r>
    </w:p>
    <w:p w14:paraId="42BAEE4A" w14:textId="550237A1"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17. </w:t>
      </w:r>
      <w:r w:rsidRPr="00C0272C">
        <w:rPr>
          <w:noProof/>
          <w:szCs w:val="24"/>
        </w:rPr>
        <w:tab/>
        <w:t>Kansas GS. Selectins and Their Ligands: Current Concepts and Controversies. Blood. 1996;88:3259–</w:t>
      </w:r>
      <w:r w:rsidR="00042E0C">
        <w:rPr>
          <w:noProof/>
          <w:szCs w:val="24"/>
        </w:rPr>
        <w:t>32</w:t>
      </w:r>
      <w:r w:rsidRPr="00C0272C">
        <w:rPr>
          <w:noProof/>
          <w:szCs w:val="24"/>
        </w:rPr>
        <w:t xml:space="preserve">87. </w:t>
      </w:r>
    </w:p>
    <w:p w14:paraId="1854538B" w14:textId="511D0BA8"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18. </w:t>
      </w:r>
      <w:r w:rsidRPr="00C0272C">
        <w:rPr>
          <w:noProof/>
          <w:szCs w:val="24"/>
        </w:rPr>
        <w:tab/>
        <w:t>Schmidtke DW, Diamond SL. Direct Observation of Membrane Tethers Formed during Neutrophil Attachment to Platelets or P-selectin under Physiological Flow. J Cell Biol. 2000;149:719–</w:t>
      </w:r>
      <w:r w:rsidR="00042E0C">
        <w:rPr>
          <w:noProof/>
          <w:szCs w:val="24"/>
        </w:rPr>
        <w:t>7</w:t>
      </w:r>
      <w:r w:rsidRPr="00C0272C">
        <w:rPr>
          <w:noProof/>
          <w:szCs w:val="24"/>
        </w:rPr>
        <w:t xml:space="preserve">29. </w:t>
      </w:r>
    </w:p>
    <w:p w14:paraId="7615B9FC" w14:textId="625502A6"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19. </w:t>
      </w:r>
      <w:r w:rsidRPr="00C0272C">
        <w:rPr>
          <w:noProof/>
          <w:szCs w:val="24"/>
        </w:rPr>
        <w:tab/>
        <w:t>Zarbock A, Ley K, McEver RP, Hidalgo A. Leukocyte ligands for endothelial selectins: Specialized glycoconjugates that mediate rolling and signaling under flow. Blood. 2011;118:6743–</w:t>
      </w:r>
      <w:r w:rsidR="00042E0C">
        <w:rPr>
          <w:noProof/>
          <w:szCs w:val="24"/>
        </w:rPr>
        <w:t>67</w:t>
      </w:r>
      <w:r w:rsidRPr="00C0272C">
        <w:rPr>
          <w:noProof/>
          <w:szCs w:val="24"/>
        </w:rPr>
        <w:t xml:space="preserve">51. </w:t>
      </w:r>
    </w:p>
    <w:p w14:paraId="3A8CE51E" w14:textId="7253733E"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20. </w:t>
      </w:r>
      <w:r w:rsidRPr="00C0272C">
        <w:rPr>
          <w:noProof/>
          <w:szCs w:val="24"/>
        </w:rPr>
        <w:tab/>
        <w:t>Phillipson M, Heit B, Colarusso P, Liu L, Ballantyne CM, Kubes P. Intraluminal crawling of neutrophils to emigration sites: a molecularly distinct process from adhesion in the recruitment cascade. J Exp Med. 2006;203:2569–</w:t>
      </w:r>
      <w:r w:rsidR="00042E0C">
        <w:rPr>
          <w:noProof/>
          <w:szCs w:val="24"/>
        </w:rPr>
        <w:t>25</w:t>
      </w:r>
      <w:r w:rsidRPr="00C0272C">
        <w:rPr>
          <w:noProof/>
          <w:szCs w:val="24"/>
        </w:rPr>
        <w:t xml:space="preserve">75. </w:t>
      </w:r>
    </w:p>
    <w:p w14:paraId="4A3E9161" w14:textId="067902AB"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21. </w:t>
      </w:r>
      <w:r w:rsidRPr="00C0272C">
        <w:rPr>
          <w:noProof/>
          <w:szCs w:val="24"/>
        </w:rPr>
        <w:tab/>
        <w:t>Rosenbaum DM, Rasmussen SGF, Kobilka BK. The structure and function of G-protein-coupled receptors. Nature. 2009;459:356–</w:t>
      </w:r>
      <w:r w:rsidR="00042E0C">
        <w:rPr>
          <w:noProof/>
          <w:szCs w:val="24"/>
        </w:rPr>
        <w:t>3</w:t>
      </w:r>
      <w:r w:rsidRPr="00C0272C">
        <w:rPr>
          <w:noProof/>
          <w:szCs w:val="24"/>
        </w:rPr>
        <w:t xml:space="preserve">63. </w:t>
      </w:r>
    </w:p>
    <w:p w14:paraId="5D5C1C24" w14:textId="6B681862"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22. </w:t>
      </w:r>
      <w:r w:rsidRPr="00C0272C">
        <w:rPr>
          <w:noProof/>
          <w:szCs w:val="24"/>
        </w:rPr>
        <w:tab/>
        <w:t>Lefort CT, Rossaint J, Moser M, Petrich BG, Zarbock A, Monkley SJ, et al. Distinct roles for talin-1 and kindlin-3 in LFA-1 extension and affinity regulation. Blood. 2012;119:4275–</w:t>
      </w:r>
      <w:r w:rsidR="00042E0C">
        <w:rPr>
          <w:noProof/>
          <w:szCs w:val="24"/>
        </w:rPr>
        <w:t>42</w:t>
      </w:r>
      <w:r w:rsidRPr="00C0272C">
        <w:rPr>
          <w:noProof/>
          <w:szCs w:val="24"/>
        </w:rPr>
        <w:t xml:space="preserve">82. </w:t>
      </w:r>
    </w:p>
    <w:p w14:paraId="31B06C1E" w14:textId="77777777"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23. </w:t>
      </w:r>
      <w:r w:rsidRPr="00C0272C">
        <w:rPr>
          <w:noProof/>
          <w:szCs w:val="24"/>
        </w:rPr>
        <w:tab/>
        <w:t xml:space="preserve">Fagerholm SC, San Lek H, Morrison VL. Kindlin-3 in the immune system. Am J Clin Exp Immunol. 2014;3:37–42. </w:t>
      </w:r>
    </w:p>
    <w:p w14:paraId="583088F9" w14:textId="77777777"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24. </w:t>
      </w:r>
      <w:r w:rsidRPr="00C0272C">
        <w:rPr>
          <w:noProof/>
          <w:szCs w:val="24"/>
        </w:rPr>
        <w:tab/>
        <w:t xml:space="preserve">Stadtmann A, Zarbock A. The role of kindlin in neutrophil recruitment to inflammatory sites. Curr Opin Hematol. 2017;24:38–45. </w:t>
      </w:r>
    </w:p>
    <w:p w14:paraId="59039CA3" w14:textId="137C65A2"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25. </w:t>
      </w:r>
      <w:r w:rsidRPr="00C0272C">
        <w:rPr>
          <w:noProof/>
          <w:szCs w:val="24"/>
        </w:rPr>
        <w:tab/>
        <w:t>Massena S, Christoffersson G, Hjertström E, Zcharia E, Vlodavsky I, Ausmees N, et al. Achemotactic gradient sequestered on endothelial heparan sulfate induces directional intraluminal crawling of neutrophils. Blood. 2010;116:1924–</w:t>
      </w:r>
      <w:r w:rsidR="00042E0C">
        <w:rPr>
          <w:noProof/>
          <w:szCs w:val="24"/>
        </w:rPr>
        <w:t>19</w:t>
      </w:r>
      <w:r w:rsidRPr="00C0272C">
        <w:rPr>
          <w:noProof/>
          <w:szCs w:val="24"/>
        </w:rPr>
        <w:t xml:space="preserve">31. </w:t>
      </w:r>
    </w:p>
    <w:p w14:paraId="7A9CED6E" w14:textId="2653BF69"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lastRenderedPageBreak/>
        <w:t xml:space="preserve">26. </w:t>
      </w:r>
      <w:r w:rsidRPr="00C0272C">
        <w:rPr>
          <w:noProof/>
          <w:szCs w:val="24"/>
        </w:rPr>
        <w:tab/>
        <w:t>Williams MR, Azcutia V, Newton G, Alcaide P, Luscinskas FW. Emerging mechanisms of neutrophil recruitment across endothelium. Trends Immunol. 2011;32:461–</w:t>
      </w:r>
      <w:r w:rsidR="00042E0C">
        <w:rPr>
          <w:noProof/>
          <w:szCs w:val="24"/>
        </w:rPr>
        <w:t>46</w:t>
      </w:r>
      <w:r w:rsidRPr="00C0272C">
        <w:rPr>
          <w:noProof/>
          <w:szCs w:val="24"/>
        </w:rPr>
        <w:t xml:space="preserve">9. </w:t>
      </w:r>
    </w:p>
    <w:p w14:paraId="714D9B74" w14:textId="77777777"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27. </w:t>
      </w:r>
      <w:r w:rsidRPr="00C0272C">
        <w:rPr>
          <w:noProof/>
          <w:szCs w:val="24"/>
        </w:rPr>
        <w:tab/>
        <w:t xml:space="preserve">Burns AR, Bowden RA, MacDonell SD, Walker DC, Odebunmi TO, Donnachie EM, et al. Analysis of tight junctions during neutrophil transendothelial migration. J Cell Sci. 2000;113:45–57. </w:t>
      </w:r>
    </w:p>
    <w:p w14:paraId="4951B324" w14:textId="75E2E486"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28. </w:t>
      </w:r>
      <w:r w:rsidRPr="00C0272C">
        <w:rPr>
          <w:noProof/>
          <w:szCs w:val="24"/>
        </w:rPr>
        <w:tab/>
        <w:t>Carman C V., Springer TA. A transmigratory cup in leukocyte diapedesis both through individual vascular endothelial cells and between them. J Cell Biol. 2004;167:377–</w:t>
      </w:r>
      <w:r w:rsidR="00042E0C">
        <w:rPr>
          <w:noProof/>
          <w:szCs w:val="24"/>
        </w:rPr>
        <w:t>3</w:t>
      </w:r>
      <w:r w:rsidRPr="00C0272C">
        <w:rPr>
          <w:noProof/>
          <w:szCs w:val="24"/>
        </w:rPr>
        <w:t xml:space="preserve">88. </w:t>
      </w:r>
    </w:p>
    <w:p w14:paraId="5E524B9C" w14:textId="1C65F087"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29. </w:t>
      </w:r>
      <w:r w:rsidRPr="00C0272C">
        <w:rPr>
          <w:noProof/>
          <w:szCs w:val="24"/>
        </w:rPr>
        <w:tab/>
        <w:t>Woodfin A, Voisin MB, Beyrau M, Colom B, Caille D, Diapouli FM, et al. The junctional adhesion molecule JAM-C regulates polarized transendothelial migration of neutrophils in vivo. Nat Immunol. 2011;12:761–</w:t>
      </w:r>
      <w:r w:rsidR="00042E0C">
        <w:rPr>
          <w:noProof/>
          <w:szCs w:val="24"/>
        </w:rPr>
        <w:t>76</w:t>
      </w:r>
      <w:r w:rsidRPr="00C0272C">
        <w:rPr>
          <w:noProof/>
          <w:szCs w:val="24"/>
        </w:rPr>
        <w:t xml:space="preserve">9. </w:t>
      </w:r>
    </w:p>
    <w:p w14:paraId="162B9038" w14:textId="0DC92AA9"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30. </w:t>
      </w:r>
      <w:r w:rsidRPr="00C0272C">
        <w:rPr>
          <w:noProof/>
          <w:szCs w:val="24"/>
        </w:rPr>
        <w:tab/>
        <w:t>Mathias JR, Perrin BJ, Liu T-X, Kanki J, Look AT, Huttenlocher A. Resolution of inflammation by retrograde chemotaxis of neutrophils in transgenic zebrafish. J Leukoc Biol. 2006;80:1281–</w:t>
      </w:r>
      <w:r w:rsidR="00042E0C">
        <w:rPr>
          <w:noProof/>
          <w:szCs w:val="24"/>
        </w:rPr>
        <w:t>128</w:t>
      </w:r>
      <w:r w:rsidRPr="00C0272C">
        <w:rPr>
          <w:noProof/>
          <w:szCs w:val="24"/>
        </w:rPr>
        <w:t xml:space="preserve">8. </w:t>
      </w:r>
    </w:p>
    <w:p w14:paraId="20486114" w14:textId="79765109"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31. </w:t>
      </w:r>
      <w:r w:rsidRPr="00C0272C">
        <w:rPr>
          <w:noProof/>
          <w:szCs w:val="24"/>
        </w:rPr>
        <w:tab/>
        <w:t>Buckley CD, Ross EA, Mcgettrick HM, Osborne CE, Haworth O, Schmutz C, et al. Identification of a phenotypically and functionally distinct population of long-lived neutrophils in a model of reverse endothelial migration. J Leukoc Biol. 2006;79:303–</w:t>
      </w:r>
      <w:r w:rsidR="00042E0C">
        <w:rPr>
          <w:noProof/>
          <w:szCs w:val="24"/>
        </w:rPr>
        <w:t>3</w:t>
      </w:r>
      <w:r w:rsidRPr="00C0272C">
        <w:rPr>
          <w:noProof/>
          <w:szCs w:val="24"/>
        </w:rPr>
        <w:t xml:space="preserve">11. </w:t>
      </w:r>
    </w:p>
    <w:p w14:paraId="13C1009A" w14:textId="4B0FB696"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32. </w:t>
      </w:r>
      <w:r w:rsidRPr="00C0272C">
        <w:rPr>
          <w:noProof/>
          <w:szCs w:val="24"/>
        </w:rPr>
        <w:tab/>
        <w:t>Funamoto S, Meili R, Lee S, Parry L, Firtel RA. Spatial and Temporal Regulation of 3-Phosphoinositides by PI 3-Kinase and PTEN Mediates Chemotaxis. Cell. 2002;109:611–</w:t>
      </w:r>
      <w:r w:rsidR="00042E0C">
        <w:rPr>
          <w:noProof/>
          <w:szCs w:val="24"/>
        </w:rPr>
        <w:t>6</w:t>
      </w:r>
      <w:r w:rsidRPr="00C0272C">
        <w:rPr>
          <w:noProof/>
          <w:szCs w:val="24"/>
        </w:rPr>
        <w:t xml:space="preserve">23. </w:t>
      </w:r>
    </w:p>
    <w:p w14:paraId="6E40E098" w14:textId="34DC7D1F"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33. </w:t>
      </w:r>
      <w:r w:rsidRPr="00C0272C">
        <w:rPr>
          <w:noProof/>
          <w:szCs w:val="24"/>
        </w:rPr>
        <w:tab/>
        <w:t>Heit B, Robbins SM, Downey CM, Guan Z, Colarusso P, Miller JB, et al. PTEN functions to “prioritize” chemotactic cues and prevent “distraction” in migrating neutrophils. Nat Immunol. 2008;9:743–</w:t>
      </w:r>
      <w:r w:rsidR="00042E0C">
        <w:rPr>
          <w:noProof/>
          <w:szCs w:val="24"/>
        </w:rPr>
        <w:t>7</w:t>
      </w:r>
      <w:r w:rsidRPr="00C0272C">
        <w:rPr>
          <w:noProof/>
          <w:szCs w:val="24"/>
        </w:rPr>
        <w:t xml:space="preserve">52. </w:t>
      </w:r>
    </w:p>
    <w:p w14:paraId="49F52074" w14:textId="09B8E5EE"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34. </w:t>
      </w:r>
      <w:r w:rsidRPr="00C0272C">
        <w:rPr>
          <w:noProof/>
          <w:szCs w:val="24"/>
        </w:rPr>
        <w:tab/>
        <w:t>Liu X, Ma B, Malik AB, Tang H, Yang T, Sun B, et al. Bidirectional regulation of neutrophil migration by mitogen-activated protein kinases. Nat Immunol. 2012;13:457–</w:t>
      </w:r>
      <w:r w:rsidR="00042E0C">
        <w:rPr>
          <w:noProof/>
          <w:szCs w:val="24"/>
        </w:rPr>
        <w:t>4</w:t>
      </w:r>
      <w:r w:rsidRPr="00C0272C">
        <w:rPr>
          <w:noProof/>
          <w:szCs w:val="24"/>
        </w:rPr>
        <w:t xml:space="preserve">64. </w:t>
      </w:r>
    </w:p>
    <w:p w14:paraId="5BEAD815" w14:textId="1559A2DF"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35. </w:t>
      </w:r>
      <w:r w:rsidRPr="00C0272C">
        <w:rPr>
          <w:noProof/>
          <w:szCs w:val="24"/>
        </w:rPr>
        <w:tab/>
        <w:t>Corriden R, Insel PA. New insights regarding the regulation of chemotaxis by nucleotides, adenosine, and their receptors. Purinergic Signal. 2012;8:587–</w:t>
      </w:r>
      <w:r w:rsidR="00042E0C">
        <w:rPr>
          <w:noProof/>
          <w:szCs w:val="24"/>
        </w:rPr>
        <w:t>5</w:t>
      </w:r>
      <w:r w:rsidRPr="00C0272C">
        <w:rPr>
          <w:noProof/>
          <w:szCs w:val="24"/>
        </w:rPr>
        <w:t xml:space="preserve">98. </w:t>
      </w:r>
    </w:p>
    <w:p w14:paraId="5B708494" w14:textId="2AC9FC76"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36. </w:t>
      </w:r>
      <w:r w:rsidRPr="00C0272C">
        <w:rPr>
          <w:noProof/>
          <w:szCs w:val="24"/>
        </w:rPr>
        <w:tab/>
        <w:t>Palomino DCT, Marti LC. Chemokines and immunity. Einstein (São Paulo). 2015;13:469–</w:t>
      </w:r>
      <w:r w:rsidR="00042E0C">
        <w:rPr>
          <w:noProof/>
          <w:szCs w:val="24"/>
        </w:rPr>
        <w:t>4</w:t>
      </w:r>
      <w:r w:rsidRPr="00C0272C">
        <w:rPr>
          <w:noProof/>
          <w:szCs w:val="24"/>
        </w:rPr>
        <w:t xml:space="preserve">73. </w:t>
      </w:r>
    </w:p>
    <w:p w14:paraId="069B11A3" w14:textId="77777777"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37. </w:t>
      </w:r>
      <w:r w:rsidRPr="00C0272C">
        <w:rPr>
          <w:noProof/>
          <w:szCs w:val="24"/>
        </w:rPr>
        <w:tab/>
        <w:t xml:space="preserve">Baggiolini M. Chemokines in pathology and medicine. J Intern Med. 2001;250:91–104. </w:t>
      </w:r>
    </w:p>
    <w:p w14:paraId="060054F6" w14:textId="21E6FE3B"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38. </w:t>
      </w:r>
      <w:r w:rsidRPr="00C0272C">
        <w:rPr>
          <w:noProof/>
          <w:szCs w:val="24"/>
        </w:rPr>
        <w:tab/>
        <w:t>Luster AD. Chemokines- Chemotactic cytokines that mediate inflammation. N Engl J Med. 1998;338:436–</w:t>
      </w:r>
      <w:r w:rsidR="00042E0C">
        <w:rPr>
          <w:noProof/>
          <w:szCs w:val="24"/>
        </w:rPr>
        <w:t>4</w:t>
      </w:r>
      <w:r w:rsidRPr="00C0272C">
        <w:rPr>
          <w:noProof/>
          <w:szCs w:val="24"/>
        </w:rPr>
        <w:t xml:space="preserve">45. </w:t>
      </w:r>
    </w:p>
    <w:p w14:paraId="55C8246D" w14:textId="77777777"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39. </w:t>
      </w:r>
      <w:r w:rsidRPr="00C0272C">
        <w:rPr>
          <w:noProof/>
          <w:szCs w:val="24"/>
        </w:rPr>
        <w:tab/>
        <w:t xml:space="preserve">Bianchi ME. DAMPs, PAMPs and alarmins: all we need to know about danger. J Leukoc Biol. 2006;81:1–5. </w:t>
      </w:r>
    </w:p>
    <w:p w14:paraId="7A2A593D" w14:textId="35B3DC39"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40. </w:t>
      </w:r>
      <w:r w:rsidRPr="00C0272C">
        <w:rPr>
          <w:noProof/>
          <w:szCs w:val="24"/>
        </w:rPr>
        <w:tab/>
        <w:t>McDonald B, McAvoy EF, Lam F, Gill V, de la Motte C, Savani RC, et al. Interaction of CD44 and hyaluronan is the dominant mechanism for neutrophil sequestration in inflamed liver sinusoids. J Exp Med. 2008;205:915–</w:t>
      </w:r>
      <w:r w:rsidR="00042E0C">
        <w:rPr>
          <w:noProof/>
          <w:szCs w:val="24"/>
        </w:rPr>
        <w:t>9</w:t>
      </w:r>
      <w:r w:rsidRPr="00C0272C">
        <w:rPr>
          <w:noProof/>
          <w:szCs w:val="24"/>
        </w:rPr>
        <w:t xml:space="preserve">27. </w:t>
      </w:r>
    </w:p>
    <w:p w14:paraId="45AE6BBA" w14:textId="379F0E4E"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41. </w:t>
      </w:r>
      <w:r w:rsidRPr="00C0272C">
        <w:rPr>
          <w:noProof/>
          <w:szCs w:val="24"/>
        </w:rPr>
        <w:tab/>
        <w:t>Palmqvist C, Wardlaw AJ, Bradding P. Chemokines and their receptors as potential targets for the treatment of asthma. Britis</w:t>
      </w:r>
      <w:r w:rsidR="00042E0C">
        <w:rPr>
          <w:noProof/>
          <w:szCs w:val="24"/>
        </w:rPr>
        <w:t>h Journal of Pharmacology. 2007;151:725-736</w:t>
      </w:r>
      <w:r w:rsidRPr="00C0272C">
        <w:rPr>
          <w:noProof/>
          <w:szCs w:val="24"/>
        </w:rPr>
        <w:t xml:space="preserve"> </w:t>
      </w:r>
    </w:p>
    <w:p w14:paraId="4F678E12" w14:textId="77777777"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42. </w:t>
      </w:r>
      <w:r w:rsidRPr="00C0272C">
        <w:rPr>
          <w:noProof/>
          <w:szCs w:val="24"/>
        </w:rPr>
        <w:tab/>
        <w:t xml:space="preserve">Vielhauer V, Anders H-J. Chemokines and chemokine receptors as therapeutic targets in chronic kidney disease. Front Biosci. 2009;1:1–12. </w:t>
      </w:r>
    </w:p>
    <w:p w14:paraId="52C217AA" w14:textId="77777777"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43. </w:t>
      </w:r>
      <w:r w:rsidRPr="00C0272C">
        <w:rPr>
          <w:noProof/>
          <w:szCs w:val="24"/>
        </w:rPr>
        <w:tab/>
        <w:t xml:space="preserve">Pignatti P, Moscato G, Casarini S, Delmastro M, Poppa M, Brunetti G, et al. Downmodulation of CXCL8/IL-8 receptors on neutrophils after recruitment in the airways. J Allergy Clin Immunol. 2005;115:88–94. </w:t>
      </w:r>
    </w:p>
    <w:p w14:paraId="7B12A767" w14:textId="6BF4A6C4"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44. </w:t>
      </w:r>
      <w:r w:rsidRPr="00C0272C">
        <w:rPr>
          <w:noProof/>
          <w:szCs w:val="24"/>
        </w:rPr>
        <w:tab/>
        <w:t>Vij N, Min T, Bodas M, Gorde A, Roy I. Neutrophil targeted nano-drug delivery system for chronic obstructive lung diseases. Nanomedicine Nanotechnology, Biol Med. 2016;12:2415–</w:t>
      </w:r>
      <w:r w:rsidR="00042E0C">
        <w:rPr>
          <w:noProof/>
          <w:szCs w:val="24"/>
        </w:rPr>
        <w:t>24</w:t>
      </w:r>
      <w:r w:rsidRPr="00C0272C">
        <w:rPr>
          <w:noProof/>
          <w:szCs w:val="24"/>
        </w:rPr>
        <w:t xml:space="preserve">27. </w:t>
      </w:r>
    </w:p>
    <w:p w14:paraId="15AD01AC" w14:textId="7DEEEFBB"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45. </w:t>
      </w:r>
      <w:r w:rsidRPr="00C0272C">
        <w:rPr>
          <w:noProof/>
          <w:szCs w:val="24"/>
        </w:rPr>
        <w:tab/>
        <w:t>World Health Organization. Antimicrobial resistance Glob</w:t>
      </w:r>
      <w:r w:rsidR="00042E0C">
        <w:rPr>
          <w:noProof/>
          <w:szCs w:val="24"/>
        </w:rPr>
        <w:t>al Report on Surveillance. 2014.</w:t>
      </w:r>
      <w:r w:rsidRPr="00C0272C">
        <w:rPr>
          <w:noProof/>
          <w:szCs w:val="24"/>
        </w:rPr>
        <w:t xml:space="preserve"> </w:t>
      </w:r>
    </w:p>
    <w:p w14:paraId="2925E2A7" w14:textId="526FD610" w:rsidR="00C0272C" w:rsidRPr="00C0272C" w:rsidRDefault="00C0272C" w:rsidP="00042E0C">
      <w:pPr>
        <w:widowControl w:val="0"/>
        <w:autoSpaceDE w:val="0"/>
        <w:autoSpaceDN w:val="0"/>
        <w:adjustRightInd w:val="0"/>
        <w:spacing w:after="0" w:line="240" w:lineRule="auto"/>
        <w:ind w:left="640" w:hanging="640"/>
        <w:jc w:val="both"/>
        <w:rPr>
          <w:noProof/>
          <w:szCs w:val="24"/>
        </w:rPr>
      </w:pPr>
      <w:r w:rsidRPr="00C0272C">
        <w:rPr>
          <w:noProof/>
          <w:szCs w:val="24"/>
        </w:rPr>
        <w:t xml:space="preserve">46. </w:t>
      </w:r>
      <w:r w:rsidRPr="00C0272C">
        <w:rPr>
          <w:noProof/>
          <w:szCs w:val="24"/>
        </w:rPr>
        <w:tab/>
        <w:t>Alhariri M, Azghani A, Omri A. Liposomal antibiotics for the treatment of infectious diseases. Expert Opin Drug Deliv. 2013;10:1515–</w:t>
      </w:r>
      <w:r w:rsidR="00042E0C">
        <w:rPr>
          <w:noProof/>
          <w:szCs w:val="24"/>
        </w:rPr>
        <w:t>15</w:t>
      </w:r>
      <w:r w:rsidRPr="00C0272C">
        <w:rPr>
          <w:noProof/>
          <w:szCs w:val="24"/>
        </w:rPr>
        <w:t xml:space="preserve">32. </w:t>
      </w:r>
    </w:p>
    <w:p w14:paraId="2D74D8DE" w14:textId="77777777" w:rsidR="00C0272C" w:rsidRPr="00C0272C" w:rsidRDefault="00C0272C" w:rsidP="00042E0C">
      <w:pPr>
        <w:widowControl w:val="0"/>
        <w:autoSpaceDE w:val="0"/>
        <w:autoSpaceDN w:val="0"/>
        <w:adjustRightInd w:val="0"/>
        <w:spacing w:after="0" w:line="240" w:lineRule="auto"/>
        <w:ind w:left="640" w:hanging="640"/>
        <w:jc w:val="both"/>
        <w:rPr>
          <w:noProof/>
        </w:rPr>
      </w:pPr>
      <w:r w:rsidRPr="00C0272C">
        <w:rPr>
          <w:noProof/>
          <w:szCs w:val="24"/>
        </w:rPr>
        <w:t xml:space="preserve">47. </w:t>
      </w:r>
      <w:r w:rsidRPr="00C0272C">
        <w:rPr>
          <w:noProof/>
          <w:szCs w:val="24"/>
        </w:rPr>
        <w:tab/>
        <w:t xml:space="preserve">Wendel SO, Menon S, Alshetaiwi H, Shrestha TB, Chlebanowski L, Hsu WW, et al. Cell based drug delivery: Micrococcus luteus loaded neutrophils as chlorhexidine delivery vehicles in a mouse model of liver abscesses in cattle. PLoS One. 2015;e0128144. </w:t>
      </w:r>
    </w:p>
    <w:p w14:paraId="4DED1773" w14:textId="77777777" w:rsidR="00BA326A" w:rsidRPr="00BA326A" w:rsidRDefault="00BA326A" w:rsidP="00042E0C">
      <w:pPr>
        <w:widowControl w:val="0"/>
        <w:autoSpaceDE w:val="0"/>
        <w:autoSpaceDN w:val="0"/>
        <w:adjustRightInd w:val="0"/>
        <w:spacing w:after="0" w:line="240" w:lineRule="auto"/>
        <w:ind w:left="640" w:hanging="640"/>
        <w:jc w:val="both"/>
        <w:rPr>
          <w:lang w:val="en-GB"/>
        </w:rPr>
      </w:pPr>
      <w:r>
        <w:rPr>
          <w:lang w:val="en-GB"/>
        </w:rPr>
        <w:fldChar w:fldCharType="end"/>
      </w:r>
    </w:p>
    <w:sectPr w:rsidR="00BA326A" w:rsidRPr="00BA326A" w:rsidSect="000C571E">
      <w:footerReference w:type="default" r:id="rId19"/>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082E37" w14:textId="77777777" w:rsidR="001472D7" w:rsidRDefault="001472D7" w:rsidP="001F76E5">
      <w:pPr>
        <w:spacing w:after="0" w:line="240" w:lineRule="auto"/>
      </w:pPr>
      <w:r>
        <w:separator/>
      </w:r>
    </w:p>
  </w:endnote>
  <w:endnote w:type="continuationSeparator" w:id="0">
    <w:p w14:paraId="0E82A6EB" w14:textId="77777777" w:rsidR="001472D7" w:rsidRDefault="001472D7" w:rsidP="001F76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537761"/>
      <w:docPartObj>
        <w:docPartGallery w:val="Page Numbers (Bottom of Page)"/>
        <w:docPartUnique/>
      </w:docPartObj>
    </w:sdtPr>
    <w:sdtEndPr>
      <w:rPr>
        <w:noProof/>
      </w:rPr>
    </w:sdtEndPr>
    <w:sdtContent>
      <w:p w14:paraId="09DFE01D" w14:textId="23A5E450" w:rsidR="00A44113" w:rsidRDefault="00A44113">
        <w:pPr>
          <w:pStyle w:val="Footer"/>
          <w:jc w:val="right"/>
        </w:pPr>
        <w:r>
          <w:fldChar w:fldCharType="begin"/>
        </w:r>
        <w:r>
          <w:instrText xml:space="preserve"> PAGE   \* MERGEFORMAT </w:instrText>
        </w:r>
        <w:r>
          <w:fldChar w:fldCharType="separate"/>
        </w:r>
        <w:r w:rsidR="0020471B">
          <w:rPr>
            <w:noProof/>
          </w:rPr>
          <w:t>2</w:t>
        </w:r>
        <w:r>
          <w:rPr>
            <w:noProof/>
          </w:rPr>
          <w:fldChar w:fldCharType="end"/>
        </w:r>
      </w:p>
    </w:sdtContent>
  </w:sdt>
  <w:p w14:paraId="6ECF4970" w14:textId="77777777" w:rsidR="00A44113" w:rsidRDefault="00A441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94CF7A" w14:textId="77777777" w:rsidR="001472D7" w:rsidRDefault="001472D7" w:rsidP="001F76E5">
      <w:pPr>
        <w:spacing w:after="0" w:line="240" w:lineRule="auto"/>
      </w:pPr>
      <w:r>
        <w:separator/>
      </w:r>
    </w:p>
  </w:footnote>
  <w:footnote w:type="continuationSeparator" w:id="0">
    <w:p w14:paraId="7796FFEA" w14:textId="77777777" w:rsidR="001472D7" w:rsidRDefault="001472D7" w:rsidP="001F76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D466CA"/>
    <w:multiLevelType w:val="multilevel"/>
    <w:tmpl w:val="700AB05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24933A1"/>
    <w:multiLevelType w:val="hybridMultilevel"/>
    <w:tmpl w:val="B6AC9E02"/>
    <w:lvl w:ilvl="0" w:tplc="04130003">
      <w:start w:val="1"/>
      <w:numFmt w:val="bullet"/>
      <w:lvlText w:val="o"/>
      <w:lvlJc w:val="left"/>
      <w:pPr>
        <w:ind w:left="720" w:hanging="360"/>
      </w:pPr>
      <w:rPr>
        <w:rFonts w:ascii="Courier New" w:hAnsi="Courier New" w:cs="Courier New" w:hint="default"/>
      </w:rPr>
    </w:lvl>
    <w:lvl w:ilvl="1" w:tplc="04130001">
      <w:start w:val="1"/>
      <w:numFmt w:val="bullet"/>
      <w:lvlText w:val=""/>
      <w:lvlJc w:val="left"/>
      <w:pPr>
        <w:ind w:left="1440" w:hanging="360"/>
      </w:pPr>
      <w:rPr>
        <w:rFonts w:ascii="Symbol" w:hAnsi="Symbol" w:hint="default"/>
      </w:rPr>
    </w:lvl>
    <w:lvl w:ilvl="2" w:tplc="0413000B">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F4D152C"/>
    <w:multiLevelType w:val="hybridMultilevel"/>
    <w:tmpl w:val="99A8291A"/>
    <w:lvl w:ilvl="0" w:tplc="3E721F34">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20441787"/>
    <w:multiLevelType w:val="hybridMultilevel"/>
    <w:tmpl w:val="75A241F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40912BD4"/>
    <w:multiLevelType w:val="hybridMultilevel"/>
    <w:tmpl w:val="5678B820"/>
    <w:lvl w:ilvl="0" w:tplc="7C02C568">
      <w:numFmt w:val="bullet"/>
      <w:lvlText w:val="-"/>
      <w:lvlJc w:val="left"/>
      <w:pPr>
        <w:ind w:left="720" w:hanging="360"/>
      </w:pPr>
      <w:rPr>
        <w:rFonts w:ascii="Calibri" w:eastAsiaTheme="minorHAnsi" w:hAnsi="Calibri" w:cs="Calibri" w:hint="default"/>
      </w:rPr>
    </w:lvl>
    <w:lvl w:ilvl="1" w:tplc="7C02C568">
      <w:numFmt w:val="bullet"/>
      <w:lvlText w:val="-"/>
      <w:lvlJc w:val="left"/>
      <w:pPr>
        <w:ind w:left="1440" w:hanging="360"/>
      </w:pPr>
      <w:rPr>
        <w:rFonts w:ascii="Calibri" w:eastAsiaTheme="minorHAnsi" w:hAnsi="Calibri" w:cs="Calibri" w:hint="default"/>
      </w:rPr>
    </w:lvl>
    <w:lvl w:ilvl="2" w:tplc="0413000B">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47635DA4"/>
    <w:multiLevelType w:val="hybridMultilevel"/>
    <w:tmpl w:val="6E1C8F7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9DB1CBF"/>
    <w:multiLevelType w:val="hybridMultilevel"/>
    <w:tmpl w:val="40A8C04C"/>
    <w:lvl w:ilvl="0" w:tplc="7C02C568">
      <w:numFmt w:val="bullet"/>
      <w:lvlText w:val="-"/>
      <w:lvlJc w:val="left"/>
      <w:pPr>
        <w:ind w:left="720" w:hanging="360"/>
      </w:pPr>
      <w:rPr>
        <w:rFonts w:ascii="Calibri" w:eastAsiaTheme="minorHAnsi" w:hAnsi="Calibri" w:cs="Calibri" w:hint="default"/>
      </w:rPr>
    </w:lvl>
    <w:lvl w:ilvl="1" w:tplc="04130001">
      <w:start w:val="1"/>
      <w:numFmt w:val="bullet"/>
      <w:lvlText w:val=""/>
      <w:lvlJc w:val="left"/>
      <w:pPr>
        <w:ind w:left="1440" w:hanging="360"/>
      </w:pPr>
      <w:rPr>
        <w:rFonts w:ascii="Symbol" w:hAnsi="Symbol" w:hint="default"/>
      </w:rPr>
    </w:lvl>
    <w:lvl w:ilvl="2" w:tplc="0413000B">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6EBA2FEA"/>
    <w:multiLevelType w:val="hybridMultilevel"/>
    <w:tmpl w:val="1A36ECB4"/>
    <w:lvl w:ilvl="0" w:tplc="7C02C568">
      <w:numFmt w:val="bullet"/>
      <w:lvlText w:val="-"/>
      <w:lvlJc w:val="left"/>
      <w:pPr>
        <w:ind w:left="720" w:hanging="360"/>
      </w:pPr>
      <w:rPr>
        <w:rFonts w:ascii="Calibri" w:eastAsiaTheme="minorHAnsi" w:hAnsi="Calibri" w:cs="Calibri" w:hint="default"/>
      </w:rPr>
    </w:lvl>
    <w:lvl w:ilvl="1" w:tplc="0413000B">
      <w:start w:val="1"/>
      <w:numFmt w:val="bullet"/>
      <w:lvlText w:val=""/>
      <w:lvlJc w:val="left"/>
      <w:pPr>
        <w:ind w:left="1440" w:hanging="360"/>
      </w:pPr>
      <w:rPr>
        <w:rFonts w:ascii="Wingdings" w:hAnsi="Wingdings" w:hint="default"/>
      </w:rPr>
    </w:lvl>
    <w:lvl w:ilvl="2" w:tplc="0413000B">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6F893390"/>
    <w:multiLevelType w:val="hybridMultilevel"/>
    <w:tmpl w:val="BE90354A"/>
    <w:lvl w:ilvl="0" w:tplc="04130003">
      <w:start w:val="1"/>
      <w:numFmt w:val="bullet"/>
      <w:lvlText w:val="o"/>
      <w:lvlJc w:val="left"/>
      <w:pPr>
        <w:ind w:left="720" w:hanging="360"/>
      </w:pPr>
      <w:rPr>
        <w:rFonts w:ascii="Courier New" w:hAnsi="Courier New" w:cs="Courier New" w:hint="default"/>
      </w:rPr>
    </w:lvl>
    <w:lvl w:ilvl="1" w:tplc="04130001">
      <w:start w:val="1"/>
      <w:numFmt w:val="bullet"/>
      <w:lvlText w:val=""/>
      <w:lvlJc w:val="left"/>
      <w:pPr>
        <w:ind w:left="1440" w:hanging="360"/>
      </w:pPr>
      <w:rPr>
        <w:rFonts w:ascii="Symbol" w:hAnsi="Symbol" w:hint="default"/>
      </w:rPr>
    </w:lvl>
    <w:lvl w:ilvl="2" w:tplc="0413000B">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714107D7"/>
    <w:multiLevelType w:val="hybridMultilevel"/>
    <w:tmpl w:val="FB2A173A"/>
    <w:lvl w:ilvl="0" w:tplc="04130003">
      <w:start w:val="1"/>
      <w:numFmt w:val="bullet"/>
      <w:lvlText w:val="o"/>
      <w:lvlJc w:val="left"/>
      <w:pPr>
        <w:ind w:left="720" w:hanging="360"/>
      </w:pPr>
      <w:rPr>
        <w:rFonts w:ascii="Courier New" w:hAnsi="Courier New" w:cs="Courier New" w:hint="default"/>
      </w:rPr>
    </w:lvl>
    <w:lvl w:ilvl="1" w:tplc="04130001">
      <w:start w:val="1"/>
      <w:numFmt w:val="bullet"/>
      <w:lvlText w:val=""/>
      <w:lvlJc w:val="left"/>
      <w:pPr>
        <w:ind w:left="1440" w:hanging="360"/>
      </w:pPr>
      <w:rPr>
        <w:rFonts w:ascii="Symbol" w:hAnsi="Symbol" w:hint="default"/>
      </w:rPr>
    </w:lvl>
    <w:lvl w:ilvl="2" w:tplc="0413000B">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71BD23C3"/>
    <w:multiLevelType w:val="hybridMultilevel"/>
    <w:tmpl w:val="4668893E"/>
    <w:lvl w:ilvl="0" w:tplc="7C02C568">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1"/>
  </w:num>
  <w:num w:numId="4">
    <w:abstractNumId w:val="8"/>
  </w:num>
  <w:num w:numId="5">
    <w:abstractNumId w:val="9"/>
  </w:num>
  <w:num w:numId="6">
    <w:abstractNumId w:val="4"/>
  </w:num>
  <w:num w:numId="7">
    <w:abstractNumId w:val="2"/>
  </w:num>
  <w:num w:numId="8">
    <w:abstractNumId w:val="5"/>
  </w:num>
  <w:num w:numId="9">
    <w:abstractNumId w:val="10"/>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554B"/>
    <w:rsid w:val="00003E9A"/>
    <w:rsid w:val="00004C65"/>
    <w:rsid w:val="000131C1"/>
    <w:rsid w:val="0001516C"/>
    <w:rsid w:val="00015E28"/>
    <w:rsid w:val="000232B3"/>
    <w:rsid w:val="00027011"/>
    <w:rsid w:val="000302CA"/>
    <w:rsid w:val="0003117D"/>
    <w:rsid w:val="00034615"/>
    <w:rsid w:val="0003611A"/>
    <w:rsid w:val="00037C04"/>
    <w:rsid w:val="000411AC"/>
    <w:rsid w:val="00041478"/>
    <w:rsid w:val="00042E0C"/>
    <w:rsid w:val="00043A5C"/>
    <w:rsid w:val="000641B8"/>
    <w:rsid w:val="0007053C"/>
    <w:rsid w:val="00072A77"/>
    <w:rsid w:val="000740C1"/>
    <w:rsid w:val="000826D4"/>
    <w:rsid w:val="00085524"/>
    <w:rsid w:val="000927FE"/>
    <w:rsid w:val="00093174"/>
    <w:rsid w:val="00097298"/>
    <w:rsid w:val="000A6FDF"/>
    <w:rsid w:val="000B1659"/>
    <w:rsid w:val="000B3387"/>
    <w:rsid w:val="000B3473"/>
    <w:rsid w:val="000B5636"/>
    <w:rsid w:val="000C02A7"/>
    <w:rsid w:val="000C2BA1"/>
    <w:rsid w:val="000C571E"/>
    <w:rsid w:val="000D2636"/>
    <w:rsid w:val="000D75C2"/>
    <w:rsid w:val="000E13B9"/>
    <w:rsid w:val="000E1B63"/>
    <w:rsid w:val="000E5B47"/>
    <w:rsid w:val="000E68D7"/>
    <w:rsid w:val="000F0B08"/>
    <w:rsid w:val="000F7EA5"/>
    <w:rsid w:val="00101AC6"/>
    <w:rsid w:val="00104E3F"/>
    <w:rsid w:val="00105298"/>
    <w:rsid w:val="00106065"/>
    <w:rsid w:val="001170AB"/>
    <w:rsid w:val="00120294"/>
    <w:rsid w:val="00121031"/>
    <w:rsid w:val="001213D7"/>
    <w:rsid w:val="00121451"/>
    <w:rsid w:val="001247FD"/>
    <w:rsid w:val="00126A54"/>
    <w:rsid w:val="0013096C"/>
    <w:rsid w:val="00131276"/>
    <w:rsid w:val="00135F77"/>
    <w:rsid w:val="00136E48"/>
    <w:rsid w:val="001412BA"/>
    <w:rsid w:val="0014362B"/>
    <w:rsid w:val="001472D7"/>
    <w:rsid w:val="00152342"/>
    <w:rsid w:val="00154927"/>
    <w:rsid w:val="00155B85"/>
    <w:rsid w:val="001574F1"/>
    <w:rsid w:val="00171BCC"/>
    <w:rsid w:val="00174758"/>
    <w:rsid w:val="00174CB2"/>
    <w:rsid w:val="00185BC8"/>
    <w:rsid w:val="00186CD2"/>
    <w:rsid w:val="001A1B48"/>
    <w:rsid w:val="001B314F"/>
    <w:rsid w:val="001B4415"/>
    <w:rsid w:val="001B5691"/>
    <w:rsid w:val="001B5863"/>
    <w:rsid w:val="001B66F6"/>
    <w:rsid w:val="001B7555"/>
    <w:rsid w:val="001C0549"/>
    <w:rsid w:val="001C46DA"/>
    <w:rsid w:val="001C4863"/>
    <w:rsid w:val="001C59EC"/>
    <w:rsid w:val="001C7B92"/>
    <w:rsid w:val="001D1C62"/>
    <w:rsid w:val="001D24B2"/>
    <w:rsid w:val="001D4C80"/>
    <w:rsid w:val="001D56D9"/>
    <w:rsid w:val="001D590F"/>
    <w:rsid w:val="001D6249"/>
    <w:rsid w:val="001D7E9B"/>
    <w:rsid w:val="001E79ED"/>
    <w:rsid w:val="001F32D0"/>
    <w:rsid w:val="001F38D1"/>
    <w:rsid w:val="001F39A5"/>
    <w:rsid w:val="001F39B8"/>
    <w:rsid w:val="001F76E5"/>
    <w:rsid w:val="00200F0A"/>
    <w:rsid w:val="00202940"/>
    <w:rsid w:val="00203D72"/>
    <w:rsid w:val="00203FFD"/>
    <w:rsid w:val="0020471B"/>
    <w:rsid w:val="00207D9A"/>
    <w:rsid w:val="00210B64"/>
    <w:rsid w:val="00214574"/>
    <w:rsid w:val="00220EB0"/>
    <w:rsid w:val="002254C4"/>
    <w:rsid w:val="002270EA"/>
    <w:rsid w:val="002301CF"/>
    <w:rsid w:val="00232784"/>
    <w:rsid w:val="00236576"/>
    <w:rsid w:val="00236C3B"/>
    <w:rsid w:val="00246BD3"/>
    <w:rsid w:val="00250E14"/>
    <w:rsid w:val="00253D30"/>
    <w:rsid w:val="0025504F"/>
    <w:rsid w:val="00257527"/>
    <w:rsid w:val="002613FB"/>
    <w:rsid w:val="00263076"/>
    <w:rsid w:val="00263E5E"/>
    <w:rsid w:val="00267253"/>
    <w:rsid w:val="00271BD4"/>
    <w:rsid w:val="00272C9D"/>
    <w:rsid w:val="00272D1D"/>
    <w:rsid w:val="0027505C"/>
    <w:rsid w:val="002760CC"/>
    <w:rsid w:val="002964AF"/>
    <w:rsid w:val="002A078A"/>
    <w:rsid w:val="002A321D"/>
    <w:rsid w:val="002A4336"/>
    <w:rsid w:val="002A5D08"/>
    <w:rsid w:val="002A7E34"/>
    <w:rsid w:val="002B131E"/>
    <w:rsid w:val="002B1BF5"/>
    <w:rsid w:val="002B2028"/>
    <w:rsid w:val="002B4D96"/>
    <w:rsid w:val="002B7878"/>
    <w:rsid w:val="002C1BB7"/>
    <w:rsid w:val="002C27BB"/>
    <w:rsid w:val="002C6006"/>
    <w:rsid w:val="002D1E36"/>
    <w:rsid w:val="002D28C6"/>
    <w:rsid w:val="002E47BC"/>
    <w:rsid w:val="002E4C10"/>
    <w:rsid w:val="002F63C4"/>
    <w:rsid w:val="002F7529"/>
    <w:rsid w:val="003028E4"/>
    <w:rsid w:val="00302993"/>
    <w:rsid w:val="00302D93"/>
    <w:rsid w:val="00305C48"/>
    <w:rsid w:val="00306B3B"/>
    <w:rsid w:val="00313D5C"/>
    <w:rsid w:val="003147A3"/>
    <w:rsid w:val="0032226D"/>
    <w:rsid w:val="003312B4"/>
    <w:rsid w:val="00332710"/>
    <w:rsid w:val="00334C47"/>
    <w:rsid w:val="0034176A"/>
    <w:rsid w:val="003425B8"/>
    <w:rsid w:val="0034288C"/>
    <w:rsid w:val="00345570"/>
    <w:rsid w:val="00352261"/>
    <w:rsid w:val="0035426A"/>
    <w:rsid w:val="0036125D"/>
    <w:rsid w:val="00362AFD"/>
    <w:rsid w:val="00366AB0"/>
    <w:rsid w:val="00366B62"/>
    <w:rsid w:val="00370F94"/>
    <w:rsid w:val="00372DFF"/>
    <w:rsid w:val="00373EAF"/>
    <w:rsid w:val="003769AD"/>
    <w:rsid w:val="00380725"/>
    <w:rsid w:val="00380C3E"/>
    <w:rsid w:val="00381AC2"/>
    <w:rsid w:val="003820DD"/>
    <w:rsid w:val="00393061"/>
    <w:rsid w:val="003938FF"/>
    <w:rsid w:val="003950E4"/>
    <w:rsid w:val="00395196"/>
    <w:rsid w:val="0039645D"/>
    <w:rsid w:val="003A15E7"/>
    <w:rsid w:val="003A5EE4"/>
    <w:rsid w:val="003B5A65"/>
    <w:rsid w:val="003B5E77"/>
    <w:rsid w:val="003B707E"/>
    <w:rsid w:val="003C0A94"/>
    <w:rsid w:val="003C1C7A"/>
    <w:rsid w:val="003C34FD"/>
    <w:rsid w:val="003C768A"/>
    <w:rsid w:val="003D4AD1"/>
    <w:rsid w:val="003D555C"/>
    <w:rsid w:val="003E67EF"/>
    <w:rsid w:val="00404B1A"/>
    <w:rsid w:val="00404ED9"/>
    <w:rsid w:val="0040523B"/>
    <w:rsid w:val="00416E91"/>
    <w:rsid w:val="004200F6"/>
    <w:rsid w:val="00421367"/>
    <w:rsid w:val="00425D40"/>
    <w:rsid w:val="00432B18"/>
    <w:rsid w:val="004348B3"/>
    <w:rsid w:val="004412CA"/>
    <w:rsid w:val="004533B5"/>
    <w:rsid w:val="0045412B"/>
    <w:rsid w:val="00455193"/>
    <w:rsid w:val="0045553B"/>
    <w:rsid w:val="00455D1C"/>
    <w:rsid w:val="004621BC"/>
    <w:rsid w:val="0046230A"/>
    <w:rsid w:val="0046332C"/>
    <w:rsid w:val="0046724E"/>
    <w:rsid w:val="00481380"/>
    <w:rsid w:val="00484B88"/>
    <w:rsid w:val="004919F0"/>
    <w:rsid w:val="0049288D"/>
    <w:rsid w:val="00494654"/>
    <w:rsid w:val="00497D43"/>
    <w:rsid w:val="004A0AEB"/>
    <w:rsid w:val="004A292E"/>
    <w:rsid w:val="004B120C"/>
    <w:rsid w:val="004B2A05"/>
    <w:rsid w:val="004B4524"/>
    <w:rsid w:val="004B5925"/>
    <w:rsid w:val="004C6274"/>
    <w:rsid w:val="004C6482"/>
    <w:rsid w:val="004C783F"/>
    <w:rsid w:val="004D6E2D"/>
    <w:rsid w:val="004E0C4C"/>
    <w:rsid w:val="004E73D7"/>
    <w:rsid w:val="004F60A9"/>
    <w:rsid w:val="004F6EF1"/>
    <w:rsid w:val="004F753D"/>
    <w:rsid w:val="004F7EF2"/>
    <w:rsid w:val="0050045A"/>
    <w:rsid w:val="00503ABC"/>
    <w:rsid w:val="005065F2"/>
    <w:rsid w:val="00510739"/>
    <w:rsid w:val="0051393E"/>
    <w:rsid w:val="00524000"/>
    <w:rsid w:val="00525ACB"/>
    <w:rsid w:val="00531197"/>
    <w:rsid w:val="00540E5C"/>
    <w:rsid w:val="00544883"/>
    <w:rsid w:val="00546920"/>
    <w:rsid w:val="0055179B"/>
    <w:rsid w:val="00553C4D"/>
    <w:rsid w:val="00554289"/>
    <w:rsid w:val="0055583C"/>
    <w:rsid w:val="005558A3"/>
    <w:rsid w:val="00564C66"/>
    <w:rsid w:val="0057060F"/>
    <w:rsid w:val="00583EFE"/>
    <w:rsid w:val="00587C8F"/>
    <w:rsid w:val="005959E7"/>
    <w:rsid w:val="005A2845"/>
    <w:rsid w:val="005A32A0"/>
    <w:rsid w:val="005A7BA4"/>
    <w:rsid w:val="005B49A5"/>
    <w:rsid w:val="005B795C"/>
    <w:rsid w:val="005B7A60"/>
    <w:rsid w:val="005C585A"/>
    <w:rsid w:val="005C61EB"/>
    <w:rsid w:val="005D6D59"/>
    <w:rsid w:val="005E320B"/>
    <w:rsid w:val="005E3588"/>
    <w:rsid w:val="005E546F"/>
    <w:rsid w:val="005E5F1A"/>
    <w:rsid w:val="005F189F"/>
    <w:rsid w:val="005F2F87"/>
    <w:rsid w:val="005F326F"/>
    <w:rsid w:val="0060016B"/>
    <w:rsid w:val="00600C6C"/>
    <w:rsid w:val="00606094"/>
    <w:rsid w:val="00607A9E"/>
    <w:rsid w:val="00607D97"/>
    <w:rsid w:val="00613A3A"/>
    <w:rsid w:val="0062614E"/>
    <w:rsid w:val="00631BA0"/>
    <w:rsid w:val="00635289"/>
    <w:rsid w:val="0064072D"/>
    <w:rsid w:val="00644F13"/>
    <w:rsid w:val="00646847"/>
    <w:rsid w:val="00647775"/>
    <w:rsid w:val="00653A78"/>
    <w:rsid w:val="00655261"/>
    <w:rsid w:val="00660ACE"/>
    <w:rsid w:val="0066415B"/>
    <w:rsid w:val="006650FB"/>
    <w:rsid w:val="00665245"/>
    <w:rsid w:val="00665FB3"/>
    <w:rsid w:val="0067088D"/>
    <w:rsid w:val="006776B8"/>
    <w:rsid w:val="006851C3"/>
    <w:rsid w:val="00685C14"/>
    <w:rsid w:val="00691E34"/>
    <w:rsid w:val="00694926"/>
    <w:rsid w:val="006A1578"/>
    <w:rsid w:val="006A36A7"/>
    <w:rsid w:val="006A768D"/>
    <w:rsid w:val="006B0471"/>
    <w:rsid w:val="006C5A41"/>
    <w:rsid w:val="006D417D"/>
    <w:rsid w:val="006D46C2"/>
    <w:rsid w:val="006D61A4"/>
    <w:rsid w:val="006D6C0A"/>
    <w:rsid w:val="006D70DE"/>
    <w:rsid w:val="006D7E2B"/>
    <w:rsid w:val="006E04DD"/>
    <w:rsid w:val="006E58B8"/>
    <w:rsid w:val="006E6C5D"/>
    <w:rsid w:val="006F1C75"/>
    <w:rsid w:val="006F3B99"/>
    <w:rsid w:val="006F3C24"/>
    <w:rsid w:val="00704BB0"/>
    <w:rsid w:val="0070551B"/>
    <w:rsid w:val="00713663"/>
    <w:rsid w:val="0071406B"/>
    <w:rsid w:val="00717954"/>
    <w:rsid w:val="007211A8"/>
    <w:rsid w:val="00724D38"/>
    <w:rsid w:val="00726FBB"/>
    <w:rsid w:val="00737309"/>
    <w:rsid w:val="007379E4"/>
    <w:rsid w:val="00742CB8"/>
    <w:rsid w:val="00743BCA"/>
    <w:rsid w:val="00744FF6"/>
    <w:rsid w:val="00745B62"/>
    <w:rsid w:val="00746F13"/>
    <w:rsid w:val="00751F52"/>
    <w:rsid w:val="0075735D"/>
    <w:rsid w:val="007622B3"/>
    <w:rsid w:val="00762963"/>
    <w:rsid w:val="007709B1"/>
    <w:rsid w:val="00770E86"/>
    <w:rsid w:val="007859B7"/>
    <w:rsid w:val="00787E73"/>
    <w:rsid w:val="007937CF"/>
    <w:rsid w:val="00794017"/>
    <w:rsid w:val="0079415F"/>
    <w:rsid w:val="007A5CF8"/>
    <w:rsid w:val="007A6C31"/>
    <w:rsid w:val="007B172E"/>
    <w:rsid w:val="007B550F"/>
    <w:rsid w:val="007B70BE"/>
    <w:rsid w:val="007C50AE"/>
    <w:rsid w:val="007C5E18"/>
    <w:rsid w:val="007D7E85"/>
    <w:rsid w:val="007E026D"/>
    <w:rsid w:val="007E4E63"/>
    <w:rsid w:val="007F063A"/>
    <w:rsid w:val="007F5119"/>
    <w:rsid w:val="00800C32"/>
    <w:rsid w:val="00804D68"/>
    <w:rsid w:val="00805FBC"/>
    <w:rsid w:val="0080791F"/>
    <w:rsid w:val="0081264A"/>
    <w:rsid w:val="0081373F"/>
    <w:rsid w:val="00814F52"/>
    <w:rsid w:val="008168F2"/>
    <w:rsid w:val="0081700F"/>
    <w:rsid w:val="00821352"/>
    <w:rsid w:val="008230A0"/>
    <w:rsid w:val="0082631D"/>
    <w:rsid w:val="008305B9"/>
    <w:rsid w:val="00833DFF"/>
    <w:rsid w:val="008352DF"/>
    <w:rsid w:val="00836127"/>
    <w:rsid w:val="00836CEF"/>
    <w:rsid w:val="00840AEC"/>
    <w:rsid w:val="008460E5"/>
    <w:rsid w:val="00854610"/>
    <w:rsid w:val="00856134"/>
    <w:rsid w:val="0087443C"/>
    <w:rsid w:val="00876753"/>
    <w:rsid w:val="00876EE4"/>
    <w:rsid w:val="00890256"/>
    <w:rsid w:val="00890CF4"/>
    <w:rsid w:val="008A0515"/>
    <w:rsid w:val="008A2558"/>
    <w:rsid w:val="008A783B"/>
    <w:rsid w:val="008A79B9"/>
    <w:rsid w:val="008B0297"/>
    <w:rsid w:val="008B4301"/>
    <w:rsid w:val="008C75F1"/>
    <w:rsid w:val="008D3638"/>
    <w:rsid w:val="008D4BF5"/>
    <w:rsid w:val="008E2110"/>
    <w:rsid w:val="008E38ED"/>
    <w:rsid w:val="008E6404"/>
    <w:rsid w:val="008E69D7"/>
    <w:rsid w:val="008F40D2"/>
    <w:rsid w:val="008F46DC"/>
    <w:rsid w:val="00903EBC"/>
    <w:rsid w:val="0091115A"/>
    <w:rsid w:val="00912E3C"/>
    <w:rsid w:val="00927092"/>
    <w:rsid w:val="009351E6"/>
    <w:rsid w:val="0093622D"/>
    <w:rsid w:val="00936C3C"/>
    <w:rsid w:val="00951C02"/>
    <w:rsid w:val="00960E29"/>
    <w:rsid w:val="00965DC7"/>
    <w:rsid w:val="0097102F"/>
    <w:rsid w:val="009725E8"/>
    <w:rsid w:val="0097262E"/>
    <w:rsid w:val="00977A25"/>
    <w:rsid w:val="009801DD"/>
    <w:rsid w:val="0098174D"/>
    <w:rsid w:val="00983FA8"/>
    <w:rsid w:val="00986370"/>
    <w:rsid w:val="00986B69"/>
    <w:rsid w:val="00987AF5"/>
    <w:rsid w:val="00987AF8"/>
    <w:rsid w:val="00987EE6"/>
    <w:rsid w:val="00993BF6"/>
    <w:rsid w:val="009A2F69"/>
    <w:rsid w:val="009A68FE"/>
    <w:rsid w:val="009B05BB"/>
    <w:rsid w:val="009B0F6A"/>
    <w:rsid w:val="009B6EE2"/>
    <w:rsid w:val="009B7DAA"/>
    <w:rsid w:val="009C06A2"/>
    <w:rsid w:val="009C116C"/>
    <w:rsid w:val="009D36A8"/>
    <w:rsid w:val="009D52C0"/>
    <w:rsid w:val="009D61CE"/>
    <w:rsid w:val="009D73D0"/>
    <w:rsid w:val="009E3B68"/>
    <w:rsid w:val="009F01D8"/>
    <w:rsid w:val="009F038F"/>
    <w:rsid w:val="009F0E2C"/>
    <w:rsid w:val="009F7F23"/>
    <w:rsid w:val="00A0205A"/>
    <w:rsid w:val="00A0301C"/>
    <w:rsid w:val="00A0387F"/>
    <w:rsid w:val="00A03AD6"/>
    <w:rsid w:val="00A045E0"/>
    <w:rsid w:val="00A100B5"/>
    <w:rsid w:val="00A13D08"/>
    <w:rsid w:val="00A17D80"/>
    <w:rsid w:val="00A21220"/>
    <w:rsid w:val="00A24A39"/>
    <w:rsid w:val="00A34281"/>
    <w:rsid w:val="00A416AE"/>
    <w:rsid w:val="00A44113"/>
    <w:rsid w:val="00A50564"/>
    <w:rsid w:val="00A5530F"/>
    <w:rsid w:val="00A60A4B"/>
    <w:rsid w:val="00A724BE"/>
    <w:rsid w:val="00A815D7"/>
    <w:rsid w:val="00A84AA1"/>
    <w:rsid w:val="00A84E25"/>
    <w:rsid w:val="00A95E20"/>
    <w:rsid w:val="00AA5C71"/>
    <w:rsid w:val="00AB1EAC"/>
    <w:rsid w:val="00AC0062"/>
    <w:rsid w:val="00AC635E"/>
    <w:rsid w:val="00AC7C09"/>
    <w:rsid w:val="00AD09B1"/>
    <w:rsid w:val="00AD546F"/>
    <w:rsid w:val="00AF0AFA"/>
    <w:rsid w:val="00AF1151"/>
    <w:rsid w:val="00AF3558"/>
    <w:rsid w:val="00AF5272"/>
    <w:rsid w:val="00B01C8C"/>
    <w:rsid w:val="00B024B8"/>
    <w:rsid w:val="00B14F9B"/>
    <w:rsid w:val="00B15B93"/>
    <w:rsid w:val="00B16FC1"/>
    <w:rsid w:val="00B250F1"/>
    <w:rsid w:val="00B31EE5"/>
    <w:rsid w:val="00B36455"/>
    <w:rsid w:val="00B370C2"/>
    <w:rsid w:val="00B400CF"/>
    <w:rsid w:val="00B428BB"/>
    <w:rsid w:val="00B4344E"/>
    <w:rsid w:val="00B50D19"/>
    <w:rsid w:val="00B51431"/>
    <w:rsid w:val="00B51C2B"/>
    <w:rsid w:val="00B53D58"/>
    <w:rsid w:val="00B6078E"/>
    <w:rsid w:val="00B6560C"/>
    <w:rsid w:val="00B6576B"/>
    <w:rsid w:val="00B77658"/>
    <w:rsid w:val="00B82185"/>
    <w:rsid w:val="00B83B82"/>
    <w:rsid w:val="00B86995"/>
    <w:rsid w:val="00B93559"/>
    <w:rsid w:val="00B935E1"/>
    <w:rsid w:val="00B97999"/>
    <w:rsid w:val="00BA3264"/>
    <w:rsid w:val="00BA326A"/>
    <w:rsid w:val="00BA3C1B"/>
    <w:rsid w:val="00BA3E6B"/>
    <w:rsid w:val="00BB1A0D"/>
    <w:rsid w:val="00BB7C50"/>
    <w:rsid w:val="00BC1E21"/>
    <w:rsid w:val="00BC73FE"/>
    <w:rsid w:val="00BC7767"/>
    <w:rsid w:val="00BD1226"/>
    <w:rsid w:val="00BD6575"/>
    <w:rsid w:val="00BD6779"/>
    <w:rsid w:val="00BE0138"/>
    <w:rsid w:val="00BE2017"/>
    <w:rsid w:val="00BE6F75"/>
    <w:rsid w:val="00BE7FAF"/>
    <w:rsid w:val="00BF106F"/>
    <w:rsid w:val="00BF4718"/>
    <w:rsid w:val="00BF5BE2"/>
    <w:rsid w:val="00C0239E"/>
    <w:rsid w:val="00C0272C"/>
    <w:rsid w:val="00C04E48"/>
    <w:rsid w:val="00C06A26"/>
    <w:rsid w:val="00C128EB"/>
    <w:rsid w:val="00C14C65"/>
    <w:rsid w:val="00C21CD3"/>
    <w:rsid w:val="00C2439C"/>
    <w:rsid w:val="00C26DF2"/>
    <w:rsid w:val="00C27495"/>
    <w:rsid w:val="00C27D76"/>
    <w:rsid w:val="00C306E2"/>
    <w:rsid w:val="00C3300F"/>
    <w:rsid w:val="00C40F53"/>
    <w:rsid w:val="00C41054"/>
    <w:rsid w:val="00C420DC"/>
    <w:rsid w:val="00C439B0"/>
    <w:rsid w:val="00C44989"/>
    <w:rsid w:val="00C45913"/>
    <w:rsid w:val="00C46B8C"/>
    <w:rsid w:val="00C62B49"/>
    <w:rsid w:val="00C63EE6"/>
    <w:rsid w:val="00C64ACF"/>
    <w:rsid w:val="00C66948"/>
    <w:rsid w:val="00C7101D"/>
    <w:rsid w:val="00C72CB6"/>
    <w:rsid w:val="00C76D38"/>
    <w:rsid w:val="00C8157B"/>
    <w:rsid w:val="00C8222A"/>
    <w:rsid w:val="00C823A7"/>
    <w:rsid w:val="00C8774A"/>
    <w:rsid w:val="00C877FE"/>
    <w:rsid w:val="00C9188D"/>
    <w:rsid w:val="00C927A6"/>
    <w:rsid w:val="00C92BF3"/>
    <w:rsid w:val="00C93C3E"/>
    <w:rsid w:val="00CA1012"/>
    <w:rsid w:val="00CA1A8D"/>
    <w:rsid w:val="00CA3666"/>
    <w:rsid w:val="00CA39F5"/>
    <w:rsid w:val="00CA5189"/>
    <w:rsid w:val="00CA64BE"/>
    <w:rsid w:val="00CB1F98"/>
    <w:rsid w:val="00CB69F3"/>
    <w:rsid w:val="00CC008E"/>
    <w:rsid w:val="00CD1BA9"/>
    <w:rsid w:val="00CD2794"/>
    <w:rsid w:val="00CD2A92"/>
    <w:rsid w:val="00CD4D08"/>
    <w:rsid w:val="00CD5995"/>
    <w:rsid w:val="00CD62B6"/>
    <w:rsid w:val="00CE04FB"/>
    <w:rsid w:val="00CE4184"/>
    <w:rsid w:val="00CE72B2"/>
    <w:rsid w:val="00CF51C0"/>
    <w:rsid w:val="00CF6FDA"/>
    <w:rsid w:val="00CF7340"/>
    <w:rsid w:val="00D00FA8"/>
    <w:rsid w:val="00D05745"/>
    <w:rsid w:val="00D144E2"/>
    <w:rsid w:val="00D170A9"/>
    <w:rsid w:val="00D172DF"/>
    <w:rsid w:val="00D1752E"/>
    <w:rsid w:val="00D24103"/>
    <w:rsid w:val="00D246AB"/>
    <w:rsid w:val="00D31B57"/>
    <w:rsid w:val="00D36E44"/>
    <w:rsid w:val="00D37277"/>
    <w:rsid w:val="00D43359"/>
    <w:rsid w:val="00D43A44"/>
    <w:rsid w:val="00D458EB"/>
    <w:rsid w:val="00D46EE0"/>
    <w:rsid w:val="00D53D60"/>
    <w:rsid w:val="00D5564B"/>
    <w:rsid w:val="00D57334"/>
    <w:rsid w:val="00D611BB"/>
    <w:rsid w:val="00D61F37"/>
    <w:rsid w:val="00D62FE6"/>
    <w:rsid w:val="00D630AF"/>
    <w:rsid w:val="00D708CD"/>
    <w:rsid w:val="00D72F14"/>
    <w:rsid w:val="00D83267"/>
    <w:rsid w:val="00D86D2F"/>
    <w:rsid w:val="00D909C5"/>
    <w:rsid w:val="00D960B1"/>
    <w:rsid w:val="00DB13DE"/>
    <w:rsid w:val="00DB554B"/>
    <w:rsid w:val="00DB58F0"/>
    <w:rsid w:val="00DC0135"/>
    <w:rsid w:val="00DC08FC"/>
    <w:rsid w:val="00DC33BD"/>
    <w:rsid w:val="00DC598B"/>
    <w:rsid w:val="00DD02A9"/>
    <w:rsid w:val="00DD6C2E"/>
    <w:rsid w:val="00DD7584"/>
    <w:rsid w:val="00DE0655"/>
    <w:rsid w:val="00DF180F"/>
    <w:rsid w:val="00DF694D"/>
    <w:rsid w:val="00E000D9"/>
    <w:rsid w:val="00E05B40"/>
    <w:rsid w:val="00E05D7D"/>
    <w:rsid w:val="00E0769F"/>
    <w:rsid w:val="00E1202B"/>
    <w:rsid w:val="00E12B58"/>
    <w:rsid w:val="00E12EEA"/>
    <w:rsid w:val="00E20133"/>
    <w:rsid w:val="00E31E6A"/>
    <w:rsid w:val="00E32B84"/>
    <w:rsid w:val="00E33CA2"/>
    <w:rsid w:val="00E438C8"/>
    <w:rsid w:val="00E44268"/>
    <w:rsid w:val="00E44DDF"/>
    <w:rsid w:val="00E45CDB"/>
    <w:rsid w:val="00E53388"/>
    <w:rsid w:val="00E62B61"/>
    <w:rsid w:val="00E708A1"/>
    <w:rsid w:val="00E7175D"/>
    <w:rsid w:val="00E7689E"/>
    <w:rsid w:val="00E84CC8"/>
    <w:rsid w:val="00E87404"/>
    <w:rsid w:val="00E90E71"/>
    <w:rsid w:val="00E9162D"/>
    <w:rsid w:val="00E94BCA"/>
    <w:rsid w:val="00E95B3D"/>
    <w:rsid w:val="00EA2A5D"/>
    <w:rsid w:val="00EA45A8"/>
    <w:rsid w:val="00EA6301"/>
    <w:rsid w:val="00EB0BA3"/>
    <w:rsid w:val="00EB10B0"/>
    <w:rsid w:val="00EB1EA5"/>
    <w:rsid w:val="00EB416F"/>
    <w:rsid w:val="00EC37BB"/>
    <w:rsid w:val="00EC5D64"/>
    <w:rsid w:val="00EC68B4"/>
    <w:rsid w:val="00ED02BC"/>
    <w:rsid w:val="00ED4B48"/>
    <w:rsid w:val="00EE079A"/>
    <w:rsid w:val="00EF6EC3"/>
    <w:rsid w:val="00F00789"/>
    <w:rsid w:val="00F046CF"/>
    <w:rsid w:val="00F123DE"/>
    <w:rsid w:val="00F15668"/>
    <w:rsid w:val="00F16E08"/>
    <w:rsid w:val="00F25703"/>
    <w:rsid w:val="00F3467C"/>
    <w:rsid w:val="00F375C6"/>
    <w:rsid w:val="00F42D5F"/>
    <w:rsid w:val="00F4397D"/>
    <w:rsid w:val="00F43BCB"/>
    <w:rsid w:val="00F44B9C"/>
    <w:rsid w:val="00F517C6"/>
    <w:rsid w:val="00F53EE8"/>
    <w:rsid w:val="00F56E7C"/>
    <w:rsid w:val="00F617E4"/>
    <w:rsid w:val="00F61B96"/>
    <w:rsid w:val="00F63478"/>
    <w:rsid w:val="00F63CA5"/>
    <w:rsid w:val="00F712B3"/>
    <w:rsid w:val="00F72AA2"/>
    <w:rsid w:val="00F760C1"/>
    <w:rsid w:val="00F77A6B"/>
    <w:rsid w:val="00F81EDE"/>
    <w:rsid w:val="00F84962"/>
    <w:rsid w:val="00F86C63"/>
    <w:rsid w:val="00F91153"/>
    <w:rsid w:val="00F92D54"/>
    <w:rsid w:val="00FA7E65"/>
    <w:rsid w:val="00FC0C15"/>
    <w:rsid w:val="00FC211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837EDA"/>
  <w15:docId w15:val="{D78267AD-F942-4298-A655-ABB191133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2"/>
        <w:szCs w:val="22"/>
        <w:lang w:val="nl-NL" w:eastAsia="en-US" w:bidi="ar-SA"/>
      </w:rPr>
    </w:rPrDefault>
    <w:pPrDefault>
      <w:pPr>
        <w:pBdr>
          <w:top w:val="nil"/>
          <w:left w:val="nil"/>
          <w:bottom w:val="nil"/>
          <w:right w:val="nil"/>
          <w:between w:val="nil"/>
        </w:pBd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DB554B"/>
  </w:style>
  <w:style w:type="paragraph" w:styleId="Heading1">
    <w:name w:val="heading 1"/>
    <w:basedOn w:val="NoSpacing"/>
    <w:next w:val="Normal"/>
    <w:link w:val="Heading1Char"/>
    <w:uiPriority w:val="9"/>
    <w:qFormat/>
    <w:rsid w:val="00DB554B"/>
    <w:pPr>
      <w:keepNext/>
      <w:keepLines/>
      <w:outlineLvl w:val="0"/>
    </w:pPr>
    <w:rPr>
      <w:rFonts w:ascii="Calibri Light" w:eastAsiaTheme="majorEastAsia" w:hAnsi="Calibri Light" w:cstheme="majorBidi"/>
      <w:sz w:val="32"/>
      <w:szCs w:val="40"/>
    </w:rPr>
  </w:style>
  <w:style w:type="paragraph" w:styleId="Heading2">
    <w:name w:val="heading 2"/>
    <w:basedOn w:val="Normal"/>
    <w:next w:val="Normal"/>
    <w:link w:val="Heading2Char"/>
    <w:uiPriority w:val="9"/>
    <w:unhideWhenUsed/>
    <w:qFormat/>
    <w:rsid w:val="00DB554B"/>
    <w:pPr>
      <w:keepNext/>
      <w:keepLines/>
      <w:spacing w:after="0"/>
      <w:outlineLvl w:val="1"/>
    </w:pPr>
    <w:rPr>
      <w:rFonts w:ascii="Calibri Light" w:eastAsiaTheme="majorEastAsia" w:hAnsi="Calibri Light" w:cstheme="majorBidi"/>
      <w:bCs/>
      <w:color w:val="auto"/>
      <w:sz w:val="24"/>
      <w:szCs w:val="26"/>
    </w:rPr>
  </w:style>
  <w:style w:type="paragraph" w:styleId="Heading3">
    <w:name w:val="heading 3"/>
    <w:basedOn w:val="Normal"/>
    <w:next w:val="Normal"/>
    <w:link w:val="Heading3Char"/>
    <w:uiPriority w:val="9"/>
    <w:unhideWhenUsed/>
    <w:qFormat/>
    <w:rsid w:val="006E6C5D"/>
    <w:pPr>
      <w:keepNext/>
      <w:keepLines/>
      <w:spacing w:after="0"/>
      <w:outlineLvl w:val="2"/>
    </w:pPr>
    <w:rPr>
      <w:rFonts w:ascii="Calibri Light" w:eastAsiaTheme="majorEastAsia" w:hAnsi="Calibri Light" w:cstheme="majorBidi"/>
      <w:bCs/>
      <w:i/>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DB554B"/>
    <w:rPr>
      <w:b/>
      <w:bCs/>
    </w:rPr>
  </w:style>
  <w:style w:type="paragraph" w:styleId="NoSpacing">
    <w:name w:val="No Spacing"/>
    <w:link w:val="NoSpacingChar"/>
    <w:uiPriority w:val="1"/>
    <w:qFormat/>
    <w:rsid w:val="002D1E36"/>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lang w:val="en-GB"/>
    </w:rPr>
  </w:style>
  <w:style w:type="paragraph" w:styleId="ListParagraph">
    <w:name w:val="List Paragraph"/>
    <w:basedOn w:val="Normal"/>
    <w:uiPriority w:val="34"/>
    <w:qFormat/>
    <w:rsid w:val="00DB554B"/>
    <w:pPr>
      <w:ind w:left="720"/>
      <w:contextualSpacing/>
    </w:pPr>
  </w:style>
  <w:style w:type="character" w:styleId="SubtleEmphasis">
    <w:name w:val="Subtle Emphasis"/>
    <w:basedOn w:val="DefaultParagraphFont"/>
    <w:uiPriority w:val="19"/>
    <w:qFormat/>
    <w:rsid w:val="00DB554B"/>
    <w:rPr>
      <w:i/>
      <w:iCs/>
      <w:color w:val="808080" w:themeColor="text1" w:themeTint="7F"/>
    </w:rPr>
  </w:style>
  <w:style w:type="character" w:customStyle="1" w:styleId="Heading1Char">
    <w:name w:val="Heading 1 Char"/>
    <w:basedOn w:val="DefaultParagraphFont"/>
    <w:link w:val="Heading1"/>
    <w:uiPriority w:val="9"/>
    <w:rsid w:val="00DB554B"/>
    <w:rPr>
      <w:rFonts w:ascii="Calibri Light" w:eastAsiaTheme="majorEastAsia" w:hAnsi="Calibri Light" w:cstheme="majorBidi"/>
      <w:color w:val="auto"/>
      <w:sz w:val="32"/>
      <w:szCs w:val="40"/>
      <w:lang w:val="en-GB"/>
    </w:rPr>
  </w:style>
  <w:style w:type="character" w:customStyle="1" w:styleId="Heading2Char">
    <w:name w:val="Heading 2 Char"/>
    <w:basedOn w:val="DefaultParagraphFont"/>
    <w:link w:val="Heading2"/>
    <w:uiPriority w:val="9"/>
    <w:rsid w:val="00DB554B"/>
    <w:rPr>
      <w:rFonts w:ascii="Calibri Light" w:eastAsiaTheme="majorEastAsia" w:hAnsi="Calibri Light" w:cstheme="majorBidi"/>
      <w:bCs/>
      <w:color w:val="auto"/>
      <w:sz w:val="24"/>
      <w:szCs w:val="26"/>
    </w:rPr>
  </w:style>
  <w:style w:type="character" w:customStyle="1" w:styleId="Heading3Char">
    <w:name w:val="Heading 3 Char"/>
    <w:basedOn w:val="DefaultParagraphFont"/>
    <w:link w:val="Heading3"/>
    <w:uiPriority w:val="9"/>
    <w:rsid w:val="006E6C5D"/>
    <w:rPr>
      <w:rFonts w:ascii="Calibri Light" w:eastAsiaTheme="majorEastAsia" w:hAnsi="Calibri Light" w:cstheme="majorBidi"/>
      <w:bCs/>
      <w:i/>
      <w:color w:val="auto"/>
    </w:rPr>
  </w:style>
  <w:style w:type="paragraph" w:styleId="NormalWeb">
    <w:name w:val="Normal (Web)"/>
    <w:basedOn w:val="Normal"/>
    <w:uiPriority w:val="99"/>
    <w:semiHidden/>
    <w:unhideWhenUsed/>
    <w:rsid w:val="00D144E2"/>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heme="minorEastAsia" w:hAnsi="Times New Roman" w:cs="Times New Roman"/>
      <w:color w:val="auto"/>
      <w:sz w:val="24"/>
      <w:szCs w:val="24"/>
      <w:lang w:eastAsia="nl-NL"/>
    </w:rPr>
  </w:style>
  <w:style w:type="paragraph" w:styleId="BalloonText">
    <w:name w:val="Balloon Text"/>
    <w:basedOn w:val="Normal"/>
    <w:link w:val="BalloonTextChar"/>
    <w:uiPriority w:val="99"/>
    <w:semiHidden/>
    <w:unhideWhenUsed/>
    <w:rsid w:val="00186C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6CD2"/>
    <w:rPr>
      <w:rFonts w:ascii="Tahoma" w:hAnsi="Tahoma" w:cs="Tahoma"/>
      <w:sz w:val="16"/>
      <w:szCs w:val="16"/>
    </w:rPr>
  </w:style>
  <w:style w:type="character" w:styleId="Emphasis">
    <w:name w:val="Emphasis"/>
    <w:basedOn w:val="DefaultParagraphFont"/>
    <w:uiPriority w:val="20"/>
    <w:qFormat/>
    <w:rsid w:val="0045553B"/>
    <w:rPr>
      <w:i/>
      <w:iCs/>
    </w:rPr>
  </w:style>
  <w:style w:type="character" w:styleId="CommentReference">
    <w:name w:val="annotation reference"/>
    <w:basedOn w:val="DefaultParagraphFont"/>
    <w:uiPriority w:val="99"/>
    <w:semiHidden/>
    <w:unhideWhenUsed/>
    <w:rsid w:val="00833DFF"/>
    <w:rPr>
      <w:sz w:val="16"/>
      <w:szCs w:val="16"/>
    </w:rPr>
  </w:style>
  <w:style w:type="paragraph" w:styleId="CommentText">
    <w:name w:val="annotation text"/>
    <w:basedOn w:val="Normal"/>
    <w:link w:val="CommentTextChar"/>
    <w:uiPriority w:val="99"/>
    <w:semiHidden/>
    <w:unhideWhenUsed/>
    <w:rsid w:val="00833DFF"/>
    <w:pPr>
      <w:spacing w:line="240" w:lineRule="auto"/>
    </w:pPr>
    <w:rPr>
      <w:sz w:val="20"/>
      <w:szCs w:val="20"/>
    </w:rPr>
  </w:style>
  <w:style w:type="character" w:customStyle="1" w:styleId="CommentTextChar">
    <w:name w:val="Comment Text Char"/>
    <w:basedOn w:val="DefaultParagraphFont"/>
    <w:link w:val="CommentText"/>
    <w:uiPriority w:val="99"/>
    <w:semiHidden/>
    <w:rsid w:val="00833DFF"/>
    <w:rPr>
      <w:sz w:val="20"/>
      <w:szCs w:val="20"/>
    </w:rPr>
  </w:style>
  <w:style w:type="paragraph" w:styleId="CommentSubject">
    <w:name w:val="annotation subject"/>
    <w:basedOn w:val="CommentText"/>
    <w:next w:val="CommentText"/>
    <w:link w:val="CommentSubjectChar"/>
    <w:uiPriority w:val="99"/>
    <w:semiHidden/>
    <w:unhideWhenUsed/>
    <w:rsid w:val="00833DFF"/>
    <w:rPr>
      <w:b/>
      <w:bCs/>
    </w:rPr>
  </w:style>
  <w:style w:type="character" w:customStyle="1" w:styleId="CommentSubjectChar">
    <w:name w:val="Comment Subject Char"/>
    <w:basedOn w:val="CommentTextChar"/>
    <w:link w:val="CommentSubject"/>
    <w:uiPriority w:val="99"/>
    <w:semiHidden/>
    <w:rsid w:val="00833DFF"/>
    <w:rPr>
      <w:b/>
      <w:bCs/>
      <w:sz w:val="20"/>
      <w:szCs w:val="20"/>
    </w:rPr>
  </w:style>
  <w:style w:type="character" w:customStyle="1" w:styleId="A23">
    <w:name w:val="A23"/>
    <w:uiPriority w:val="99"/>
    <w:rsid w:val="000E5B47"/>
    <w:rPr>
      <w:rFonts w:cs="Minion Pro"/>
      <w:sz w:val="10"/>
      <w:szCs w:val="10"/>
    </w:rPr>
  </w:style>
  <w:style w:type="character" w:customStyle="1" w:styleId="A1">
    <w:name w:val="A1"/>
    <w:uiPriority w:val="99"/>
    <w:rsid w:val="000E5B47"/>
    <w:rPr>
      <w:rFonts w:cs="Minion Pro"/>
      <w:sz w:val="10"/>
      <w:szCs w:val="10"/>
    </w:rPr>
  </w:style>
  <w:style w:type="paragraph" w:styleId="EndnoteText">
    <w:name w:val="endnote text"/>
    <w:basedOn w:val="Normal"/>
    <w:link w:val="EndnoteTextChar"/>
    <w:uiPriority w:val="99"/>
    <w:semiHidden/>
    <w:unhideWhenUsed/>
    <w:rsid w:val="001F76E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F76E5"/>
    <w:rPr>
      <w:sz w:val="20"/>
      <w:szCs w:val="20"/>
    </w:rPr>
  </w:style>
  <w:style w:type="character" w:styleId="EndnoteReference">
    <w:name w:val="endnote reference"/>
    <w:basedOn w:val="DefaultParagraphFont"/>
    <w:uiPriority w:val="99"/>
    <w:semiHidden/>
    <w:unhideWhenUsed/>
    <w:rsid w:val="001F76E5"/>
    <w:rPr>
      <w:vertAlign w:val="superscript"/>
    </w:rPr>
  </w:style>
  <w:style w:type="paragraph" w:styleId="TOCHeading">
    <w:name w:val="TOC Heading"/>
    <w:basedOn w:val="Heading1"/>
    <w:next w:val="Normal"/>
    <w:uiPriority w:val="39"/>
    <w:unhideWhenUsed/>
    <w:qFormat/>
    <w:rsid w:val="00C14C65"/>
    <w:pPr>
      <w:spacing w:before="240" w:line="259" w:lineRule="auto"/>
      <w:outlineLvl w:val="9"/>
    </w:pPr>
    <w:rPr>
      <w:rFonts w:asciiTheme="majorHAnsi" w:hAnsiTheme="majorHAnsi"/>
      <w:color w:val="365F91" w:themeColor="accent1" w:themeShade="BF"/>
      <w:szCs w:val="32"/>
      <w:lang w:val="en-US"/>
    </w:rPr>
  </w:style>
  <w:style w:type="paragraph" w:styleId="TOC1">
    <w:name w:val="toc 1"/>
    <w:basedOn w:val="Normal"/>
    <w:next w:val="Normal"/>
    <w:autoRedefine/>
    <w:uiPriority w:val="39"/>
    <w:unhideWhenUsed/>
    <w:rsid w:val="00F86C63"/>
    <w:pPr>
      <w:tabs>
        <w:tab w:val="left" w:pos="426"/>
        <w:tab w:val="right" w:leader="dot" w:pos="9062"/>
      </w:tabs>
      <w:spacing w:after="100"/>
    </w:pPr>
  </w:style>
  <w:style w:type="paragraph" w:styleId="TOC2">
    <w:name w:val="toc 2"/>
    <w:basedOn w:val="Normal"/>
    <w:next w:val="Normal"/>
    <w:autoRedefine/>
    <w:uiPriority w:val="39"/>
    <w:unhideWhenUsed/>
    <w:rsid w:val="00F86C63"/>
    <w:pPr>
      <w:tabs>
        <w:tab w:val="right" w:leader="dot" w:pos="9062"/>
      </w:tabs>
      <w:spacing w:after="100"/>
      <w:ind w:left="567"/>
    </w:pPr>
  </w:style>
  <w:style w:type="character" w:styleId="Hyperlink">
    <w:name w:val="Hyperlink"/>
    <w:basedOn w:val="DefaultParagraphFont"/>
    <w:uiPriority w:val="99"/>
    <w:unhideWhenUsed/>
    <w:rsid w:val="00C14C65"/>
    <w:rPr>
      <w:color w:val="0000FF" w:themeColor="hyperlink"/>
      <w:u w:val="single"/>
    </w:rPr>
  </w:style>
  <w:style w:type="paragraph" w:styleId="Header">
    <w:name w:val="header"/>
    <w:basedOn w:val="Normal"/>
    <w:link w:val="HeaderChar"/>
    <w:uiPriority w:val="99"/>
    <w:unhideWhenUsed/>
    <w:rsid w:val="00F86C63"/>
    <w:pPr>
      <w:tabs>
        <w:tab w:val="center" w:pos="4536"/>
        <w:tab w:val="right" w:pos="9072"/>
      </w:tabs>
      <w:spacing w:after="0" w:line="240" w:lineRule="auto"/>
    </w:pPr>
  </w:style>
  <w:style w:type="character" w:customStyle="1" w:styleId="HeaderChar">
    <w:name w:val="Header Char"/>
    <w:basedOn w:val="DefaultParagraphFont"/>
    <w:link w:val="Header"/>
    <w:uiPriority w:val="99"/>
    <w:rsid w:val="00F86C63"/>
  </w:style>
  <w:style w:type="paragraph" w:styleId="Footer">
    <w:name w:val="footer"/>
    <w:basedOn w:val="Normal"/>
    <w:link w:val="FooterChar"/>
    <w:uiPriority w:val="99"/>
    <w:unhideWhenUsed/>
    <w:rsid w:val="00F86C63"/>
    <w:pPr>
      <w:tabs>
        <w:tab w:val="center" w:pos="4536"/>
        <w:tab w:val="right" w:pos="9072"/>
      </w:tabs>
      <w:spacing w:after="0" w:line="240" w:lineRule="auto"/>
    </w:pPr>
  </w:style>
  <w:style w:type="character" w:customStyle="1" w:styleId="FooterChar">
    <w:name w:val="Footer Char"/>
    <w:basedOn w:val="DefaultParagraphFont"/>
    <w:link w:val="Footer"/>
    <w:uiPriority w:val="99"/>
    <w:rsid w:val="00F86C63"/>
  </w:style>
  <w:style w:type="character" w:customStyle="1" w:styleId="NoSpacingChar">
    <w:name w:val="No Spacing Char"/>
    <w:basedOn w:val="DefaultParagraphFont"/>
    <w:link w:val="NoSpacing"/>
    <w:uiPriority w:val="1"/>
    <w:rsid w:val="00E87404"/>
    <w:rPr>
      <w:rFonts w:asciiTheme="minorHAnsi" w:eastAsiaTheme="minorHAnsi" w:hAnsiTheme="minorHAnsi" w:cstheme="minorBidi"/>
      <w:color w:val="auto"/>
      <w:lang w:val="en-GB"/>
    </w:rPr>
  </w:style>
  <w:style w:type="table" w:styleId="TableGrid">
    <w:name w:val="Table Grid"/>
    <w:basedOn w:val="TableNormal"/>
    <w:uiPriority w:val="59"/>
    <w:rsid w:val="00D832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D8326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D8326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semiHidden/>
    <w:unhideWhenUsed/>
    <w:rsid w:val="009725E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25E8"/>
    <w:rPr>
      <w:sz w:val="20"/>
      <w:szCs w:val="20"/>
    </w:rPr>
  </w:style>
  <w:style w:type="character" w:styleId="FootnoteReference">
    <w:name w:val="footnote reference"/>
    <w:basedOn w:val="DefaultParagraphFont"/>
    <w:uiPriority w:val="99"/>
    <w:semiHidden/>
    <w:unhideWhenUsed/>
    <w:rsid w:val="009725E8"/>
    <w:rPr>
      <w:vertAlign w:val="superscript"/>
    </w:rPr>
  </w:style>
  <w:style w:type="table" w:styleId="PlainTable2">
    <w:name w:val="Plain Table 2"/>
    <w:basedOn w:val="TableNormal"/>
    <w:uiPriority w:val="42"/>
    <w:rsid w:val="00C0272C"/>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90834">
      <w:bodyDiv w:val="1"/>
      <w:marLeft w:val="0"/>
      <w:marRight w:val="0"/>
      <w:marTop w:val="0"/>
      <w:marBottom w:val="0"/>
      <w:divBdr>
        <w:top w:val="none" w:sz="0" w:space="0" w:color="auto"/>
        <w:left w:val="none" w:sz="0" w:space="0" w:color="auto"/>
        <w:bottom w:val="none" w:sz="0" w:space="0" w:color="auto"/>
        <w:right w:val="none" w:sz="0" w:space="0" w:color="auto"/>
      </w:divBdr>
      <w:divsChild>
        <w:div w:id="1165972513">
          <w:marLeft w:val="0"/>
          <w:marRight w:val="0"/>
          <w:marTop w:val="0"/>
          <w:marBottom w:val="0"/>
          <w:divBdr>
            <w:top w:val="none" w:sz="0" w:space="0" w:color="auto"/>
            <w:left w:val="none" w:sz="0" w:space="0" w:color="auto"/>
            <w:bottom w:val="none" w:sz="0" w:space="0" w:color="auto"/>
            <w:right w:val="none" w:sz="0" w:space="0" w:color="auto"/>
          </w:divBdr>
        </w:div>
        <w:div w:id="152188019">
          <w:marLeft w:val="0"/>
          <w:marRight w:val="0"/>
          <w:marTop w:val="0"/>
          <w:marBottom w:val="0"/>
          <w:divBdr>
            <w:top w:val="none" w:sz="0" w:space="0" w:color="auto"/>
            <w:left w:val="none" w:sz="0" w:space="0" w:color="auto"/>
            <w:bottom w:val="none" w:sz="0" w:space="0" w:color="auto"/>
            <w:right w:val="none" w:sz="0" w:space="0" w:color="auto"/>
          </w:divBdr>
        </w:div>
        <w:div w:id="742408240">
          <w:marLeft w:val="0"/>
          <w:marRight w:val="0"/>
          <w:marTop w:val="0"/>
          <w:marBottom w:val="0"/>
          <w:divBdr>
            <w:top w:val="none" w:sz="0" w:space="0" w:color="auto"/>
            <w:left w:val="none" w:sz="0" w:space="0" w:color="auto"/>
            <w:bottom w:val="none" w:sz="0" w:space="0" w:color="auto"/>
            <w:right w:val="none" w:sz="0" w:space="0" w:color="auto"/>
          </w:divBdr>
        </w:div>
        <w:div w:id="513686395">
          <w:marLeft w:val="0"/>
          <w:marRight w:val="0"/>
          <w:marTop w:val="0"/>
          <w:marBottom w:val="0"/>
          <w:divBdr>
            <w:top w:val="none" w:sz="0" w:space="0" w:color="auto"/>
            <w:left w:val="none" w:sz="0" w:space="0" w:color="auto"/>
            <w:bottom w:val="none" w:sz="0" w:space="0" w:color="auto"/>
            <w:right w:val="none" w:sz="0" w:space="0" w:color="auto"/>
          </w:divBdr>
        </w:div>
        <w:div w:id="1821143839">
          <w:marLeft w:val="0"/>
          <w:marRight w:val="0"/>
          <w:marTop w:val="0"/>
          <w:marBottom w:val="0"/>
          <w:divBdr>
            <w:top w:val="none" w:sz="0" w:space="0" w:color="auto"/>
            <w:left w:val="none" w:sz="0" w:space="0" w:color="auto"/>
            <w:bottom w:val="none" w:sz="0" w:space="0" w:color="auto"/>
            <w:right w:val="none" w:sz="0" w:space="0" w:color="auto"/>
          </w:divBdr>
        </w:div>
        <w:div w:id="105972808">
          <w:marLeft w:val="0"/>
          <w:marRight w:val="0"/>
          <w:marTop w:val="0"/>
          <w:marBottom w:val="0"/>
          <w:divBdr>
            <w:top w:val="none" w:sz="0" w:space="0" w:color="auto"/>
            <w:left w:val="none" w:sz="0" w:space="0" w:color="auto"/>
            <w:bottom w:val="none" w:sz="0" w:space="0" w:color="auto"/>
            <w:right w:val="none" w:sz="0" w:space="0" w:color="auto"/>
          </w:divBdr>
        </w:div>
        <w:div w:id="963118490">
          <w:marLeft w:val="0"/>
          <w:marRight w:val="0"/>
          <w:marTop w:val="0"/>
          <w:marBottom w:val="0"/>
          <w:divBdr>
            <w:top w:val="none" w:sz="0" w:space="0" w:color="auto"/>
            <w:left w:val="none" w:sz="0" w:space="0" w:color="auto"/>
            <w:bottom w:val="none" w:sz="0" w:space="0" w:color="auto"/>
            <w:right w:val="none" w:sz="0" w:space="0" w:color="auto"/>
          </w:divBdr>
        </w:div>
        <w:div w:id="1591621849">
          <w:marLeft w:val="0"/>
          <w:marRight w:val="0"/>
          <w:marTop w:val="0"/>
          <w:marBottom w:val="0"/>
          <w:divBdr>
            <w:top w:val="none" w:sz="0" w:space="0" w:color="auto"/>
            <w:left w:val="none" w:sz="0" w:space="0" w:color="auto"/>
            <w:bottom w:val="none" w:sz="0" w:space="0" w:color="auto"/>
            <w:right w:val="none" w:sz="0" w:space="0" w:color="auto"/>
          </w:divBdr>
        </w:div>
        <w:div w:id="1916622498">
          <w:marLeft w:val="0"/>
          <w:marRight w:val="0"/>
          <w:marTop w:val="0"/>
          <w:marBottom w:val="0"/>
          <w:divBdr>
            <w:top w:val="none" w:sz="0" w:space="0" w:color="auto"/>
            <w:left w:val="none" w:sz="0" w:space="0" w:color="auto"/>
            <w:bottom w:val="none" w:sz="0" w:space="0" w:color="auto"/>
            <w:right w:val="none" w:sz="0" w:space="0" w:color="auto"/>
          </w:divBdr>
        </w:div>
        <w:div w:id="379206822">
          <w:marLeft w:val="0"/>
          <w:marRight w:val="0"/>
          <w:marTop w:val="0"/>
          <w:marBottom w:val="0"/>
          <w:divBdr>
            <w:top w:val="none" w:sz="0" w:space="0" w:color="auto"/>
            <w:left w:val="none" w:sz="0" w:space="0" w:color="auto"/>
            <w:bottom w:val="none" w:sz="0" w:space="0" w:color="auto"/>
            <w:right w:val="none" w:sz="0" w:space="0" w:color="auto"/>
          </w:divBdr>
        </w:div>
        <w:div w:id="1360206338">
          <w:marLeft w:val="0"/>
          <w:marRight w:val="0"/>
          <w:marTop w:val="0"/>
          <w:marBottom w:val="0"/>
          <w:divBdr>
            <w:top w:val="none" w:sz="0" w:space="0" w:color="auto"/>
            <w:left w:val="none" w:sz="0" w:space="0" w:color="auto"/>
            <w:bottom w:val="none" w:sz="0" w:space="0" w:color="auto"/>
            <w:right w:val="none" w:sz="0" w:space="0" w:color="auto"/>
          </w:divBdr>
        </w:div>
        <w:div w:id="1036124452">
          <w:marLeft w:val="0"/>
          <w:marRight w:val="0"/>
          <w:marTop w:val="0"/>
          <w:marBottom w:val="0"/>
          <w:divBdr>
            <w:top w:val="none" w:sz="0" w:space="0" w:color="auto"/>
            <w:left w:val="none" w:sz="0" w:space="0" w:color="auto"/>
            <w:bottom w:val="none" w:sz="0" w:space="0" w:color="auto"/>
            <w:right w:val="none" w:sz="0" w:space="0" w:color="auto"/>
          </w:divBdr>
        </w:div>
        <w:div w:id="1247113618">
          <w:marLeft w:val="0"/>
          <w:marRight w:val="0"/>
          <w:marTop w:val="0"/>
          <w:marBottom w:val="0"/>
          <w:divBdr>
            <w:top w:val="none" w:sz="0" w:space="0" w:color="auto"/>
            <w:left w:val="none" w:sz="0" w:space="0" w:color="auto"/>
            <w:bottom w:val="none" w:sz="0" w:space="0" w:color="auto"/>
            <w:right w:val="none" w:sz="0" w:space="0" w:color="auto"/>
          </w:divBdr>
        </w:div>
        <w:div w:id="537939408">
          <w:marLeft w:val="0"/>
          <w:marRight w:val="0"/>
          <w:marTop w:val="0"/>
          <w:marBottom w:val="0"/>
          <w:divBdr>
            <w:top w:val="none" w:sz="0" w:space="0" w:color="auto"/>
            <w:left w:val="none" w:sz="0" w:space="0" w:color="auto"/>
            <w:bottom w:val="none" w:sz="0" w:space="0" w:color="auto"/>
            <w:right w:val="none" w:sz="0" w:space="0" w:color="auto"/>
          </w:divBdr>
        </w:div>
        <w:div w:id="834105284">
          <w:marLeft w:val="0"/>
          <w:marRight w:val="0"/>
          <w:marTop w:val="0"/>
          <w:marBottom w:val="0"/>
          <w:divBdr>
            <w:top w:val="none" w:sz="0" w:space="0" w:color="auto"/>
            <w:left w:val="none" w:sz="0" w:space="0" w:color="auto"/>
            <w:bottom w:val="none" w:sz="0" w:space="0" w:color="auto"/>
            <w:right w:val="none" w:sz="0" w:space="0" w:color="auto"/>
          </w:divBdr>
        </w:div>
        <w:div w:id="1684700897">
          <w:marLeft w:val="0"/>
          <w:marRight w:val="0"/>
          <w:marTop w:val="0"/>
          <w:marBottom w:val="0"/>
          <w:divBdr>
            <w:top w:val="none" w:sz="0" w:space="0" w:color="auto"/>
            <w:left w:val="none" w:sz="0" w:space="0" w:color="auto"/>
            <w:bottom w:val="none" w:sz="0" w:space="0" w:color="auto"/>
            <w:right w:val="none" w:sz="0" w:space="0" w:color="auto"/>
          </w:divBdr>
        </w:div>
        <w:div w:id="430469935">
          <w:marLeft w:val="0"/>
          <w:marRight w:val="0"/>
          <w:marTop w:val="0"/>
          <w:marBottom w:val="0"/>
          <w:divBdr>
            <w:top w:val="none" w:sz="0" w:space="0" w:color="auto"/>
            <w:left w:val="none" w:sz="0" w:space="0" w:color="auto"/>
            <w:bottom w:val="none" w:sz="0" w:space="0" w:color="auto"/>
            <w:right w:val="none" w:sz="0" w:space="0" w:color="auto"/>
          </w:divBdr>
        </w:div>
        <w:div w:id="1877812280">
          <w:marLeft w:val="0"/>
          <w:marRight w:val="0"/>
          <w:marTop w:val="0"/>
          <w:marBottom w:val="0"/>
          <w:divBdr>
            <w:top w:val="none" w:sz="0" w:space="0" w:color="auto"/>
            <w:left w:val="none" w:sz="0" w:space="0" w:color="auto"/>
            <w:bottom w:val="none" w:sz="0" w:space="0" w:color="auto"/>
            <w:right w:val="none" w:sz="0" w:space="0" w:color="auto"/>
          </w:divBdr>
        </w:div>
        <w:div w:id="291330618">
          <w:marLeft w:val="0"/>
          <w:marRight w:val="0"/>
          <w:marTop w:val="0"/>
          <w:marBottom w:val="0"/>
          <w:divBdr>
            <w:top w:val="none" w:sz="0" w:space="0" w:color="auto"/>
            <w:left w:val="none" w:sz="0" w:space="0" w:color="auto"/>
            <w:bottom w:val="none" w:sz="0" w:space="0" w:color="auto"/>
            <w:right w:val="none" w:sz="0" w:space="0" w:color="auto"/>
          </w:divBdr>
        </w:div>
        <w:div w:id="21983868">
          <w:marLeft w:val="0"/>
          <w:marRight w:val="0"/>
          <w:marTop w:val="0"/>
          <w:marBottom w:val="0"/>
          <w:divBdr>
            <w:top w:val="none" w:sz="0" w:space="0" w:color="auto"/>
            <w:left w:val="none" w:sz="0" w:space="0" w:color="auto"/>
            <w:bottom w:val="none" w:sz="0" w:space="0" w:color="auto"/>
            <w:right w:val="none" w:sz="0" w:space="0" w:color="auto"/>
          </w:divBdr>
        </w:div>
        <w:div w:id="980304155">
          <w:marLeft w:val="0"/>
          <w:marRight w:val="0"/>
          <w:marTop w:val="0"/>
          <w:marBottom w:val="0"/>
          <w:divBdr>
            <w:top w:val="none" w:sz="0" w:space="0" w:color="auto"/>
            <w:left w:val="none" w:sz="0" w:space="0" w:color="auto"/>
            <w:bottom w:val="none" w:sz="0" w:space="0" w:color="auto"/>
            <w:right w:val="none" w:sz="0" w:space="0" w:color="auto"/>
          </w:divBdr>
        </w:div>
        <w:div w:id="823814897">
          <w:marLeft w:val="0"/>
          <w:marRight w:val="0"/>
          <w:marTop w:val="0"/>
          <w:marBottom w:val="0"/>
          <w:divBdr>
            <w:top w:val="none" w:sz="0" w:space="0" w:color="auto"/>
            <w:left w:val="none" w:sz="0" w:space="0" w:color="auto"/>
            <w:bottom w:val="none" w:sz="0" w:space="0" w:color="auto"/>
            <w:right w:val="none" w:sz="0" w:space="0" w:color="auto"/>
          </w:divBdr>
        </w:div>
        <w:div w:id="1235747360">
          <w:marLeft w:val="0"/>
          <w:marRight w:val="0"/>
          <w:marTop w:val="0"/>
          <w:marBottom w:val="0"/>
          <w:divBdr>
            <w:top w:val="none" w:sz="0" w:space="0" w:color="auto"/>
            <w:left w:val="none" w:sz="0" w:space="0" w:color="auto"/>
            <w:bottom w:val="none" w:sz="0" w:space="0" w:color="auto"/>
            <w:right w:val="none" w:sz="0" w:space="0" w:color="auto"/>
          </w:divBdr>
        </w:div>
        <w:div w:id="461969982">
          <w:marLeft w:val="0"/>
          <w:marRight w:val="0"/>
          <w:marTop w:val="0"/>
          <w:marBottom w:val="0"/>
          <w:divBdr>
            <w:top w:val="none" w:sz="0" w:space="0" w:color="auto"/>
            <w:left w:val="none" w:sz="0" w:space="0" w:color="auto"/>
            <w:bottom w:val="none" w:sz="0" w:space="0" w:color="auto"/>
            <w:right w:val="none" w:sz="0" w:space="0" w:color="auto"/>
          </w:divBdr>
        </w:div>
        <w:div w:id="1037504450">
          <w:marLeft w:val="0"/>
          <w:marRight w:val="0"/>
          <w:marTop w:val="0"/>
          <w:marBottom w:val="0"/>
          <w:divBdr>
            <w:top w:val="none" w:sz="0" w:space="0" w:color="auto"/>
            <w:left w:val="none" w:sz="0" w:space="0" w:color="auto"/>
            <w:bottom w:val="none" w:sz="0" w:space="0" w:color="auto"/>
            <w:right w:val="none" w:sz="0" w:space="0" w:color="auto"/>
          </w:divBdr>
        </w:div>
        <w:div w:id="602417945">
          <w:marLeft w:val="0"/>
          <w:marRight w:val="0"/>
          <w:marTop w:val="0"/>
          <w:marBottom w:val="0"/>
          <w:divBdr>
            <w:top w:val="none" w:sz="0" w:space="0" w:color="auto"/>
            <w:left w:val="none" w:sz="0" w:space="0" w:color="auto"/>
            <w:bottom w:val="none" w:sz="0" w:space="0" w:color="auto"/>
            <w:right w:val="none" w:sz="0" w:space="0" w:color="auto"/>
          </w:divBdr>
        </w:div>
        <w:div w:id="1995329890">
          <w:marLeft w:val="0"/>
          <w:marRight w:val="0"/>
          <w:marTop w:val="0"/>
          <w:marBottom w:val="0"/>
          <w:divBdr>
            <w:top w:val="none" w:sz="0" w:space="0" w:color="auto"/>
            <w:left w:val="none" w:sz="0" w:space="0" w:color="auto"/>
            <w:bottom w:val="none" w:sz="0" w:space="0" w:color="auto"/>
            <w:right w:val="none" w:sz="0" w:space="0" w:color="auto"/>
          </w:divBdr>
        </w:div>
        <w:div w:id="940377771">
          <w:marLeft w:val="0"/>
          <w:marRight w:val="0"/>
          <w:marTop w:val="0"/>
          <w:marBottom w:val="0"/>
          <w:divBdr>
            <w:top w:val="none" w:sz="0" w:space="0" w:color="auto"/>
            <w:left w:val="none" w:sz="0" w:space="0" w:color="auto"/>
            <w:bottom w:val="none" w:sz="0" w:space="0" w:color="auto"/>
            <w:right w:val="none" w:sz="0" w:space="0" w:color="auto"/>
          </w:divBdr>
        </w:div>
        <w:div w:id="1495099734">
          <w:marLeft w:val="0"/>
          <w:marRight w:val="0"/>
          <w:marTop w:val="0"/>
          <w:marBottom w:val="0"/>
          <w:divBdr>
            <w:top w:val="none" w:sz="0" w:space="0" w:color="auto"/>
            <w:left w:val="none" w:sz="0" w:space="0" w:color="auto"/>
            <w:bottom w:val="none" w:sz="0" w:space="0" w:color="auto"/>
            <w:right w:val="none" w:sz="0" w:space="0" w:color="auto"/>
          </w:divBdr>
        </w:div>
        <w:div w:id="563877922">
          <w:marLeft w:val="0"/>
          <w:marRight w:val="0"/>
          <w:marTop w:val="0"/>
          <w:marBottom w:val="0"/>
          <w:divBdr>
            <w:top w:val="none" w:sz="0" w:space="0" w:color="auto"/>
            <w:left w:val="none" w:sz="0" w:space="0" w:color="auto"/>
            <w:bottom w:val="none" w:sz="0" w:space="0" w:color="auto"/>
            <w:right w:val="none" w:sz="0" w:space="0" w:color="auto"/>
          </w:divBdr>
        </w:div>
        <w:div w:id="1868563449">
          <w:marLeft w:val="0"/>
          <w:marRight w:val="0"/>
          <w:marTop w:val="0"/>
          <w:marBottom w:val="0"/>
          <w:divBdr>
            <w:top w:val="none" w:sz="0" w:space="0" w:color="auto"/>
            <w:left w:val="none" w:sz="0" w:space="0" w:color="auto"/>
            <w:bottom w:val="none" w:sz="0" w:space="0" w:color="auto"/>
            <w:right w:val="none" w:sz="0" w:space="0" w:color="auto"/>
          </w:divBdr>
        </w:div>
        <w:div w:id="2015105355">
          <w:marLeft w:val="0"/>
          <w:marRight w:val="0"/>
          <w:marTop w:val="0"/>
          <w:marBottom w:val="0"/>
          <w:divBdr>
            <w:top w:val="none" w:sz="0" w:space="0" w:color="auto"/>
            <w:left w:val="none" w:sz="0" w:space="0" w:color="auto"/>
            <w:bottom w:val="none" w:sz="0" w:space="0" w:color="auto"/>
            <w:right w:val="none" w:sz="0" w:space="0" w:color="auto"/>
          </w:divBdr>
        </w:div>
        <w:div w:id="2062288211">
          <w:marLeft w:val="0"/>
          <w:marRight w:val="0"/>
          <w:marTop w:val="0"/>
          <w:marBottom w:val="0"/>
          <w:divBdr>
            <w:top w:val="none" w:sz="0" w:space="0" w:color="auto"/>
            <w:left w:val="none" w:sz="0" w:space="0" w:color="auto"/>
            <w:bottom w:val="none" w:sz="0" w:space="0" w:color="auto"/>
            <w:right w:val="none" w:sz="0" w:space="0" w:color="auto"/>
          </w:divBdr>
        </w:div>
        <w:div w:id="1046681151">
          <w:marLeft w:val="0"/>
          <w:marRight w:val="0"/>
          <w:marTop w:val="0"/>
          <w:marBottom w:val="0"/>
          <w:divBdr>
            <w:top w:val="none" w:sz="0" w:space="0" w:color="auto"/>
            <w:left w:val="none" w:sz="0" w:space="0" w:color="auto"/>
            <w:bottom w:val="none" w:sz="0" w:space="0" w:color="auto"/>
            <w:right w:val="none" w:sz="0" w:space="0" w:color="auto"/>
          </w:divBdr>
        </w:div>
        <w:div w:id="1818649249">
          <w:marLeft w:val="0"/>
          <w:marRight w:val="0"/>
          <w:marTop w:val="0"/>
          <w:marBottom w:val="0"/>
          <w:divBdr>
            <w:top w:val="none" w:sz="0" w:space="0" w:color="auto"/>
            <w:left w:val="none" w:sz="0" w:space="0" w:color="auto"/>
            <w:bottom w:val="none" w:sz="0" w:space="0" w:color="auto"/>
            <w:right w:val="none" w:sz="0" w:space="0" w:color="auto"/>
          </w:divBdr>
        </w:div>
        <w:div w:id="1336301243">
          <w:marLeft w:val="0"/>
          <w:marRight w:val="0"/>
          <w:marTop w:val="0"/>
          <w:marBottom w:val="0"/>
          <w:divBdr>
            <w:top w:val="none" w:sz="0" w:space="0" w:color="auto"/>
            <w:left w:val="none" w:sz="0" w:space="0" w:color="auto"/>
            <w:bottom w:val="none" w:sz="0" w:space="0" w:color="auto"/>
            <w:right w:val="none" w:sz="0" w:space="0" w:color="auto"/>
          </w:divBdr>
        </w:div>
        <w:div w:id="1977907583">
          <w:marLeft w:val="0"/>
          <w:marRight w:val="0"/>
          <w:marTop w:val="0"/>
          <w:marBottom w:val="0"/>
          <w:divBdr>
            <w:top w:val="none" w:sz="0" w:space="0" w:color="auto"/>
            <w:left w:val="none" w:sz="0" w:space="0" w:color="auto"/>
            <w:bottom w:val="none" w:sz="0" w:space="0" w:color="auto"/>
            <w:right w:val="none" w:sz="0" w:space="0" w:color="auto"/>
          </w:divBdr>
        </w:div>
        <w:div w:id="952132110">
          <w:marLeft w:val="0"/>
          <w:marRight w:val="0"/>
          <w:marTop w:val="0"/>
          <w:marBottom w:val="0"/>
          <w:divBdr>
            <w:top w:val="none" w:sz="0" w:space="0" w:color="auto"/>
            <w:left w:val="none" w:sz="0" w:space="0" w:color="auto"/>
            <w:bottom w:val="none" w:sz="0" w:space="0" w:color="auto"/>
            <w:right w:val="none" w:sz="0" w:space="0" w:color="auto"/>
          </w:divBdr>
        </w:div>
        <w:div w:id="1542664521">
          <w:marLeft w:val="0"/>
          <w:marRight w:val="0"/>
          <w:marTop w:val="0"/>
          <w:marBottom w:val="0"/>
          <w:divBdr>
            <w:top w:val="none" w:sz="0" w:space="0" w:color="auto"/>
            <w:left w:val="none" w:sz="0" w:space="0" w:color="auto"/>
            <w:bottom w:val="none" w:sz="0" w:space="0" w:color="auto"/>
            <w:right w:val="none" w:sz="0" w:space="0" w:color="auto"/>
          </w:divBdr>
        </w:div>
        <w:div w:id="1367290332">
          <w:marLeft w:val="0"/>
          <w:marRight w:val="0"/>
          <w:marTop w:val="0"/>
          <w:marBottom w:val="0"/>
          <w:divBdr>
            <w:top w:val="none" w:sz="0" w:space="0" w:color="auto"/>
            <w:left w:val="none" w:sz="0" w:space="0" w:color="auto"/>
            <w:bottom w:val="none" w:sz="0" w:space="0" w:color="auto"/>
            <w:right w:val="none" w:sz="0" w:space="0" w:color="auto"/>
          </w:divBdr>
        </w:div>
        <w:div w:id="1771242720">
          <w:marLeft w:val="0"/>
          <w:marRight w:val="0"/>
          <w:marTop w:val="0"/>
          <w:marBottom w:val="0"/>
          <w:divBdr>
            <w:top w:val="none" w:sz="0" w:space="0" w:color="auto"/>
            <w:left w:val="none" w:sz="0" w:space="0" w:color="auto"/>
            <w:bottom w:val="none" w:sz="0" w:space="0" w:color="auto"/>
            <w:right w:val="none" w:sz="0" w:space="0" w:color="auto"/>
          </w:divBdr>
        </w:div>
        <w:div w:id="208105127">
          <w:marLeft w:val="0"/>
          <w:marRight w:val="0"/>
          <w:marTop w:val="0"/>
          <w:marBottom w:val="0"/>
          <w:divBdr>
            <w:top w:val="none" w:sz="0" w:space="0" w:color="auto"/>
            <w:left w:val="none" w:sz="0" w:space="0" w:color="auto"/>
            <w:bottom w:val="none" w:sz="0" w:space="0" w:color="auto"/>
            <w:right w:val="none" w:sz="0" w:space="0" w:color="auto"/>
          </w:divBdr>
        </w:div>
        <w:div w:id="765806476">
          <w:marLeft w:val="0"/>
          <w:marRight w:val="0"/>
          <w:marTop w:val="0"/>
          <w:marBottom w:val="0"/>
          <w:divBdr>
            <w:top w:val="none" w:sz="0" w:space="0" w:color="auto"/>
            <w:left w:val="none" w:sz="0" w:space="0" w:color="auto"/>
            <w:bottom w:val="none" w:sz="0" w:space="0" w:color="auto"/>
            <w:right w:val="none" w:sz="0" w:space="0" w:color="auto"/>
          </w:divBdr>
        </w:div>
        <w:div w:id="1675379771">
          <w:marLeft w:val="0"/>
          <w:marRight w:val="0"/>
          <w:marTop w:val="0"/>
          <w:marBottom w:val="0"/>
          <w:divBdr>
            <w:top w:val="none" w:sz="0" w:space="0" w:color="auto"/>
            <w:left w:val="none" w:sz="0" w:space="0" w:color="auto"/>
            <w:bottom w:val="none" w:sz="0" w:space="0" w:color="auto"/>
            <w:right w:val="none" w:sz="0" w:space="0" w:color="auto"/>
          </w:divBdr>
        </w:div>
        <w:div w:id="639455327">
          <w:marLeft w:val="0"/>
          <w:marRight w:val="0"/>
          <w:marTop w:val="0"/>
          <w:marBottom w:val="0"/>
          <w:divBdr>
            <w:top w:val="none" w:sz="0" w:space="0" w:color="auto"/>
            <w:left w:val="none" w:sz="0" w:space="0" w:color="auto"/>
            <w:bottom w:val="none" w:sz="0" w:space="0" w:color="auto"/>
            <w:right w:val="none" w:sz="0" w:space="0" w:color="auto"/>
          </w:divBdr>
        </w:div>
        <w:div w:id="1603758158">
          <w:marLeft w:val="0"/>
          <w:marRight w:val="0"/>
          <w:marTop w:val="0"/>
          <w:marBottom w:val="0"/>
          <w:divBdr>
            <w:top w:val="none" w:sz="0" w:space="0" w:color="auto"/>
            <w:left w:val="none" w:sz="0" w:space="0" w:color="auto"/>
            <w:bottom w:val="none" w:sz="0" w:space="0" w:color="auto"/>
            <w:right w:val="none" w:sz="0" w:space="0" w:color="auto"/>
          </w:divBdr>
        </w:div>
        <w:div w:id="410010502">
          <w:marLeft w:val="0"/>
          <w:marRight w:val="0"/>
          <w:marTop w:val="0"/>
          <w:marBottom w:val="0"/>
          <w:divBdr>
            <w:top w:val="none" w:sz="0" w:space="0" w:color="auto"/>
            <w:left w:val="none" w:sz="0" w:space="0" w:color="auto"/>
            <w:bottom w:val="none" w:sz="0" w:space="0" w:color="auto"/>
            <w:right w:val="none" w:sz="0" w:space="0" w:color="auto"/>
          </w:divBdr>
        </w:div>
        <w:div w:id="425618693">
          <w:marLeft w:val="0"/>
          <w:marRight w:val="0"/>
          <w:marTop w:val="0"/>
          <w:marBottom w:val="0"/>
          <w:divBdr>
            <w:top w:val="none" w:sz="0" w:space="0" w:color="auto"/>
            <w:left w:val="none" w:sz="0" w:space="0" w:color="auto"/>
            <w:bottom w:val="none" w:sz="0" w:space="0" w:color="auto"/>
            <w:right w:val="none" w:sz="0" w:space="0" w:color="auto"/>
          </w:divBdr>
        </w:div>
        <w:div w:id="2116094728">
          <w:marLeft w:val="0"/>
          <w:marRight w:val="0"/>
          <w:marTop w:val="0"/>
          <w:marBottom w:val="0"/>
          <w:divBdr>
            <w:top w:val="none" w:sz="0" w:space="0" w:color="auto"/>
            <w:left w:val="none" w:sz="0" w:space="0" w:color="auto"/>
            <w:bottom w:val="none" w:sz="0" w:space="0" w:color="auto"/>
            <w:right w:val="none" w:sz="0" w:space="0" w:color="auto"/>
          </w:divBdr>
        </w:div>
        <w:div w:id="1148933092">
          <w:marLeft w:val="0"/>
          <w:marRight w:val="0"/>
          <w:marTop w:val="0"/>
          <w:marBottom w:val="0"/>
          <w:divBdr>
            <w:top w:val="none" w:sz="0" w:space="0" w:color="auto"/>
            <w:left w:val="none" w:sz="0" w:space="0" w:color="auto"/>
            <w:bottom w:val="none" w:sz="0" w:space="0" w:color="auto"/>
            <w:right w:val="none" w:sz="0" w:space="0" w:color="auto"/>
          </w:divBdr>
        </w:div>
      </w:divsChild>
    </w:div>
    <w:div w:id="1011297763">
      <w:bodyDiv w:val="1"/>
      <w:marLeft w:val="0"/>
      <w:marRight w:val="0"/>
      <w:marTop w:val="0"/>
      <w:marBottom w:val="0"/>
      <w:divBdr>
        <w:top w:val="none" w:sz="0" w:space="0" w:color="auto"/>
        <w:left w:val="none" w:sz="0" w:space="0" w:color="auto"/>
        <w:bottom w:val="none" w:sz="0" w:space="0" w:color="auto"/>
        <w:right w:val="none" w:sz="0" w:space="0" w:color="auto"/>
      </w:divBdr>
      <w:divsChild>
        <w:div w:id="1940600088">
          <w:marLeft w:val="0"/>
          <w:marRight w:val="0"/>
          <w:marTop w:val="0"/>
          <w:marBottom w:val="0"/>
          <w:divBdr>
            <w:top w:val="none" w:sz="0" w:space="0" w:color="auto"/>
            <w:left w:val="none" w:sz="0" w:space="0" w:color="auto"/>
            <w:bottom w:val="none" w:sz="0" w:space="0" w:color="auto"/>
            <w:right w:val="none" w:sz="0" w:space="0" w:color="auto"/>
          </w:divBdr>
        </w:div>
        <w:div w:id="2017078358">
          <w:marLeft w:val="0"/>
          <w:marRight w:val="0"/>
          <w:marTop w:val="0"/>
          <w:marBottom w:val="0"/>
          <w:divBdr>
            <w:top w:val="none" w:sz="0" w:space="0" w:color="auto"/>
            <w:left w:val="none" w:sz="0" w:space="0" w:color="auto"/>
            <w:bottom w:val="none" w:sz="0" w:space="0" w:color="auto"/>
            <w:right w:val="none" w:sz="0" w:space="0" w:color="auto"/>
          </w:divBdr>
        </w:div>
        <w:div w:id="1960330289">
          <w:marLeft w:val="0"/>
          <w:marRight w:val="0"/>
          <w:marTop w:val="0"/>
          <w:marBottom w:val="0"/>
          <w:divBdr>
            <w:top w:val="none" w:sz="0" w:space="0" w:color="auto"/>
            <w:left w:val="none" w:sz="0" w:space="0" w:color="auto"/>
            <w:bottom w:val="none" w:sz="0" w:space="0" w:color="auto"/>
            <w:right w:val="none" w:sz="0" w:space="0" w:color="auto"/>
          </w:divBdr>
        </w:div>
        <w:div w:id="739600581">
          <w:marLeft w:val="0"/>
          <w:marRight w:val="0"/>
          <w:marTop w:val="0"/>
          <w:marBottom w:val="0"/>
          <w:divBdr>
            <w:top w:val="none" w:sz="0" w:space="0" w:color="auto"/>
            <w:left w:val="none" w:sz="0" w:space="0" w:color="auto"/>
            <w:bottom w:val="none" w:sz="0" w:space="0" w:color="auto"/>
            <w:right w:val="none" w:sz="0" w:space="0" w:color="auto"/>
          </w:divBdr>
        </w:div>
        <w:div w:id="2090761194">
          <w:marLeft w:val="0"/>
          <w:marRight w:val="0"/>
          <w:marTop w:val="0"/>
          <w:marBottom w:val="0"/>
          <w:divBdr>
            <w:top w:val="none" w:sz="0" w:space="0" w:color="auto"/>
            <w:left w:val="none" w:sz="0" w:space="0" w:color="auto"/>
            <w:bottom w:val="none" w:sz="0" w:space="0" w:color="auto"/>
            <w:right w:val="none" w:sz="0" w:space="0" w:color="auto"/>
          </w:divBdr>
        </w:div>
        <w:div w:id="1843814828">
          <w:marLeft w:val="0"/>
          <w:marRight w:val="0"/>
          <w:marTop w:val="0"/>
          <w:marBottom w:val="0"/>
          <w:divBdr>
            <w:top w:val="none" w:sz="0" w:space="0" w:color="auto"/>
            <w:left w:val="none" w:sz="0" w:space="0" w:color="auto"/>
            <w:bottom w:val="none" w:sz="0" w:space="0" w:color="auto"/>
            <w:right w:val="none" w:sz="0" w:space="0" w:color="auto"/>
          </w:divBdr>
        </w:div>
        <w:div w:id="644357095">
          <w:marLeft w:val="0"/>
          <w:marRight w:val="0"/>
          <w:marTop w:val="0"/>
          <w:marBottom w:val="0"/>
          <w:divBdr>
            <w:top w:val="none" w:sz="0" w:space="0" w:color="auto"/>
            <w:left w:val="none" w:sz="0" w:space="0" w:color="auto"/>
            <w:bottom w:val="none" w:sz="0" w:space="0" w:color="auto"/>
            <w:right w:val="none" w:sz="0" w:space="0" w:color="auto"/>
          </w:divBdr>
        </w:div>
        <w:div w:id="85008133">
          <w:marLeft w:val="0"/>
          <w:marRight w:val="0"/>
          <w:marTop w:val="0"/>
          <w:marBottom w:val="0"/>
          <w:divBdr>
            <w:top w:val="none" w:sz="0" w:space="0" w:color="auto"/>
            <w:left w:val="none" w:sz="0" w:space="0" w:color="auto"/>
            <w:bottom w:val="none" w:sz="0" w:space="0" w:color="auto"/>
            <w:right w:val="none" w:sz="0" w:space="0" w:color="auto"/>
          </w:divBdr>
        </w:div>
        <w:div w:id="199975461">
          <w:marLeft w:val="0"/>
          <w:marRight w:val="0"/>
          <w:marTop w:val="0"/>
          <w:marBottom w:val="0"/>
          <w:divBdr>
            <w:top w:val="none" w:sz="0" w:space="0" w:color="auto"/>
            <w:left w:val="none" w:sz="0" w:space="0" w:color="auto"/>
            <w:bottom w:val="none" w:sz="0" w:space="0" w:color="auto"/>
            <w:right w:val="none" w:sz="0" w:space="0" w:color="auto"/>
          </w:divBdr>
        </w:div>
        <w:div w:id="959066526">
          <w:marLeft w:val="0"/>
          <w:marRight w:val="0"/>
          <w:marTop w:val="0"/>
          <w:marBottom w:val="0"/>
          <w:divBdr>
            <w:top w:val="none" w:sz="0" w:space="0" w:color="auto"/>
            <w:left w:val="none" w:sz="0" w:space="0" w:color="auto"/>
            <w:bottom w:val="none" w:sz="0" w:space="0" w:color="auto"/>
            <w:right w:val="none" w:sz="0" w:space="0" w:color="auto"/>
          </w:divBdr>
        </w:div>
        <w:div w:id="569855059">
          <w:marLeft w:val="0"/>
          <w:marRight w:val="0"/>
          <w:marTop w:val="0"/>
          <w:marBottom w:val="0"/>
          <w:divBdr>
            <w:top w:val="none" w:sz="0" w:space="0" w:color="auto"/>
            <w:left w:val="none" w:sz="0" w:space="0" w:color="auto"/>
            <w:bottom w:val="none" w:sz="0" w:space="0" w:color="auto"/>
            <w:right w:val="none" w:sz="0" w:space="0" w:color="auto"/>
          </w:divBdr>
        </w:div>
        <w:div w:id="554631313">
          <w:marLeft w:val="0"/>
          <w:marRight w:val="0"/>
          <w:marTop w:val="0"/>
          <w:marBottom w:val="0"/>
          <w:divBdr>
            <w:top w:val="none" w:sz="0" w:space="0" w:color="auto"/>
            <w:left w:val="none" w:sz="0" w:space="0" w:color="auto"/>
            <w:bottom w:val="none" w:sz="0" w:space="0" w:color="auto"/>
            <w:right w:val="none" w:sz="0" w:space="0" w:color="auto"/>
          </w:divBdr>
        </w:div>
        <w:div w:id="798495878">
          <w:marLeft w:val="0"/>
          <w:marRight w:val="0"/>
          <w:marTop w:val="0"/>
          <w:marBottom w:val="0"/>
          <w:divBdr>
            <w:top w:val="none" w:sz="0" w:space="0" w:color="auto"/>
            <w:left w:val="none" w:sz="0" w:space="0" w:color="auto"/>
            <w:bottom w:val="none" w:sz="0" w:space="0" w:color="auto"/>
            <w:right w:val="none" w:sz="0" w:space="0" w:color="auto"/>
          </w:divBdr>
        </w:div>
        <w:div w:id="1538086708">
          <w:marLeft w:val="0"/>
          <w:marRight w:val="0"/>
          <w:marTop w:val="0"/>
          <w:marBottom w:val="0"/>
          <w:divBdr>
            <w:top w:val="none" w:sz="0" w:space="0" w:color="auto"/>
            <w:left w:val="none" w:sz="0" w:space="0" w:color="auto"/>
            <w:bottom w:val="none" w:sz="0" w:space="0" w:color="auto"/>
            <w:right w:val="none" w:sz="0" w:space="0" w:color="auto"/>
          </w:divBdr>
        </w:div>
        <w:div w:id="312685958">
          <w:marLeft w:val="0"/>
          <w:marRight w:val="0"/>
          <w:marTop w:val="0"/>
          <w:marBottom w:val="0"/>
          <w:divBdr>
            <w:top w:val="none" w:sz="0" w:space="0" w:color="auto"/>
            <w:left w:val="none" w:sz="0" w:space="0" w:color="auto"/>
            <w:bottom w:val="none" w:sz="0" w:space="0" w:color="auto"/>
            <w:right w:val="none" w:sz="0" w:space="0" w:color="auto"/>
          </w:divBdr>
        </w:div>
        <w:div w:id="1983151805">
          <w:marLeft w:val="0"/>
          <w:marRight w:val="0"/>
          <w:marTop w:val="0"/>
          <w:marBottom w:val="0"/>
          <w:divBdr>
            <w:top w:val="none" w:sz="0" w:space="0" w:color="auto"/>
            <w:left w:val="none" w:sz="0" w:space="0" w:color="auto"/>
            <w:bottom w:val="none" w:sz="0" w:space="0" w:color="auto"/>
            <w:right w:val="none" w:sz="0" w:space="0" w:color="auto"/>
          </w:divBdr>
        </w:div>
        <w:div w:id="1171988173">
          <w:marLeft w:val="0"/>
          <w:marRight w:val="0"/>
          <w:marTop w:val="0"/>
          <w:marBottom w:val="0"/>
          <w:divBdr>
            <w:top w:val="none" w:sz="0" w:space="0" w:color="auto"/>
            <w:left w:val="none" w:sz="0" w:space="0" w:color="auto"/>
            <w:bottom w:val="none" w:sz="0" w:space="0" w:color="auto"/>
            <w:right w:val="none" w:sz="0" w:space="0" w:color="auto"/>
          </w:divBdr>
        </w:div>
        <w:div w:id="1043292342">
          <w:marLeft w:val="0"/>
          <w:marRight w:val="0"/>
          <w:marTop w:val="0"/>
          <w:marBottom w:val="0"/>
          <w:divBdr>
            <w:top w:val="none" w:sz="0" w:space="0" w:color="auto"/>
            <w:left w:val="none" w:sz="0" w:space="0" w:color="auto"/>
            <w:bottom w:val="none" w:sz="0" w:space="0" w:color="auto"/>
            <w:right w:val="none" w:sz="0" w:space="0" w:color="auto"/>
          </w:divBdr>
        </w:div>
        <w:div w:id="1421215515">
          <w:marLeft w:val="0"/>
          <w:marRight w:val="0"/>
          <w:marTop w:val="0"/>
          <w:marBottom w:val="0"/>
          <w:divBdr>
            <w:top w:val="none" w:sz="0" w:space="0" w:color="auto"/>
            <w:left w:val="none" w:sz="0" w:space="0" w:color="auto"/>
            <w:bottom w:val="none" w:sz="0" w:space="0" w:color="auto"/>
            <w:right w:val="none" w:sz="0" w:space="0" w:color="auto"/>
          </w:divBdr>
        </w:div>
        <w:div w:id="229275098">
          <w:marLeft w:val="0"/>
          <w:marRight w:val="0"/>
          <w:marTop w:val="0"/>
          <w:marBottom w:val="0"/>
          <w:divBdr>
            <w:top w:val="none" w:sz="0" w:space="0" w:color="auto"/>
            <w:left w:val="none" w:sz="0" w:space="0" w:color="auto"/>
            <w:bottom w:val="none" w:sz="0" w:space="0" w:color="auto"/>
            <w:right w:val="none" w:sz="0" w:space="0" w:color="auto"/>
          </w:divBdr>
        </w:div>
        <w:div w:id="1683625706">
          <w:marLeft w:val="0"/>
          <w:marRight w:val="0"/>
          <w:marTop w:val="0"/>
          <w:marBottom w:val="0"/>
          <w:divBdr>
            <w:top w:val="none" w:sz="0" w:space="0" w:color="auto"/>
            <w:left w:val="none" w:sz="0" w:space="0" w:color="auto"/>
            <w:bottom w:val="none" w:sz="0" w:space="0" w:color="auto"/>
            <w:right w:val="none" w:sz="0" w:space="0" w:color="auto"/>
          </w:divBdr>
        </w:div>
        <w:div w:id="644621281">
          <w:marLeft w:val="0"/>
          <w:marRight w:val="0"/>
          <w:marTop w:val="0"/>
          <w:marBottom w:val="0"/>
          <w:divBdr>
            <w:top w:val="none" w:sz="0" w:space="0" w:color="auto"/>
            <w:left w:val="none" w:sz="0" w:space="0" w:color="auto"/>
            <w:bottom w:val="none" w:sz="0" w:space="0" w:color="auto"/>
            <w:right w:val="none" w:sz="0" w:space="0" w:color="auto"/>
          </w:divBdr>
        </w:div>
        <w:div w:id="240069243">
          <w:marLeft w:val="0"/>
          <w:marRight w:val="0"/>
          <w:marTop w:val="0"/>
          <w:marBottom w:val="0"/>
          <w:divBdr>
            <w:top w:val="none" w:sz="0" w:space="0" w:color="auto"/>
            <w:left w:val="none" w:sz="0" w:space="0" w:color="auto"/>
            <w:bottom w:val="none" w:sz="0" w:space="0" w:color="auto"/>
            <w:right w:val="none" w:sz="0" w:space="0" w:color="auto"/>
          </w:divBdr>
        </w:div>
        <w:div w:id="1237590246">
          <w:marLeft w:val="0"/>
          <w:marRight w:val="0"/>
          <w:marTop w:val="0"/>
          <w:marBottom w:val="0"/>
          <w:divBdr>
            <w:top w:val="none" w:sz="0" w:space="0" w:color="auto"/>
            <w:left w:val="none" w:sz="0" w:space="0" w:color="auto"/>
            <w:bottom w:val="none" w:sz="0" w:space="0" w:color="auto"/>
            <w:right w:val="none" w:sz="0" w:space="0" w:color="auto"/>
          </w:divBdr>
        </w:div>
        <w:div w:id="608202005">
          <w:marLeft w:val="0"/>
          <w:marRight w:val="0"/>
          <w:marTop w:val="0"/>
          <w:marBottom w:val="0"/>
          <w:divBdr>
            <w:top w:val="none" w:sz="0" w:space="0" w:color="auto"/>
            <w:left w:val="none" w:sz="0" w:space="0" w:color="auto"/>
            <w:bottom w:val="none" w:sz="0" w:space="0" w:color="auto"/>
            <w:right w:val="none" w:sz="0" w:space="0" w:color="auto"/>
          </w:divBdr>
        </w:div>
        <w:div w:id="1682077613">
          <w:marLeft w:val="0"/>
          <w:marRight w:val="0"/>
          <w:marTop w:val="0"/>
          <w:marBottom w:val="0"/>
          <w:divBdr>
            <w:top w:val="none" w:sz="0" w:space="0" w:color="auto"/>
            <w:left w:val="none" w:sz="0" w:space="0" w:color="auto"/>
            <w:bottom w:val="none" w:sz="0" w:space="0" w:color="auto"/>
            <w:right w:val="none" w:sz="0" w:space="0" w:color="auto"/>
          </w:divBdr>
        </w:div>
        <w:div w:id="1183012665">
          <w:marLeft w:val="0"/>
          <w:marRight w:val="0"/>
          <w:marTop w:val="0"/>
          <w:marBottom w:val="0"/>
          <w:divBdr>
            <w:top w:val="none" w:sz="0" w:space="0" w:color="auto"/>
            <w:left w:val="none" w:sz="0" w:space="0" w:color="auto"/>
            <w:bottom w:val="none" w:sz="0" w:space="0" w:color="auto"/>
            <w:right w:val="none" w:sz="0" w:space="0" w:color="auto"/>
          </w:divBdr>
        </w:div>
        <w:div w:id="885024286">
          <w:marLeft w:val="0"/>
          <w:marRight w:val="0"/>
          <w:marTop w:val="0"/>
          <w:marBottom w:val="0"/>
          <w:divBdr>
            <w:top w:val="none" w:sz="0" w:space="0" w:color="auto"/>
            <w:left w:val="none" w:sz="0" w:space="0" w:color="auto"/>
            <w:bottom w:val="none" w:sz="0" w:space="0" w:color="auto"/>
            <w:right w:val="none" w:sz="0" w:space="0" w:color="auto"/>
          </w:divBdr>
        </w:div>
        <w:div w:id="637075579">
          <w:marLeft w:val="0"/>
          <w:marRight w:val="0"/>
          <w:marTop w:val="0"/>
          <w:marBottom w:val="0"/>
          <w:divBdr>
            <w:top w:val="none" w:sz="0" w:space="0" w:color="auto"/>
            <w:left w:val="none" w:sz="0" w:space="0" w:color="auto"/>
            <w:bottom w:val="none" w:sz="0" w:space="0" w:color="auto"/>
            <w:right w:val="none" w:sz="0" w:space="0" w:color="auto"/>
          </w:divBdr>
        </w:div>
        <w:div w:id="1810781428">
          <w:marLeft w:val="0"/>
          <w:marRight w:val="0"/>
          <w:marTop w:val="0"/>
          <w:marBottom w:val="0"/>
          <w:divBdr>
            <w:top w:val="none" w:sz="0" w:space="0" w:color="auto"/>
            <w:left w:val="none" w:sz="0" w:space="0" w:color="auto"/>
            <w:bottom w:val="none" w:sz="0" w:space="0" w:color="auto"/>
            <w:right w:val="none" w:sz="0" w:space="0" w:color="auto"/>
          </w:divBdr>
        </w:div>
        <w:div w:id="1059280262">
          <w:marLeft w:val="0"/>
          <w:marRight w:val="0"/>
          <w:marTop w:val="0"/>
          <w:marBottom w:val="0"/>
          <w:divBdr>
            <w:top w:val="none" w:sz="0" w:space="0" w:color="auto"/>
            <w:left w:val="none" w:sz="0" w:space="0" w:color="auto"/>
            <w:bottom w:val="none" w:sz="0" w:space="0" w:color="auto"/>
            <w:right w:val="none" w:sz="0" w:space="0" w:color="auto"/>
          </w:divBdr>
        </w:div>
        <w:div w:id="224999338">
          <w:marLeft w:val="0"/>
          <w:marRight w:val="0"/>
          <w:marTop w:val="0"/>
          <w:marBottom w:val="0"/>
          <w:divBdr>
            <w:top w:val="none" w:sz="0" w:space="0" w:color="auto"/>
            <w:left w:val="none" w:sz="0" w:space="0" w:color="auto"/>
            <w:bottom w:val="none" w:sz="0" w:space="0" w:color="auto"/>
            <w:right w:val="none" w:sz="0" w:space="0" w:color="auto"/>
          </w:divBdr>
        </w:div>
        <w:div w:id="61366802">
          <w:marLeft w:val="0"/>
          <w:marRight w:val="0"/>
          <w:marTop w:val="0"/>
          <w:marBottom w:val="0"/>
          <w:divBdr>
            <w:top w:val="none" w:sz="0" w:space="0" w:color="auto"/>
            <w:left w:val="none" w:sz="0" w:space="0" w:color="auto"/>
            <w:bottom w:val="none" w:sz="0" w:space="0" w:color="auto"/>
            <w:right w:val="none" w:sz="0" w:space="0" w:color="auto"/>
          </w:divBdr>
        </w:div>
        <w:div w:id="2091731380">
          <w:marLeft w:val="0"/>
          <w:marRight w:val="0"/>
          <w:marTop w:val="0"/>
          <w:marBottom w:val="0"/>
          <w:divBdr>
            <w:top w:val="none" w:sz="0" w:space="0" w:color="auto"/>
            <w:left w:val="none" w:sz="0" w:space="0" w:color="auto"/>
            <w:bottom w:val="none" w:sz="0" w:space="0" w:color="auto"/>
            <w:right w:val="none" w:sz="0" w:space="0" w:color="auto"/>
          </w:divBdr>
        </w:div>
        <w:div w:id="761102314">
          <w:marLeft w:val="0"/>
          <w:marRight w:val="0"/>
          <w:marTop w:val="0"/>
          <w:marBottom w:val="0"/>
          <w:divBdr>
            <w:top w:val="none" w:sz="0" w:space="0" w:color="auto"/>
            <w:left w:val="none" w:sz="0" w:space="0" w:color="auto"/>
            <w:bottom w:val="none" w:sz="0" w:space="0" w:color="auto"/>
            <w:right w:val="none" w:sz="0" w:space="0" w:color="auto"/>
          </w:divBdr>
        </w:div>
        <w:div w:id="1824081878">
          <w:marLeft w:val="0"/>
          <w:marRight w:val="0"/>
          <w:marTop w:val="0"/>
          <w:marBottom w:val="0"/>
          <w:divBdr>
            <w:top w:val="none" w:sz="0" w:space="0" w:color="auto"/>
            <w:left w:val="none" w:sz="0" w:space="0" w:color="auto"/>
            <w:bottom w:val="none" w:sz="0" w:space="0" w:color="auto"/>
            <w:right w:val="none" w:sz="0" w:space="0" w:color="auto"/>
          </w:divBdr>
        </w:div>
        <w:div w:id="1787264614">
          <w:marLeft w:val="0"/>
          <w:marRight w:val="0"/>
          <w:marTop w:val="0"/>
          <w:marBottom w:val="0"/>
          <w:divBdr>
            <w:top w:val="none" w:sz="0" w:space="0" w:color="auto"/>
            <w:left w:val="none" w:sz="0" w:space="0" w:color="auto"/>
            <w:bottom w:val="none" w:sz="0" w:space="0" w:color="auto"/>
            <w:right w:val="none" w:sz="0" w:space="0" w:color="auto"/>
          </w:divBdr>
        </w:div>
        <w:div w:id="783380763">
          <w:marLeft w:val="0"/>
          <w:marRight w:val="0"/>
          <w:marTop w:val="0"/>
          <w:marBottom w:val="0"/>
          <w:divBdr>
            <w:top w:val="none" w:sz="0" w:space="0" w:color="auto"/>
            <w:left w:val="none" w:sz="0" w:space="0" w:color="auto"/>
            <w:bottom w:val="none" w:sz="0" w:space="0" w:color="auto"/>
            <w:right w:val="none" w:sz="0" w:space="0" w:color="auto"/>
          </w:divBdr>
        </w:div>
        <w:div w:id="1279292863">
          <w:marLeft w:val="0"/>
          <w:marRight w:val="0"/>
          <w:marTop w:val="0"/>
          <w:marBottom w:val="0"/>
          <w:divBdr>
            <w:top w:val="none" w:sz="0" w:space="0" w:color="auto"/>
            <w:left w:val="none" w:sz="0" w:space="0" w:color="auto"/>
            <w:bottom w:val="none" w:sz="0" w:space="0" w:color="auto"/>
            <w:right w:val="none" w:sz="0" w:space="0" w:color="auto"/>
          </w:divBdr>
        </w:div>
        <w:div w:id="1221751149">
          <w:marLeft w:val="0"/>
          <w:marRight w:val="0"/>
          <w:marTop w:val="0"/>
          <w:marBottom w:val="0"/>
          <w:divBdr>
            <w:top w:val="none" w:sz="0" w:space="0" w:color="auto"/>
            <w:left w:val="none" w:sz="0" w:space="0" w:color="auto"/>
            <w:bottom w:val="none" w:sz="0" w:space="0" w:color="auto"/>
            <w:right w:val="none" w:sz="0" w:space="0" w:color="auto"/>
          </w:divBdr>
        </w:div>
        <w:div w:id="2137020104">
          <w:marLeft w:val="0"/>
          <w:marRight w:val="0"/>
          <w:marTop w:val="0"/>
          <w:marBottom w:val="0"/>
          <w:divBdr>
            <w:top w:val="none" w:sz="0" w:space="0" w:color="auto"/>
            <w:left w:val="none" w:sz="0" w:space="0" w:color="auto"/>
            <w:bottom w:val="none" w:sz="0" w:space="0" w:color="auto"/>
            <w:right w:val="none" w:sz="0" w:space="0" w:color="auto"/>
          </w:divBdr>
        </w:div>
        <w:div w:id="1322850844">
          <w:marLeft w:val="0"/>
          <w:marRight w:val="0"/>
          <w:marTop w:val="0"/>
          <w:marBottom w:val="0"/>
          <w:divBdr>
            <w:top w:val="none" w:sz="0" w:space="0" w:color="auto"/>
            <w:left w:val="none" w:sz="0" w:space="0" w:color="auto"/>
            <w:bottom w:val="none" w:sz="0" w:space="0" w:color="auto"/>
            <w:right w:val="none" w:sz="0" w:space="0" w:color="auto"/>
          </w:divBdr>
        </w:div>
        <w:div w:id="682047493">
          <w:marLeft w:val="0"/>
          <w:marRight w:val="0"/>
          <w:marTop w:val="0"/>
          <w:marBottom w:val="0"/>
          <w:divBdr>
            <w:top w:val="none" w:sz="0" w:space="0" w:color="auto"/>
            <w:left w:val="none" w:sz="0" w:space="0" w:color="auto"/>
            <w:bottom w:val="none" w:sz="0" w:space="0" w:color="auto"/>
            <w:right w:val="none" w:sz="0" w:space="0" w:color="auto"/>
          </w:divBdr>
        </w:div>
        <w:div w:id="544758518">
          <w:marLeft w:val="0"/>
          <w:marRight w:val="0"/>
          <w:marTop w:val="0"/>
          <w:marBottom w:val="0"/>
          <w:divBdr>
            <w:top w:val="none" w:sz="0" w:space="0" w:color="auto"/>
            <w:left w:val="none" w:sz="0" w:space="0" w:color="auto"/>
            <w:bottom w:val="none" w:sz="0" w:space="0" w:color="auto"/>
            <w:right w:val="none" w:sz="0" w:space="0" w:color="auto"/>
          </w:divBdr>
        </w:div>
        <w:div w:id="658123034">
          <w:marLeft w:val="0"/>
          <w:marRight w:val="0"/>
          <w:marTop w:val="0"/>
          <w:marBottom w:val="0"/>
          <w:divBdr>
            <w:top w:val="none" w:sz="0" w:space="0" w:color="auto"/>
            <w:left w:val="none" w:sz="0" w:space="0" w:color="auto"/>
            <w:bottom w:val="none" w:sz="0" w:space="0" w:color="auto"/>
            <w:right w:val="none" w:sz="0" w:space="0" w:color="auto"/>
          </w:divBdr>
        </w:div>
        <w:div w:id="1543470994">
          <w:marLeft w:val="0"/>
          <w:marRight w:val="0"/>
          <w:marTop w:val="0"/>
          <w:marBottom w:val="0"/>
          <w:divBdr>
            <w:top w:val="none" w:sz="0" w:space="0" w:color="auto"/>
            <w:left w:val="none" w:sz="0" w:space="0" w:color="auto"/>
            <w:bottom w:val="none" w:sz="0" w:space="0" w:color="auto"/>
            <w:right w:val="none" w:sz="0" w:space="0" w:color="auto"/>
          </w:divBdr>
        </w:div>
        <w:div w:id="1064719788">
          <w:marLeft w:val="0"/>
          <w:marRight w:val="0"/>
          <w:marTop w:val="0"/>
          <w:marBottom w:val="0"/>
          <w:divBdr>
            <w:top w:val="none" w:sz="0" w:space="0" w:color="auto"/>
            <w:left w:val="none" w:sz="0" w:space="0" w:color="auto"/>
            <w:bottom w:val="none" w:sz="0" w:space="0" w:color="auto"/>
            <w:right w:val="none" w:sz="0" w:space="0" w:color="auto"/>
          </w:divBdr>
        </w:div>
        <w:div w:id="1249076932">
          <w:marLeft w:val="0"/>
          <w:marRight w:val="0"/>
          <w:marTop w:val="0"/>
          <w:marBottom w:val="0"/>
          <w:divBdr>
            <w:top w:val="none" w:sz="0" w:space="0" w:color="auto"/>
            <w:left w:val="none" w:sz="0" w:space="0" w:color="auto"/>
            <w:bottom w:val="none" w:sz="0" w:space="0" w:color="auto"/>
            <w:right w:val="none" w:sz="0" w:space="0" w:color="auto"/>
          </w:divBdr>
        </w:div>
        <w:div w:id="495344949">
          <w:marLeft w:val="0"/>
          <w:marRight w:val="0"/>
          <w:marTop w:val="0"/>
          <w:marBottom w:val="0"/>
          <w:divBdr>
            <w:top w:val="none" w:sz="0" w:space="0" w:color="auto"/>
            <w:left w:val="none" w:sz="0" w:space="0" w:color="auto"/>
            <w:bottom w:val="none" w:sz="0" w:space="0" w:color="auto"/>
            <w:right w:val="none" w:sz="0" w:space="0" w:color="auto"/>
          </w:divBdr>
        </w:div>
        <w:div w:id="1786534650">
          <w:marLeft w:val="0"/>
          <w:marRight w:val="0"/>
          <w:marTop w:val="0"/>
          <w:marBottom w:val="0"/>
          <w:divBdr>
            <w:top w:val="none" w:sz="0" w:space="0" w:color="auto"/>
            <w:left w:val="none" w:sz="0" w:space="0" w:color="auto"/>
            <w:bottom w:val="none" w:sz="0" w:space="0" w:color="auto"/>
            <w:right w:val="none" w:sz="0" w:space="0" w:color="auto"/>
          </w:divBdr>
        </w:div>
      </w:divsChild>
    </w:div>
    <w:div w:id="1040283429">
      <w:bodyDiv w:val="1"/>
      <w:marLeft w:val="0"/>
      <w:marRight w:val="0"/>
      <w:marTop w:val="0"/>
      <w:marBottom w:val="0"/>
      <w:divBdr>
        <w:top w:val="none" w:sz="0" w:space="0" w:color="auto"/>
        <w:left w:val="none" w:sz="0" w:space="0" w:color="auto"/>
        <w:bottom w:val="none" w:sz="0" w:space="0" w:color="auto"/>
        <w:right w:val="none" w:sz="0" w:space="0" w:color="auto"/>
      </w:divBdr>
      <w:divsChild>
        <w:div w:id="1873805681">
          <w:marLeft w:val="0"/>
          <w:marRight w:val="0"/>
          <w:marTop w:val="0"/>
          <w:marBottom w:val="0"/>
          <w:divBdr>
            <w:top w:val="none" w:sz="0" w:space="0" w:color="auto"/>
            <w:left w:val="none" w:sz="0" w:space="0" w:color="auto"/>
            <w:bottom w:val="none" w:sz="0" w:space="0" w:color="auto"/>
            <w:right w:val="none" w:sz="0" w:space="0" w:color="auto"/>
          </w:divBdr>
        </w:div>
        <w:div w:id="1728338743">
          <w:marLeft w:val="0"/>
          <w:marRight w:val="0"/>
          <w:marTop w:val="0"/>
          <w:marBottom w:val="0"/>
          <w:divBdr>
            <w:top w:val="none" w:sz="0" w:space="0" w:color="auto"/>
            <w:left w:val="none" w:sz="0" w:space="0" w:color="auto"/>
            <w:bottom w:val="none" w:sz="0" w:space="0" w:color="auto"/>
            <w:right w:val="none" w:sz="0" w:space="0" w:color="auto"/>
          </w:divBdr>
        </w:div>
        <w:div w:id="1840734776">
          <w:marLeft w:val="0"/>
          <w:marRight w:val="0"/>
          <w:marTop w:val="0"/>
          <w:marBottom w:val="0"/>
          <w:divBdr>
            <w:top w:val="none" w:sz="0" w:space="0" w:color="auto"/>
            <w:left w:val="none" w:sz="0" w:space="0" w:color="auto"/>
            <w:bottom w:val="none" w:sz="0" w:space="0" w:color="auto"/>
            <w:right w:val="none" w:sz="0" w:space="0" w:color="auto"/>
          </w:divBdr>
        </w:div>
        <w:div w:id="560753247">
          <w:marLeft w:val="0"/>
          <w:marRight w:val="0"/>
          <w:marTop w:val="0"/>
          <w:marBottom w:val="0"/>
          <w:divBdr>
            <w:top w:val="none" w:sz="0" w:space="0" w:color="auto"/>
            <w:left w:val="none" w:sz="0" w:space="0" w:color="auto"/>
            <w:bottom w:val="none" w:sz="0" w:space="0" w:color="auto"/>
            <w:right w:val="none" w:sz="0" w:space="0" w:color="auto"/>
          </w:divBdr>
        </w:div>
        <w:div w:id="1897625720">
          <w:marLeft w:val="0"/>
          <w:marRight w:val="0"/>
          <w:marTop w:val="0"/>
          <w:marBottom w:val="0"/>
          <w:divBdr>
            <w:top w:val="none" w:sz="0" w:space="0" w:color="auto"/>
            <w:left w:val="none" w:sz="0" w:space="0" w:color="auto"/>
            <w:bottom w:val="none" w:sz="0" w:space="0" w:color="auto"/>
            <w:right w:val="none" w:sz="0" w:space="0" w:color="auto"/>
          </w:divBdr>
        </w:div>
        <w:div w:id="912737666">
          <w:marLeft w:val="0"/>
          <w:marRight w:val="0"/>
          <w:marTop w:val="0"/>
          <w:marBottom w:val="0"/>
          <w:divBdr>
            <w:top w:val="none" w:sz="0" w:space="0" w:color="auto"/>
            <w:left w:val="none" w:sz="0" w:space="0" w:color="auto"/>
            <w:bottom w:val="none" w:sz="0" w:space="0" w:color="auto"/>
            <w:right w:val="none" w:sz="0" w:space="0" w:color="auto"/>
          </w:divBdr>
        </w:div>
        <w:div w:id="967784709">
          <w:marLeft w:val="0"/>
          <w:marRight w:val="0"/>
          <w:marTop w:val="0"/>
          <w:marBottom w:val="0"/>
          <w:divBdr>
            <w:top w:val="none" w:sz="0" w:space="0" w:color="auto"/>
            <w:left w:val="none" w:sz="0" w:space="0" w:color="auto"/>
            <w:bottom w:val="none" w:sz="0" w:space="0" w:color="auto"/>
            <w:right w:val="none" w:sz="0" w:space="0" w:color="auto"/>
          </w:divBdr>
        </w:div>
        <w:div w:id="83191489">
          <w:marLeft w:val="0"/>
          <w:marRight w:val="0"/>
          <w:marTop w:val="0"/>
          <w:marBottom w:val="0"/>
          <w:divBdr>
            <w:top w:val="none" w:sz="0" w:space="0" w:color="auto"/>
            <w:left w:val="none" w:sz="0" w:space="0" w:color="auto"/>
            <w:bottom w:val="none" w:sz="0" w:space="0" w:color="auto"/>
            <w:right w:val="none" w:sz="0" w:space="0" w:color="auto"/>
          </w:divBdr>
        </w:div>
        <w:div w:id="819424217">
          <w:marLeft w:val="0"/>
          <w:marRight w:val="0"/>
          <w:marTop w:val="0"/>
          <w:marBottom w:val="0"/>
          <w:divBdr>
            <w:top w:val="none" w:sz="0" w:space="0" w:color="auto"/>
            <w:left w:val="none" w:sz="0" w:space="0" w:color="auto"/>
            <w:bottom w:val="none" w:sz="0" w:space="0" w:color="auto"/>
            <w:right w:val="none" w:sz="0" w:space="0" w:color="auto"/>
          </w:divBdr>
        </w:div>
        <w:div w:id="451243506">
          <w:marLeft w:val="0"/>
          <w:marRight w:val="0"/>
          <w:marTop w:val="0"/>
          <w:marBottom w:val="0"/>
          <w:divBdr>
            <w:top w:val="none" w:sz="0" w:space="0" w:color="auto"/>
            <w:left w:val="none" w:sz="0" w:space="0" w:color="auto"/>
            <w:bottom w:val="none" w:sz="0" w:space="0" w:color="auto"/>
            <w:right w:val="none" w:sz="0" w:space="0" w:color="auto"/>
          </w:divBdr>
        </w:div>
        <w:div w:id="2121335487">
          <w:marLeft w:val="0"/>
          <w:marRight w:val="0"/>
          <w:marTop w:val="0"/>
          <w:marBottom w:val="0"/>
          <w:divBdr>
            <w:top w:val="none" w:sz="0" w:space="0" w:color="auto"/>
            <w:left w:val="none" w:sz="0" w:space="0" w:color="auto"/>
            <w:bottom w:val="none" w:sz="0" w:space="0" w:color="auto"/>
            <w:right w:val="none" w:sz="0" w:space="0" w:color="auto"/>
          </w:divBdr>
        </w:div>
        <w:div w:id="1798795653">
          <w:marLeft w:val="0"/>
          <w:marRight w:val="0"/>
          <w:marTop w:val="0"/>
          <w:marBottom w:val="0"/>
          <w:divBdr>
            <w:top w:val="none" w:sz="0" w:space="0" w:color="auto"/>
            <w:left w:val="none" w:sz="0" w:space="0" w:color="auto"/>
            <w:bottom w:val="none" w:sz="0" w:space="0" w:color="auto"/>
            <w:right w:val="none" w:sz="0" w:space="0" w:color="auto"/>
          </w:divBdr>
        </w:div>
        <w:div w:id="762192523">
          <w:marLeft w:val="0"/>
          <w:marRight w:val="0"/>
          <w:marTop w:val="0"/>
          <w:marBottom w:val="0"/>
          <w:divBdr>
            <w:top w:val="none" w:sz="0" w:space="0" w:color="auto"/>
            <w:left w:val="none" w:sz="0" w:space="0" w:color="auto"/>
            <w:bottom w:val="none" w:sz="0" w:space="0" w:color="auto"/>
            <w:right w:val="none" w:sz="0" w:space="0" w:color="auto"/>
          </w:divBdr>
        </w:div>
        <w:div w:id="1113785916">
          <w:marLeft w:val="0"/>
          <w:marRight w:val="0"/>
          <w:marTop w:val="0"/>
          <w:marBottom w:val="0"/>
          <w:divBdr>
            <w:top w:val="none" w:sz="0" w:space="0" w:color="auto"/>
            <w:left w:val="none" w:sz="0" w:space="0" w:color="auto"/>
            <w:bottom w:val="none" w:sz="0" w:space="0" w:color="auto"/>
            <w:right w:val="none" w:sz="0" w:space="0" w:color="auto"/>
          </w:divBdr>
        </w:div>
        <w:div w:id="1196770241">
          <w:marLeft w:val="0"/>
          <w:marRight w:val="0"/>
          <w:marTop w:val="0"/>
          <w:marBottom w:val="0"/>
          <w:divBdr>
            <w:top w:val="none" w:sz="0" w:space="0" w:color="auto"/>
            <w:left w:val="none" w:sz="0" w:space="0" w:color="auto"/>
            <w:bottom w:val="none" w:sz="0" w:space="0" w:color="auto"/>
            <w:right w:val="none" w:sz="0" w:space="0" w:color="auto"/>
          </w:divBdr>
        </w:div>
        <w:div w:id="1410928415">
          <w:marLeft w:val="0"/>
          <w:marRight w:val="0"/>
          <w:marTop w:val="0"/>
          <w:marBottom w:val="0"/>
          <w:divBdr>
            <w:top w:val="none" w:sz="0" w:space="0" w:color="auto"/>
            <w:left w:val="none" w:sz="0" w:space="0" w:color="auto"/>
            <w:bottom w:val="none" w:sz="0" w:space="0" w:color="auto"/>
            <w:right w:val="none" w:sz="0" w:space="0" w:color="auto"/>
          </w:divBdr>
        </w:div>
        <w:div w:id="650911825">
          <w:marLeft w:val="0"/>
          <w:marRight w:val="0"/>
          <w:marTop w:val="0"/>
          <w:marBottom w:val="0"/>
          <w:divBdr>
            <w:top w:val="none" w:sz="0" w:space="0" w:color="auto"/>
            <w:left w:val="none" w:sz="0" w:space="0" w:color="auto"/>
            <w:bottom w:val="none" w:sz="0" w:space="0" w:color="auto"/>
            <w:right w:val="none" w:sz="0" w:space="0" w:color="auto"/>
          </w:divBdr>
        </w:div>
        <w:div w:id="1684891708">
          <w:marLeft w:val="0"/>
          <w:marRight w:val="0"/>
          <w:marTop w:val="0"/>
          <w:marBottom w:val="0"/>
          <w:divBdr>
            <w:top w:val="none" w:sz="0" w:space="0" w:color="auto"/>
            <w:left w:val="none" w:sz="0" w:space="0" w:color="auto"/>
            <w:bottom w:val="none" w:sz="0" w:space="0" w:color="auto"/>
            <w:right w:val="none" w:sz="0" w:space="0" w:color="auto"/>
          </w:divBdr>
        </w:div>
        <w:div w:id="1750885473">
          <w:marLeft w:val="0"/>
          <w:marRight w:val="0"/>
          <w:marTop w:val="0"/>
          <w:marBottom w:val="0"/>
          <w:divBdr>
            <w:top w:val="none" w:sz="0" w:space="0" w:color="auto"/>
            <w:left w:val="none" w:sz="0" w:space="0" w:color="auto"/>
            <w:bottom w:val="none" w:sz="0" w:space="0" w:color="auto"/>
            <w:right w:val="none" w:sz="0" w:space="0" w:color="auto"/>
          </w:divBdr>
        </w:div>
        <w:div w:id="278342537">
          <w:marLeft w:val="0"/>
          <w:marRight w:val="0"/>
          <w:marTop w:val="0"/>
          <w:marBottom w:val="0"/>
          <w:divBdr>
            <w:top w:val="none" w:sz="0" w:space="0" w:color="auto"/>
            <w:left w:val="none" w:sz="0" w:space="0" w:color="auto"/>
            <w:bottom w:val="none" w:sz="0" w:space="0" w:color="auto"/>
            <w:right w:val="none" w:sz="0" w:space="0" w:color="auto"/>
          </w:divBdr>
        </w:div>
        <w:div w:id="1199439962">
          <w:marLeft w:val="0"/>
          <w:marRight w:val="0"/>
          <w:marTop w:val="0"/>
          <w:marBottom w:val="0"/>
          <w:divBdr>
            <w:top w:val="none" w:sz="0" w:space="0" w:color="auto"/>
            <w:left w:val="none" w:sz="0" w:space="0" w:color="auto"/>
            <w:bottom w:val="none" w:sz="0" w:space="0" w:color="auto"/>
            <w:right w:val="none" w:sz="0" w:space="0" w:color="auto"/>
          </w:divBdr>
        </w:div>
        <w:div w:id="1934125708">
          <w:marLeft w:val="0"/>
          <w:marRight w:val="0"/>
          <w:marTop w:val="0"/>
          <w:marBottom w:val="0"/>
          <w:divBdr>
            <w:top w:val="none" w:sz="0" w:space="0" w:color="auto"/>
            <w:left w:val="none" w:sz="0" w:space="0" w:color="auto"/>
            <w:bottom w:val="none" w:sz="0" w:space="0" w:color="auto"/>
            <w:right w:val="none" w:sz="0" w:space="0" w:color="auto"/>
          </w:divBdr>
        </w:div>
        <w:div w:id="304241392">
          <w:marLeft w:val="0"/>
          <w:marRight w:val="0"/>
          <w:marTop w:val="0"/>
          <w:marBottom w:val="0"/>
          <w:divBdr>
            <w:top w:val="none" w:sz="0" w:space="0" w:color="auto"/>
            <w:left w:val="none" w:sz="0" w:space="0" w:color="auto"/>
            <w:bottom w:val="none" w:sz="0" w:space="0" w:color="auto"/>
            <w:right w:val="none" w:sz="0" w:space="0" w:color="auto"/>
          </w:divBdr>
        </w:div>
        <w:div w:id="1486555550">
          <w:marLeft w:val="0"/>
          <w:marRight w:val="0"/>
          <w:marTop w:val="0"/>
          <w:marBottom w:val="0"/>
          <w:divBdr>
            <w:top w:val="none" w:sz="0" w:space="0" w:color="auto"/>
            <w:left w:val="none" w:sz="0" w:space="0" w:color="auto"/>
            <w:bottom w:val="none" w:sz="0" w:space="0" w:color="auto"/>
            <w:right w:val="none" w:sz="0" w:space="0" w:color="auto"/>
          </w:divBdr>
        </w:div>
        <w:div w:id="104812868">
          <w:marLeft w:val="0"/>
          <w:marRight w:val="0"/>
          <w:marTop w:val="0"/>
          <w:marBottom w:val="0"/>
          <w:divBdr>
            <w:top w:val="none" w:sz="0" w:space="0" w:color="auto"/>
            <w:left w:val="none" w:sz="0" w:space="0" w:color="auto"/>
            <w:bottom w:val="none" w:sz="0" w:space="0" w:color="auto"/>
            <w:right w:val="none" w:sz="0" w:space="0" w:color="auto"/>
          </w:divBdr>
        </w:div>
        <w:div w:id="1144351149">
          <w:marLeft w:val="0"/>
          <w:marRight w:val="0"/>
          <w:marTop w:val="0"/>
          <w:marBottom w:val="0"/>
          <w:divBdr>
            <w:top w:val="none" w:sz="0" w:space="0" w:color="auto"/>
            <w:left w:val="none" w:sz="0" w:space="0" w:color="auto"/>
            <w:bottom w:val="none" w:sz="0" w:space="0" w:color="auto"/>
            <w:right w:val="none" w:sz="0" w:space="0" w:color="auto"/>
          </w:divBdr>
        </w:div>
        <w:div w:id="678123755">
          <w:marLeft w:val="0"/>
          <w:marRight w:val="0"/>
          <w:marTop w:val="0"/>
          <w:marBottom w:val="0"/>
          <w:divBdr>
            <w:top w:val="none" w:sz="0" w:space="0" w:color="auto"/>
            <w:left w:val="none" w:sz="0" w:space="0" w:color="auto"/>
            <w:bottom w:val="none" w:sz="0" w:space="0" w:color="auto"/>
            <w:right w:val="none" w:sz="0" w:space="0" w:color="auto"/>
          </w:divBdr>
        </w:div>
        <w:div w:id="1123116489">
          <w:marLeft w:val="0"/>
          <w:marRight w:val="0"/>
          <w:marTop w:val="0"/>
          <w:marBottom w:val="0"/>
          <w:divBdr>
            <w:top w:val="none" w:sz="0" w:space="0" w:color="auto"/>
            <w:left w:val="none" w:sz="0" w:space="0" w:color="auto"/>
            <w:bottom w:val="none" w:sz="0" w:space="0" w:color="auto"/>
            <w:right w:val="none" w:sz="0" w:space="0" w:color="auto"/>
          </w:divBdr>
        </w:div>
        <w:div w:id="1694066589">
          <w:marLeft w:val="0"/>
          <w:marRight w:val="0"/>
          <w:marTop w:val="0"/>
          <w:marBottom w:val="0"/>
          <w:divBdr>
            <w:top w:val="none" w:sz="0" w:space="0" w:color="auto"/>
            <w:left w:val="none" w:sz="0" w:space="0" w:color="auto"/>
            <w:bottom w:val="none" w:sz="0" w:space="0" w:color="auto"/>
            <w:right w:val="none" w:sz="0" w:space="0" w:color="auto"/>
          </w:divBdr>
        </w:div>
        <w:div w:id="275673669">
          <w:marLeft w:val="0"/>
          <w:marRight w:val="0"/>
          <w:marTop w:val="0"/>
          <w:marBottom w:val="0"/>
          <w:divBdr>
            <w:top w:val="none" w:sz="0" w:space="0" w:color="auto"/>
            <w:left w:val="none" w:sz="0" w:space="0" w:color="auto"/>
            <w:bottom w:val="none" w:sz="0" w:space="0" w:color="auto"/>
            <w:right w:val="none" w:sz="0" w:space="0" w:color="auto"/>
          </w:divBdr>
        </w:div>
        <w:div w:id="1805654387">
          <w:marLeft w:val="0"/>
          <w:marRight w:val="0"/>
          <w:marTop w:val="0"/>
          <w:marBottom w:val="0"/>
          <w:divBdr>
            <w:top w:val="none" w:sz="0" w:space="0" w:color="auto"/>
            <w:left w:val="none" w:sz="0" w:space="0" w:color="auto"/>
            <w:bottom w:val="none" w:sz="0" w:space="0" w:color="auto"/>
            <w:right w:val="none" w:sz="0" w:space="0" w:color="auto"/>
          </w:divBdr>
        </w:div>
        <w:div w:id="1316572167">
          <w:marLeft w:val="0"/>
          <w:marRight w:val="0"/>
          <w:marTop w:val="0"/>
          <w:marBottom w:val="0"/>
          <w:divBdr>
            <w:top w:val="none" w:sz="0" w:space="0" w:color="auto"/>
            <w:left w:val="none" w:sz="0" w:space="0" w:color="auto"/>
            <w:bottom w:val="none" w:sz="0" w:space="0" w:color="auto"/>
            <w:right w:val="none" w:sz="0" w:space="0" w:color="auto"/>
          </w:divBdr>
        </w:div>
        <w:div w:id="1392919219">
          <w:marLeft w:val="0"/>
          <w:marRight w:val="0"/>
          <w:marTop w:val="0"/>
          <w:marBottom w:val="0"/>
          <w:divBdr>
            <w:top w:val="none" w:sz="0" w:space="0" w:color="auto"/>
            <w:left w:val="none" w:sz="0" w:space="0" w:color="auto"/>
            <w:bottom w:val="none" w:sz="0" w:space="0" w:color="auto"/>
            <w:right w:val="none" w:sz="0" w:space="0" w:color="auto"/>
          </w:divBdr>
        </w:div>
        <w:div w:id="1740011690">
          <w:marLeft w:val="0"/>
          <w:marRight w:val="0"/>
          <w:marTop w:val="0"/>
          <w:marBottom w:val="0"/>
          <w:divBdr>
            <w:top w:val="none" w:sz="0" w:space="0" w:color="auto"/>
            <w:left w:val="none" w:sz="0" w:space="0" w:color="auto"/>
            <w:bottom w:val="none" w:sz="0" w:space="0" w:color="auto"/>
            <w:right w:val="none" w:sz="0" w:space="0" w:color="auto"/>
          </w:divBdr>
        </w:div>
        <w:div w:id="1301613734">
          <w:marLeft w:val="0"/>
          <w:marRight w:val="0"/>
          <w:marTop w:val="0"/>
          <w:marBottom w:val="0"/>
          <w:divBdr>
            <w:top w:val="none" w:sz="0" w:space="0" w:color="auto"/>
            <w:left w:val="none" w:sz="0" w:space="0" w:color="auto"/>
            <w:bottom w:val="none" w:sz="0" w:space="0" w:color="auto"/>
            <w:right w:val="none" w:sz="0" w:space="0" w:color="auto"/>
          </w:divBdr>
        </w:div>
        <w:div w:id="1222130032">
          <w:marLeft w:val="0"/>
          <w:marRight w:val="0"/>
          <w:marTop w:val="0"/>
          <w:marBottom w:val="0"/>
          <w:divBdr>
            <w:top w:val="none" w:sz="0" w:space="0" w:color="auto"/>
            <w:left w:val="none" w:sz="0" w:space="0" w:color="auto"/>
            <w:bottom w:val="none" w:sz="0" w:space="0" w:color="auto"/>
            <w:right w:val="none" w:sz="0" w:space="0" w:color="auto"/>
          </w:divBdr>
        </w:div>
        <w:div w:id="83260766">
          <w:marLeft w:val="0"/>
          <w:marRight w:val="0"/>
          <w:marTop w:val="0"/>
          <w:marBottom w:val="0"/>
          <w:divBdr>
            <w:top w:val="none" w:sz="0" w:space="0" w:color="auto"/>
            <w:left w:val="none" w:sz="0" w:space="0" w:color="auto"/>
            <w:bottom w:val="none" w:sz="0" w:space="0" w:color="auto"/>
            <w:right w:val="none" w:sz="0" w:space="0" w:color="auto"/>
          </w:divBdr>
        </w:div>
        <w:div w:id="1195773941">
          <w:marLeft w:val="0"/>
          <w:marRight w:val="0"/>
          <w:marTop w:val="0"/>
          <w:marBottom w:val="0"/>
          <w:divBdr>
            <w:top w:val="none" w:sz="0" w:space="0" w:color="auto"/>
            <w:left w:val="none" w:sz="0" w:space="0" w:color="auto"/>
            <w:bottom w:val="none" w:sz="0" w:space="0" w:color="auto"/>
            <w:right w:val="none" w:sz="0" w:space="0" w:color="auto"/>
          </w:divBdr>
        </w:div>
        <w:div w:id="670765756">
          <w:marLeft w:val="0"/>
          <w:marRight w:val="0"/>
          <w:marTop w:val="0"/>
          <w:marBottom w:val="0"/>
          <w:divBdr>
            <w:top w:val="none" w:sz="0" w:space="0" w:color="auto"/>
            <w:left w:val="none" w:sz="0" w:space="0" w:color="auto"/>
            <w:bottom w:val="none" w:sz="0" w:space="0" w:color="auto"/>
            <w:right w:val="none" w:sz="0" w:space="0" w:color="auto"/>
          </w:divBdr>
        </w:div>
        <w:div w:id="839587804">
          <w:marLeft w:val="0"/>
          <w:marRight w:val="0"/>
          <w:marTop w:val="0"/>
          <w:marBottom w:val="0"/>
          <w:divBdr>
            <w:top w:val="none" w:sz="0" w:space="0" w:color="auto"/>
            <w:left w:val="none" w:sz="0" w:space="0" w:color="auto"/>
            <w:bottom w:val="none" w:sz="0" w:space="0" w:color="auto"/>
            <w:right w:val="none" w:sz="0" w:space="0" w:color="auto"/>
          </w:divBdr>
        </w:div>
        <w:div w:id="1586383205">
          <w:marLeft w:val="0"/>
          <w:marRight w:val="0"/>
          <w:marTop w:val="0"/>
          <w:marBottom w:val="0"/>
          <w:divBdr>
            <w:top w:val="none" w:sz="0" w:space="0" w:color="auto"/>
            <w:left w:val="none" w:sz="0" w:space="0" w:color="auto"/>
            <w:bottom w:val="none" w:sz="0" w:space="0" w:color="auto"/>
            <w:right w:val="none" w:sz="0" w:space="0" w:color="auto"/>
          </w:divBdr>
        </w:div>
        <w:div w:id="1008947285">
          <w:marLeft w:val="0"/>
          <w:marRight w:val="0"/>
          <w:marTop w:val="0"/>
          <w:marBottom w:val="0"/>
          <w:divBdr>
            <w:top w:val="none" w:sz="0" w:space="0" w:color="auto"/>
            <w:left w:val="none" w:sz="0" w:space="0" w:color="auto"/>
            <w:bottom w:val="none" w:sz="0" w:space="0" w:color="auto"/>
            <w:right w:val="none" w:sz="0" w:space="0" w:color="auto"/>
          </w:divBdr>
        </w:div>
        <w:div w:id="1570385395">
          <w:marLeft w:val="0"/>
          <w:marRight w:val="0"/>
          <w:marTop w:val="0"/>
          <w:marBottom w:val="0"/>
          <w:divBdr>
            <w:top w:val="none" w:sz="0" w:space="0" w:color="auto"/>
            <w:left w:val="none" w:sz="0" w:space="0" w:color="auto"/>
            <w:bottom w:val="none" w:sz="0" w:space="0" w:color="auto"/>
            <w:right w:val="none" w:sz="0" w:space="0" w:color="auto"/>
          </w:divBdr>
        </w:div>
        <w:div w:id="1480852612">
          <w:marLeft w:val="0"/>
          <w:marRight w:val="0"/>
          <w:marTop w:val="0"/>
          <w:marBottom w:val="0"/>
          <w:divBdr>
            <w:top w:val="none" w:sz="0" w:space="0" w:color="auto"/>
            <w:left w:val="none" w:sz="0" w:space="0" w:color="auto"/>
            <w:bottom w:val="none" w:sz="0" w:space="0" w:color="auto"/>
            <w:right w:val="none" w:sz="0" w:space="0" w:color="auto"/>
          </w:divBdr>
        </w:div>
        <w:div w:id="1021391469">
          <w:marLeft w:val="0"/>
          <w:marRight w:val="0"/>
          <w:marTop w:val="0"/>
          <w:marBottom w:val="0"/>
          <w:divBdr>
            <w:top w:val="none" w:sz="0" w:space="0" w:color="auto"/>
            <w:left w:val="none" w:sz="0" w:space="0" w:color="auto"/>
            <w:bottom w:val="none" w:sz="0" w:space="0" w:color="auto"/>
            <w:right w:val="none" w:sz="0" w:space="0" w:color="auto"/>
          </w:divBdr>
        </w:div>
        <w:div w:id="325481908">
          <w:marLeft w:val="0"/>
          <w:marRight w:val="0"/>
          <w:marTop w:val="0"/>
          <w:marBottom w:val="0"/>
          <w:divBdr>
            <w:top w:val="none" w:sz="0" w:space="0" w:color="auto"/>
            <w:left w:val="none" w:sz="0" w:space="0" w:color="auto"/>
            <w:bottom w:val="none" w:sz="0" w:space="0" w:color="auto"/>
            <w:right w:val="none" w:sz="0" w:space="0" w:color="auto"/>
          </w:divBdr>
        </w:div>
        <w:div w:id="693464180">
          <w:marLeft w:val="0"/>
          <w:marRight w:val="0"/>
          <w:marTop w:val="0"/>
          <w:marBottom w:val="0"/>
          <w:divBdr>
            <w:top w:val="none" w:sz="0" w:space="0" w:color="auto"/>
            <w:left w:val="none" w:sz="0" w:space="0" w:color="auto"/>
            <w:bottom w:val="none" w:sz="0" w:space="0" w:color="auto"/>
            <w:right w:val="none" w:sz="0" w:space="0" w:color="auto"/>
          </w:divBdr>
        </w:div>
        <w:div w:id="1495023042">
          <w:marLeft w:val="0"/>
          <w:marRight w:val="0"/>
          <w:marTop w:val="0"/>
          <w:marBottom w:val="0"/>
          <w:divBdr>
            <w:top w:val="none" w:sz="0" w:space="0" w:color="auto"/>
            <w:left w:val="none" w:sz="0" w:space="0" w:color="auto"/>
            <w:bottom w:val="none" w:sz="0" w:space="0" w:color="auto"/>
            <w:right w:val="none" w:sz="0" w:space="0" w:color="auto"/>
          </w:divBdr>
        </w:div>
        <w:div w:id="1382091619">
          <w:marLeft w:val="0"/>
          <w:marRight w:val="0"/>
          <w:marTop w:val="0"/>
          <w:marBottom w:val="0"/>
          <w:divBdr>
            <w:top w:val="none" w:sz="0" w:space="0" w:color="auto"/>
            <w:left w:val="none" w:sz="0" w:space="0" w:color="auto"/>
            <w:bottom w:val="none" w:sz="0" w:space="0" w:color="auto"/>
            <w:right w:val="none" w:sz="0" w:space="0" w:color="auto"/>
          </w:divBdr>
        </w:div>
        <w:div w:id="1516186622">
          <w:marLeft w:val="0"/>
          <w:marRight w:val="0"/>
          <w:marTop w:val="0"/>
          <w:marBottom w:val="0"/>
          <w:divBdr>
            <w:top w:val="none" w:sz="0" w:space="0" w:color="auto"/>
            <w:left w:val="none" w:sz="0" w:space="0" w:color="auto"/>
            <w:bottom w:val="none" w:sz="0" w:space="0" w:color="auto"/>
            <w:right w:val="none" w:sz="0" w:space="0" w:color="auto"/>
          </w:divBdr>
        </w:div>
      </w:divsChild>
    </w:div>
    <w:div w:id="1104807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323F3AF3C854CE1A6B137E79D42629A"/>
        <w:category>
          <w:name w:val="General"/>
          <w:gallery w:val="placeholder"/>
        </w:category>
        <w:types>
          <w:type w:val="bbPlcHdr"/>
        </w:types>
        <w:behaviors>
          <w:behavior w:val="content"/>
        </w:behaviors>
        <w:guid w:val="{A13DFB8F-C8A0-4462-A6AC-D6822830D72B}"/>
      </w:docPartPr>
      <w:docPartBody>
        <w:p w:rsidR="00FF0C88" w:rsidRDefault="008C6A22" w:rsidP="008C6A22">
          <w:pPr>
            <w:pStyle w:val="5323F3AF3C854CE1A6B137E79D42629A"/>
          </w:pPr>
          <w:r>
            <w:rPr>
              <w:rFonts w:asciiTheme="majorHAnsi" w:eastAsiaTheme="majorEastAsia" w:hAnsiTheme="majorHAnsi" w:cstheme="majorBidi"/>
              <w:caps/>
              <w:color w:val="5B9BD5" w:themeColor="accent1"/>
              <w:sz w:val="80"/>
              <w:szCs w:val="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6A22"/>
    <w:rsid w:val="008C6A22"/>
    <w:rsid w:val="00945815"/>
    <w:rsid w:val="00987312"/>
    <w:rsid w:val="009B0C52"/>
    <w:rsid w:val="00FF0C8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NL" w:eastAsia="nl-NL"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323F3AF3C854CE1A6B137E79D42629A">
    <w:name w:val="5323F3AF3C854CE1A6B137E79D42629A"/>
    <w:rsid w:val="008C6A22"/>
  </w:style>
  <w:style w:type="paragraph" w:customStyle="1" w:styleId="FB8FF7E5A38A459682C4E7E26C8AE735">
    <w:name w:val="FB8FF7E5A38A459682C4E7E26C8AE735"/>
    <w:rsid w:val="008C6A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0BC0053-88F0-46C4-B8E5-03F8656DC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7</TotalTime>
  <Pages>16</Pages>
  <Words>20641</Words>
  <Characters>113528</Characters>
  <Application>Microsoft Office Word</Application>
  <DocSecurity>0</DocSecurity>
  <Lines>946</Lines>
  <Paragraphs>2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Chemoattractants in neutrophil recruitment to target disease and its applications</vt:lpstr>
      <vt:lpstr/>
    </vt:vector>
  </TitlesOfParts>
  <Company/>
  <LinksUpToDate>false</LinksUpToDate>
  <CharactersWithSpaces>133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emoattractants in neutrophil recruitment to target disease and its applications</dc:title>
  <dc:creator>Iris Verhoek</dc:creator>
  <cp:lastModifiedBy>Iris</cp:lastModifiedBy>
  <cp:revision>56</cp:revision>
  <dcterms:created xsi:type="dcterms:W3CDTF">2018-08-20T08:37:00Z</dcterms:created>
  <dcterms:modified xsi:type="dcterms:W3CDTF">2018-08-22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760cbbb-db70-3df9-86a2-9176a3ffe855</vt:lpwstr>
  </property>
  <property fmtid="{D5CDD505-2E9C-101B-9397-08002B2CF9AE}" pid="24" name="Mendeley Citation Style_1">
    <vt:lpwstr>http://www.zotero.org/styles/vancouver</vt:lpwstr>
  </property>
</Properties>
</file>